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1BDE53" w14:textId="5A0074A7" w:rsidR="0094492C" w:rsidRPr="003275EB" w:rsidRDefault="0094492C" w:rsidP="003275EB">
      <w:pPr>
        <w:rPr>
          <w:b/>
          <w:color w:val="000000" w:themeColor="text1"/>
        </w:rPr>
      </w:pPr>
      <w:r w:rsidRPr="003275EB">
        <w:rPr>
          <w:b/>
          <w:bCs/>
          <w:color w:val="auto"/>
        </w:rPr>
        <w:t>Title:</w:t>
      </w:r>
    </w:p>
    <w:p w14:paraId="0C76090E" w14:textId="316FE381" w:rsidR="007A4DD6" w:rsidRPr="003275EB" w:rsidRDefault="00A90402" w:rsidP="003275EB">
      <w:pPr>
        <w:rPr>
          <w:b/>
          <w:color w:val="000000" w:themeColor="text1"/>
        </w:rPr>
      </w:pPr>
      <w:r w:rsidRPr="003275EB">
        <w:rPr>
          <w:b/>
          <w:color w:val="000000" w:themeColor="text1"/>
        </w:rPr>
        <w:t xml:space="preserve">Reliable mechanochemistry: protocols for reproducible outcomes of </w:t>
      </w:r>
      <w:r w:rsidR="00E30239" w:rsidRPr="003275EB">
        <w:rPr>
          <w:b/>
          <w:color w:val="000000" w:themeColor="text1"/>
        </w:rPr>
        <w:t xml:space="preserve">neat and </w:t>
      </w:r>
      <w:r w:rsidR="00177923" w:rsidRPr="003275EB">
        <w:rPr>
          <w:b/>
          <w:color w:val="000000" w:themeColor="text1"/>
        </w:rPr>
        <w:t xml:space="preserve">liquid </w:t>
      </w:r>
      <w:r w:rsidR="00E30239" w:rsidRPr="003275EB">
        <w:rPr>
          <w:b/>
          <w:color w:val="000000" w:themeColor="text1"/>
        </w:rPr>
        <w:t xml:space="preserve">assisted </w:t>
      </w:r>
      <w:r w:rsidRPr="003275EB">
        <w:rPr>
          <w:b/>
          <w:color w:val="000000" w:themeColor="text1"/>
        </w:rPr>
        <w:t>ball-mill grinding experiments</w:t>
      </w:r>
    </w:p>
    <w:p w14:paraId="2E300B21" w14:textId="77777777" w:rsidR="007A4DD6" w:rsidRPr="003275EB" w:rsidRDefault="007A4DD6" w:rsidP="003275EB">
      <w:pPr>
        <w:rPr>
          <w:b/>
          <w:bCs/>
        </w:rPr>
      </w:pPr>
    </w:p>
    <w:p w14:paraId="3D080DA3" w14:textId="08FE8418" w:rsidR="006305D7" w:rsidRPr="003275EB" w:rsidRDefault="006305D7" w:rsidP="003275EB">
      <w:pPr>
        <w:rPr>
          <w:color w:val="808080" w:themeColor="background1" w:themeShade="80"/>
        </w:rPr>
      </w:pPr>
      <w:r w:rsidRPr="003275EB">
        <w:rPr>
          <w:b/>
          <w:bCs/>
        </w:rPr>
        <w:t>AUTHORS</w:t>
      </w:r>
      <w:r w:rsidR="000B662E" w:rsidRPr="003275EB">
        <w:rPr>
          <w:b/>
          <w:bCs/>
        </w:rPr>
        <w:t xml:space="preserve"> &amp; AFFILIATIONS</w:t>
      </w:r>
      <w:r w:rsidRPr="003275EB">
        <w:rPr>
          <w:b/>
          <w:bCs/>
        </w:rPr>
        <w:t xml:space="preserve">: </w:t>
      </w:r>
      <w:bookmarkStart w:id="0" w:name="_GoBack"/>
      <w:bookmarkEnd w:id="0"/>
    </w:p>
    <w:p w14:paraId="63376E72" w14:textId="4AEA4D8A" w:rsidR="00DC680A" w:rsidRPr="003275EB" w:rsidRDefault="00DC680A" w:rsidP="003275EB">
      <w:pPr>
        <w:rPr>
          <w:b/>
          <w:bCs/>
        </w:rPr>
      </w:pPr>
      <w:r w:rsidRPr="003275EB">
        <w:rPr>
          <w:b/>
          <w:bCs/>
        </w:rPr>
        <w:t>Ana M Belenguer</w:t>
      </w:r>
      <w:r w:rsidRPr="003275EB">
        <w:rPr>
          <w:b/>
          <w:bCs/>
          <w:vertAlign w:val="superscript"/>
        </w:rPr>
        <w:t>1</w:t>
      </w:r>
      <w:r w:rsidRPr="003275EB">
        <w:rPr>
          <w:b/>
          <w:bCs/>
        </w:rPr>
        <w:t>, G</w:t>
      </w:r>
      <w:r w:rsidR="00816738" w:rsidRPr="003275EB">
        <w:rPr>
          <w:b/>
          <w:bCs/>
        </w:rPr>
        <w:t>iu</w:t>
      </w:r>
      <w:r w:rsidRPr="003275EB">
        <w:rPr>
          <w:b/>
          <w:bCs/>
        </w:rPr>
        <w:t>lio I Lampronti</w:t>
      </w:r>
      <w:r w:rsidRPr="003275EB">
        <w:rPr>
          <w:b/>
          <w:bCs/>
          <w:vertAlign w:val="superscript"/>
        </w:rPr>
        <w:t>1,2</w:t>
      </w:r>
      <w:r w:rsidRPr="003275EB">
        <w:rPr>
          <w:b/>
          <w:bCs/>
        </w:rPr>
        <w:t xml:space="preserve"> and Jeremy K. M. Sanders</w:t>
      </w:r>
      <w:r w:rsidRPr="003275EB">
        <w:rPr>
          <w:b/>
          <w:bCs/>
          <w:vertAlign w:val="superscript"/>
        </w:rPr>
        <w:t>1</w:t>
      </w:r>
    </w:p>
    <w:p w14:paraId="6094FCC7" w14:textId="388B6A6F" w:rsidR="00DC680A" w:rsidRPr="003275EB" w:rsidRDefault="00DC680A" w:rsidP="003275EB">
      <w:pPr>
        <w:rPr>
          <w:bCs/>
          <w:color w:val="000000" w:themeColor="text1"/>
        </w:rPr>
      </w:pPr>
      <w:r w:rsidRPr="003275EB">
        <w:rPr>
          <w:bCs/>
          <w:color w:val="000000" w:themeColor="text1"/>
          <w:vertAlign w:val="superscript"/>
        </w:rPr>
        <w:t>1</w:t>
      </w:r>
      <w:r w:rsidRPr="003275EB">
        <w:rPr>
          <w:bCs/>
          <w:color w:val="000000" w:themeColor="text1"/>
        </w:rPr>
        <w:t xml:space="preserve"> Department of Chemistry, University of Cambridge, Lensfield Road, Cambridge, UK</w:t>
      </w:r>
    </w:p>
    <w:p w14:paraId="4EB257AD" w14:textId="0527B697" w:rsidR="00DC680A" w:rsidRPr="003275EB" w:rsidRDefault="00DC680A" w:rsidP="003275EB">
      <w:pPr>
        <w:rPr>
          <w:bCs/>
          <w:color w:val="000000" w:themeColor="text1"/>
        </w:rPr>
      </w:pPr>
      <w:r w:rsidRPr="003275EB">
        <w:rPr>
          <w:bCs/>
          <w:color w:val="000000" w:themeColor="text1"/>
          <w:vertAlign w:val="superscript"/>
        </w:rPr>
        <w:t>2</w:t>
      </w:r>
      <w:r w:rsidRPr="003275EB">
        <w:rPr>
          <w:bCs/>
          <w:color w:val="000000" w:themeColor="text1"/>
        </w:rPr>
        <w:t xml:space="preserve"> Department of Earth Sciences, University of Cambridge, Downing St, Cambridge,</w:t>
      </w:r>
      <w:r w:rsidR="0000006C" w:rsidRPr="003275EB">
        <w:rPr>
          <w:bCs/>
          <w:color w:val="000000" w:themeColor="text1"/>
        </w:rPr>
        <w:t>,</w:t>
      </w:r>
      <w:r w:rsidRPr="003275EB">
        <w:rPr>
          <w:bCs/>
          <w:color w:val="000000" w:themeColor="text1"/>
        </w:rPr>
        <w:t xml:space="preserve"> UK</w:t>
      </w:r>
    </w:p>
    <w:p w14:paraId="260B8936" w14:textId="77777777" w:rsidR="009462BA" w:rsidRPr="003275EB" w:rsidRDefault="009462BA" w:rsidP="003275EB"/>
    <w:p w14:paraId="45536197" w14:textId="152CDFE8" w:rsidR="009462BA" w:rsidRPr="003275EB" w:rsidRDefault="009462BA" w:rsidP="003275EB">
      <w:pPr>
        <w:rPr>
          <w:rStyle w:val="Hyperlink"/>
          <w:bCs/>
          <w:color w:val="000000" w:themeColor="text1"/>
          <w:u w:val="none"/>
        </w:rPr>
      </w:pPr>
      <w:hyperlink r:id="rId8" w:history="1">
        <w:r w:rsidRPr="003275EB">
          <w:rPr>
            <w:rStyle w:val="Hyperlink"/>
            <w:bCs/>
            <w:color w:val="000000" w:themeColor="text1"/>
            <w:u w:val="none"/>
          </w:rPr>
          <w:t>amb84@cam.ac.uk</w:t>
        </w:r>
      </w:hyperlink>
    </w:p>
    <w:p w14:paraId="08E1FE67" w14:textId="725E45B3" w:rsidR="009462BA" w:rsidRPr="003275EB" w:rsidRDefault="009462BA" w:rsidP="003275EB">
      <w:pPr>
        <w:rPr>
          <w:rStyle w:val="Hyperlink"/>
          <w:bCs/>
          <w:color w:val="000000" w:themeColor="text1"/>
          <w:u w:val="none"/>
        </w:rPr>
      </w:pPr>
      <w:hyperlink r:id="rId9" w:history="1">
        <w:r w:rsidRPr="003275EB">
          <w:rPr>
            <w:rStyle w:val="Hyperlink"/>
          </w:rPr>
          <w:t>gil21@cam.ac.uk</w:t>
        </w:r>
      </w:hyperlink>
    </w:p>
    <w:p w14:paraId="028D3593" w14:textId="667AFBA5" w:rsidR="009462BA" w:rsidRPr="003275EB" w:rsidRDefault="009462BA" w:rsidP="003275EB">
      <w:pPr>
        <w:rPr>
          <w:bCs/>
          <w:color w:val="000000" w:themeColor="text1"/>
        </w:rPr>
      </w:pPr>
      <w:hyperlink r:id="rId10" w:history="1">
        <w:r w:rsidRPr="003275EB">
          <w:rPr>
            <w:rStyle w:val="Hyperlink"/>
          </w:rPr>
          <w:t>jkms@cam.ac.uk</w:t>
        </w:r>
      </w:hyperlink>
    </w:p>
    <w:p w14:paraId="271C9476" w14:textId="77777777" w:rsidR="009462BA" w:rsidRPr="003275EB" w:rsidRDefault="009462BA" w:rsidP="003275EB">
      <w:pPr>
        <w:rPr>
          <w:bCs/>
          <w:color w:val="000000" w:themeColor="text1"/>
        </w:rPr>
      </w:pPr>
    </w:p>
    <w:p w14:paraId="621AE062" w14:textId="4A2AD2BB" w:rsidR="009462BA" w:rsidRPr="003275EB" w:rsidRDefault="00DC680A" w:rsidP="003275EB">
      <w:pPr>
        <w:rPr>
          <w:bCs/>
          <w:color w:val="000000" w:themeColor="text1"/>
        </w:rPr>
      </w:pPr>
      <w:r w:rsidRPr="003275EB">
        <w:rPr>
          <w:bCs/>
          <w:color w:val="000000" w:themeColor="text1"/>
        </w:rPr>
        <w:t>Corresponding Author</w:t>
      </w:r>
      <w:r w:rsidR="00FD0033" w:rsidRPr="003275EB">
        <w:rPr>
          <w:bCs/>
          <w:color w:val="000000" w:themeColor="text1"/>
        </w:rPr>
        <w:t>s</w:t>
      </w:r>
      <w:r w:rsidRPr="003275EB">
        <w:rPr>
          <w:bCs/>
          <w:color w:val="000000" w:themeColor="text1"/>
        </w:rPr>
        <w:t>:</w:t>
      </w:r>
      <w:r w:rsidR="001F41C8" w:rsidRPr="003275EB">
        <w:rPr>
          <w:bCs/>
          <w:color w:val="000000" w:themeColor="text1"/>
        </w:rPr>
        <w:t xml:space="preserve"> </w:t>
      </w:r>
    </w:p>
    <w:p w14:paraId="185DDD8B" w14:textId="63C372B2" w:rsidR="00DC680A" w:rsidRPr="003275EB" w:rsidRDefault="00DC680A" w:rsidP="003275EB">
      <w:pPr>
        <w:rPr>
          <w:bCs/>
          <w:color w:val="000000" w:themeColor="text1"/>
        </w:rPr>
      </w:pPr>
      <w:r w:rsidRPr="003275EB">
        <w:rPr>
          <w:bCs/>
          <w:color w:val="000000" w:themeColor="text1"/>
        </w:rPr>
        <w:t>Ana M Belenguer</w:t>
      </w:r>
      <w:r w:rsidR="002D2D9F" w:rsidRPr="003275EB">
        <w:rPr>
          <w:bCs/>
          <w:color w:val="000000" w:themeColor="text1"/>
        </w:rPr>
        <w:t xml:space="preserve"> and Guilio I Lampronti</w:t>
      </w:r>
    </w:p>
    <w:p w14:paraId="60FCB589" w14:textId="42D11221" w:rsidR="00D04A95" w:rsidRPr="003275EB" w:rsidRDefault="00D04A95" w:rsidP="003275EB">
      <w:pPr>
        <w:rPr>
          <w:bCs/>
          <w:color w:val="808080" w:themeColor="background1" w:themeShade="80"/>
        </w:rPr>
      </w:pPr>
    </w:p>
    <w:p w14:paraId="71B79AC9" w14:textId="7894ECFF" w:rsidR="006305D7" w:rsidRPr="003275EB" w:rsidRDefault="006305D7" w:rsidP="003275EB">
      <w:pPr>
        <w:pStyle w:val="NormalWeb"/>
        <w:spacing w:before="0" w:beforeAutospacing="0" w:after="0" w:afterAutospacing="0"/>
      </w:pPr>
      <w:r w:rsidRPr="003275EB">
        <w:rPr>
          <w:b/>
          <w:bCs/>
        </w:rPr>
        <w:t>KEYWORDS:</w:t>
      </w:r>
      <w:r w:rsidRPr="003275EB">
        <w:t xml:space="preserve"> </w:t>
      </w:r>
    </w:p>
    <w:p w14:paraId="6C0B0781" w14:textId="4707D68F" w:rsidR="007A4DD6" w:rsidRPr="003275EB" w:rsidRDefault="00FD0033" w:rsidP="003275EB">
      <w:pPr>
        <w:rPr>
          <w:color w:val="auto"/>
        </w:rPr>
      </w:pPr>
      <w:r w:rsidRPr="003275EB">
        <w:rPr>
          <w:color w:val="auto"/>
        </w:rPr>
        <w:t>Organic m</w:t>
      </w:r>
      <w:r w:rsidR="00E73B48" w:rsidRPr="003275EB">
        <w:rPr>
          <w:color w:val="auto"/>
        </w:rPr>
        <w:t xml:space="preserve">echanochemistry, </w:t>
      </w:r>
      <w:r w:rsidRPr="003275EB">
        <w:rPr>
          <w:color w:val="auto"/>
        </w:rPr>
        <w:t xml:space="preserve">ball mill grinding reactions, </w:t>
      </w:r>
      <w:r w:rsidR="00E73B48" w:rsidRPr="003275EB">
        <w:rPr>
          <w:color w:val="auto"/>
        </w:rPr>
        <w:t xml:space="preserve">nanocrystals, solid state dynamic covalent chemistry, thermodynamic control, polymorph transformation, </w:t>
      </w:r>
      <w:r w:rsidR="00532B3E" w:rsidRPr="003275EB">
        <w:rPr>
          <w:color w:val="auto"/>
        </w:rPr>
        <w:t>solvent e</w:t>
      </w:r>
      <w:r w:rsidRPr="003275EB">
        <w:rPr>
          <w:color w:val="auto"/>
        </w:rPr>
        <w:t>quilibrium curves</w:t>
      </w:r>
      <w:r w:rsidR="008244D1" w:rsidRPr="003275EB">
        <w:rPr>
          <w:color w:val="auto"/>
        </w:rPr>
        <w:t>.</w:t>
      </w:r>
    </w:p>
    <w:p w14:paraId="1CB4E390" w14:textId="77777777" w:rsidR="006305D7" w:rsidRPr="003275EB" w:rsidRDefault="006305D7" w:rsidP="003275EB">
      <w:pPr>
        <w:pStyle w:val="NormalWeb"/>
        <w:spacing w:before="0" w:beforeAutospacing="0" w:after="0" w:afterAutospacing="0"/>
      </w:pPr>
    </w:p>
    <w:p w14:paraId="628AC4B5" w14:textId="2E33FA02" w:rsidR="006305D7" w:rsidRPr="003275EB" w:rsidRDefault="006305D7" w:rsidP="003275EB">
      <w:r w:rsidRPr="003275EB">
        <w:rPr>
          <w:b/>
          <w:bCs/>
        </w:rPr>
        <w:t>SHORT ABSTRACT:</w:t>
      </w:r>
      <w:r w:rsidRPr="003275EB">
        <w:t xml:space="preserve"> </w:t>
      </w:r>
    </w:p>
    <w:p w14:paraId="63E31B1D" w14:textId="4ABE8F5C" w:rsidR="00096144" w:rsidRPr="003275EB" w:rsidRDefault="00096144" w:rsidP="003275EB">
      <w:pPr>
        <w:rPr>
          <w:color w:val="000000" w:themeColor="text1"/>
        </w:rPr>
      </w:pPr>
      <w:r w:rsidRPr="003275EB">
        <w:rPr>
          <w:color w:val="000000" w:themeColor="text1"/>
        </w:rPr>
        <w:t>We present detailed procedures to produce experimental equilibrium curves of the phase composition as a function of solvent concentration in a solid state system under milling conditions</w:t>
      </w:r>
      <w:r w:rsidR="003D0F79" w:rsidRPr="003275EB">
        <w:rPr>
          <w:color w:val="000000" w:themeColor="text1"/>
        </w:rPr>
        <w:t>.</w:t>
      </w:r>
      <w:r w:rsidR="00E73B48" w:rsidRPr="003275EB">
        <w:rPr>
          <w:color w:val="000000" w:themeColor="text1"/>
        </w:rPr>
        <w:t xml:space="preserve"> </w:t>
      </w:r>
    </w:p>
    <w:p w14:paraId="761028D6" w14:textId="77777777" w:rsidR="006305D7" w:rsidRPr="003275EB" w:rsidRDefault="006305D7" w:rsidP="003275EB"/>
    <w:p w14:paraId="64FB8590" w14:textId="513E61FD" w:rsidR="006305D7" w:rsidRPr="003275EB" w:rsidRDefault="006305D7" w:rsidP="003275EB">
      <w:pPr>
        <w:rPr>
          <w:color w:val="808080"/>
        </w:rPr>
      </w:pPr>
      <w:r w:rsidRPr="003275EB">
        <w:rPr>
          <w:b/>
          <w:bCs/>
        </w:rPr>
        <w:t>LONG ABSTRACT:</w:t>
      </w:r>
      <w:r w:rsidRPr="003275EB">
        <w:t xml:space="preserve"> </w:t>
      </w:r>
    </w:p>
    <w:p w14:paraId="491CE304" w14:textId="052EC42A" w:rsidR="00163936" w:rsidRPr="003275EB" w:rsidRDefault="003C22AF" w:rsidP="003275EB">
      <w:pPr>
        <w:rPr>
          <w:color w:val="000000" w:themeColor="text1"/>
        </w:rPr>
      </w:pPr>
      <w:r w:rsidRPr="003275EB">
        <w:rPr>
          <w:color w:val="000000" w:themeColor="text1"/>
        </w:rPr>
        <w:t xml:space="preserve">The equilibrium outcomes of ball </w:t>
      </w:r>
      <w:r w:rsidR="00163936" w:rsidRPr="003275EB">
        <w:rPr>
          <w:color w:val="000000" w:themeColor="text1"/>
        </w:rPr>
        <w:t xml:space="preserve">mill grinding can dramatically change as a function of even </w:t>
      </w:r>
      <w:r w:rsidRPr="003275EB">
        <w:rPr>
          <w:color w:val="000000" w:themeColor="text1"/>
        </w:rPr>
        <w:t xml:space="preserve">tiny </w:t>
      </w:r>
      <w:r w:rsidR="00163936" w:rsidRPr="003275EB">
        <w:rPr>
          <w:color w:val="000000" w:themeColor="text1"/>
        </w:rPr>
        <w:t>variations in the experimental conditions</w:t>
      </w:r>
      <w:r w:rsidRPr="003275EB">
        <w:rPr>
          <w:color w:val="000000" w:themeColor="text1"/>
        </w:rPr>
        <w:t xml:space="preserve"> such as the presence of very small amounts of added solvent</w:t>
      </w:r>
      <w:r w:rsidR="00163936" w:rsidRPr="003275EB">
        <w:rPr>
          <w:color w:val="000000" w:themeColor="text1"/>
        </w:rPr>
        <w:t>. To reproducibly and accurately capture this sensitivity, the experimentalist needs to carefully consider every single factor that can affect the ball mill grinding reaction under investigation</w:t>
      </w:r>
      <w:r w:rsidRPr="003275EB">
        <w:rPr>
          <w:color w:val="000000" w:themeColor="text1"/>
        </w:rPr>
        <w:t xml:space="preserve">, </w:t>
      </w:r>
      <w:r w:rsidR="00163936" w:rsidRPr="003275EB">
        <w:rPr>
          <w:color w:val="000000" w:themeColor="text1"/>
        </w:rPr>
        <w:t xml:space="preserve">from ensuring the grinding jars are clean and dry before use, to accurately adding the stoichiometry of the starting materials, to validating that the delivery of solvent volume is accurate, to ensuring that the interaction between the solvent and the powder is well understood and, if necessary, a specific soaking time is added to the procedure. Preliminary kinetic studies are essential to determine the necessary milling time to achieve equilibrium. Only then </w:t>
      </w:r>
      <w:r w:rsidRPr="003275EB">
        <w:rPr>
          <w:color w:val="000000" w:themeColor="text1"/>
        </w:rPr>
        <w:t xml:space="preserve">can </w:t>
      </w:r>
      <w:r w:rsidR="00163936" w:rsidRPr="003275EB">
        <w:rPr>
          <w:color w:val="000000" w:themeColor="text1"/>
        </w:rPr>
        <w:t xml:space="preserve">exquisite phase composition curves be obtained as a function of the solvent concentration under ball mill liquid assisted grinding (LAG). By using strict and careful procedures analogous to the ones here presented, such milling equilibrium curves can be obtained for virtually all milling systems. The system we use to demonstrate these procedures is a disulfide exchange reaction starting from the equimolar mixture of two homodimers to obtain at equilibrium quantitative heterodimer. The latter is formed by ball mill grinding as two different polymorphs, </w:t>
      </w:r>
      <w:r w:rsidR="00163936" w:rsidRPr="003275EB">
        <w:rPr>
          <w:b/>
          <w:color w:val="000000" w:themeColor="text1"/>
        </w:rPr>
        <w:t>Form A</w:t>
      </w:r>
      <w:r w:rsidR="00163936" w:rsidRPr="003275EB">
        <w:rPr>
          <w:color w:val="000000" w:themeColor="text1"/>
        </w:rPr>
        <w:t xml:space="preserve"> and </w:t>
      </w:r>
      <w:r w:rsidR="00163936" w:rsidRPr="003275EB">
        <w:rPr>
          <w:b/>
          <w:color w:val="000000" w:themeColor="text1"/>
        </w:rPr>
        <w:t>Form B</w:t>
      </w:r>
      <w:r w:rsidR="00163936" w:rsidRPr="003275EB">
        <w:rPr>
          <w:color w:val="000000" w:themeColor="text1"/>
        </w:rPr>
        <w:t xml:space="preserve">. The ratio </w:t>
      </w:r>
      <w:r w:rsidR="00163936" w:rsidRPr="003275EB">
        <w:rPr>
          <w:i/>
          <w:color w:val="000000" w:themeColor="text1"/>
        </w:rPr>
        <w:t xml:space="preserve">R </w:t>
      </w:r>
      <w:r w:rsidR="00163936" w:rsidRPr="003275EB">
        <w:rPr>
          <w:color w:val="000000" w:themeColor="text1"/>
        </w:rPr>
        <w:t>= [</w:t>
      </w:r>
      <w:r w:rsidR="00163936" w:rsidRPr="003275EB">
        <w:rPr>
          <w:b/>
          <w:color w:val="000000" w:themeColor="text1"/>
        </w:rPr>
        <w:t>Form B</w:t>
      </w:r>
      <w:r w:rsidR="00163936" w:rsidRPr="003275EB">
        <w:rPr>
          <w:color w:val="000000" w:themeColor="text1"/>
        </w:rPr>
        <w:t>] / ([</w:t>
      </w:r>
      <w:r w:rsidR="00163936" w:rsidRPr="003275EB">
        <w:rPr>
          <w:b/>
          <w:color w:val="000000" w:themeColor="text1"/>
        </w:rPr>
        <w:t>Form A</w:t>
      </w:r>
      <w:r w:rsidR="00163936" w:rsidRPr="003275EB">
        <w:rPr>
          <w:color w:val="000000" w:themeColor="text1"/>
        </w:rPr>
        <w:t>] + [</w:t>
      </w:r>
      <w:r w:rsidR="00163936" w:rsidRPr="003275EB">
        <w:rPr>
          <w:b/>
          <w:color w:val="000000" w:themeColor="text1"/>
        </w:rPr>
        <w:t>Form B</w:t>
      </w:r>
      <w:r w:rsidR="00163936" w:rsidRPr="003275EB">
        <w:rPr>
          <w:color w:val="000000" w:themeColor="text1"/>
        </w:rPr>
        <w:t>]) at milling equilibrium depends on the nature and concentration of the solvent in the milling jar.</w:t>
      </w:r>
    </w:p>
    <w:p w14:paraId="4C7D5FD5" w14:textId="77777777" w:rsidR="006305D7" w:rsidRPr="003275EB" w:rsidRDefault="006305D7" w:rsidP="003275EB"/>
    <w:p w14:paraId="00D25F73" w14:textId="3C34FD09" w:rsidR="006305D7" w:rsidRPr="003275EB" w:rsidRDefault="006305D7" w:rsidP="003275EB">
      <w:pPr>
        <w:rPr>
          <w:color w:val="808080"/>
        </w:rPr>
      </w:pPr>
      <w:r w:rsidRPr="003275EB">
        <w:rPr>
          <w:b/>
        </w:rPr>
        <w:t>INTRODUCTION</w:t>
      </w:r>
      <w:r w:rsidRPr="003275EB">
        <w:rPr>
          <w:b/>
          <w:bCs/>
        </w:rPr>
        <w:t>:</w:t>
      </w:r>
      <w:r w:rsidRPr="003275EB">
        <w:t xml:space="preserve"> </w:t>
      </w:r>
    </w:p>
    <w:p w14:paraId="54843CF7" w14:textId="12B1EC7D" w:rsidR="007B04D3" w:rsidRPr="003275EB" w:rsidRDefault="002C3560" w:rsidP="003275EB">
      <w:pPr>
        <w:rPr>
          <w:color w:val="000000" w:themeColor="text1"/>
        </w:rPr>
      </w:pPr>
      <w:r w:rsidRPr="003275EB">
        <w:rPr>
          <w:color w:val="000000" w:themeColor="text1"/>
        </w:rPr>
        <w:t>Mechanochemistry</w:t>
      </w:r>
      <w:r w:rsidRPr="003275EB">
        <w:rPr>
          <w:rFonts w:eastAsiaTheme="minorHAnsi"/>
          <w:color w:val="000000" w:themeColor="text1"/>
          <w:w w:val="108"/>
        </w:rPr>
        <w:t xml:space="preserve"> </w:t>
      </w:r>
      <w:r w:rsidRPr="003275EB">
        <w:rPr>
          <w:color w:val="000000" w:themeColor="text1"/>
        </w:rPr>
        <w:t xml:space="preserve">using manual or ball mill grinding equipment has </w:t>
      </w:r>
      <w:r w:rsidR="002071F1" w:rsidRPr="003275EB">
        <w:rPr>
          <w:color w:val="000000" w:themeColor="text1"/>
        </w:rPr>
        <w:t xml:space="preserve">become increasingly popular </w:t>
      </w:r>
      <w:r w:rsidRPr="003275EB">
        <w:rPr>
          <w:color w:val="000000" w:themeColor="text1"/>
        </w:rPr>
        <w:t>in recent years as an attractive and sustainable alternative to traditional solution methods for the synthesis of materials.</w:t>
      </w:r>
      <w:r w:rsidRPr="003275EB">
        <w:rPr>
          <w:color w:val="000000" w:themeColor="text1"/>
        </w:rPr>
        <w:fldChar w:fldCharType="begin"/>
      </w:r>
      <w:r w:rsidR="00D554A1" w:rsidRPr="003275EB">
        <w:rPr>
          <w:color w:val="000000" w:themeColor="text1"/>
        </w:rPr>
        <w:instrText xml:space="preserve"> ADDIN EN.CITE &lt;EndNote&gt;&lt;Cite&gt;&lt;Author&gt;James&lt;/Author&gt;&lt;Year&gt;2012&lt;/Year&gt;&lt;RecNum&gt;1&lt;/RecNum&gt;&lt;DisplayText&gt;&lt;style face="superscript"&gt;1&lt;/style&gt;&lt;/DisplayText&gt;&lt;record&gt;&lt;rec-number&gt;1&lt;/rec-number&gt;&lt;foreign-keys&gt;&lt;key app="EN" db-id="vxexxp55kterwoewx0pp9tpeesf2f5tvzs5x" timestamp="1501306199"&gt;1&lt;/key&gt;&lt;/foreign-keys&gt;&lt;ref-type name="Journal Article"&gt;17&lt;/ref-type&gt;&lt;contributors&gt;&lt;authors&gt;&lt;author&gt;James, Stuart L.&lt;/author&gt;&lt;author&gt;Adams, Christopher J.&lt;/author&gt;&lt;author&gt;Bolm, Carsten&lt;/author&gt;&lt;author&gt;Braga, Dario&lt;/author&gt;&lt;author&gt;Collier, Paul&lt;/author&gt;&lt;author&gt;Friscic, Tomislav&lt;/author&gt;&lt;author&gt;Grepioni, Fabrizia&lt;/author&gt;&lt;author&gt;Harris, Kenneth D. M.&lt;/author&gt;&lt;author&gt;Hyett, Geoff&lt;/author&gt;&lt;author&gt;Jones, William&lt;/author&gt;&lt;author&gt;Krebs, Anke&lt;/author&gt;&lt;author&gt;Mack, James&lt;/author&gt;&lt;author&gt;Maini, Lucia&lt;/author&gt;&lt;author&gt;Orpen, A. Guy&lt;/author&gt;&lt;author&gt;Parkin, Ivan P.&lt;/author&gt;&lt;author&gt;Shearouse, William C.&lt;/author&gt;&lt;author&gt;Steed, Jonathan W.&lt;/author&gt;&lt;author&gt;Waddell, Daniel C.&lt;/author&gt;&lt;/authors&gt;&lt;/contributors&gt;&lt;titles&gt;&lt;title&gt;Mechanochemistry: opportunities for new and cleaner synthesis&lt;/title&gt;&lt;secondary-title&gt;Chem Soc Rev&lt;/secondary-title&gt;&lt;/titles&gt;&lt;periodical&gt;&lt;full-title&gt;Chem Soc Rev&lt;/full-title&gt;&lt;/periodical&gt;&lt;pages&gt;413-447&lt;/pages&gt;&lt;volume&gt;41&lt;/volume&gt;&lt;number&gt;1&lt;/number&gt;&lt;dates&gt;&lt;year&gt;2012&lt;/year&gt;&lt;/dates&gt;&lt;publisher&gt;The Royal Society of Chemistry&lt;/publisher&gt;&lt;isbn&gt;0306-0012&lt;/isbn&gt;&lt;work-type&gt;10.1039/C1CS15171A&lt;/work-type&gt;&lt;urls&gt;&lt;related-urls&gt;&lt;url&gt;http://dx.doi.org/10.1039/C1CS15171A&lt;/url&gt;&lt;url&gt;http://pubs.rsc.org/en/content/articlepdf/2012/cs/c1cs15171a&lt;/url&gt;&lt;/related-urls&gt;&lt;/urls&gt;&lt;electronic-resource-num&gt;10.1039/C1CS15171A&lt;/electronic-resource-num&gt;&lt;/record&gt;&lt;/Cite&gt;&lt;/EndNote&gt;</w:instrText>
      </w:r>
      <w:r w:rsidRPr="003275EB">
        <w:rPr>
          <w:color w:val="000000" w:themeColor="text1"/>
        </w:rPr>
        <w:fldChar w:fldCharType="separate"/>
      </w:r>
      <w:r w:rsidRPr="003275EB">
        <w:rPr>
          <w:noProof/>
          <w:color w:val="000000" w:themeColor="text1"/>
          <w:vertAlign w:val="superscript"/>
        </w:rPr>
        <w:t>1</w:t>
      </w:r>
      <w:r w:rsidRPr="003275EB">
        <w:rPr>
          <w:color w:val="000000" w:themeColor="text1"/>
        </w:rPr>
        <w:fldChar w:fldCharType="end"/>
      </w:r>
      <w:r w:rsidRPr="003275EB">
        <w:rPr>
          <w:color w:val="000000" w:themeColor="text1"/>
        </w:rPr>
        <w:t xml:space="preserve"> </w:t>
      </w:r>
      <w:r w:rsidR="00A90402" w:rsidRPr="003275EB">
        <w:rPr>
          <w:color w:val="000000" w:themeColor="text1"/>
        </w:rPr>
        <w:t>It is attractive</w:t>
      </w:r>
      <w:r w:rsidRPr="003275EB">
        <w:rPr>
          <w:color w:val="000000" w:themeColor="text1"/>
        </w:rPr>
        <w:t xml:space="preserve"> </w:t>
      </w:r>
      <w:r w:rsidR="00A90402" w:rsidRPr="003275EB">
        <w:rPr>
          <w:color w:val="000000" w:themeColor="text1"/>
        </w:rPr>
        <w:t xml:space="preserve">because </w:t>
      </w:r>
      <w:r w:rsidRPr="003275EB">
        <w:rPr>
          <w:color w:val="000000" w:themeColor="text1"/>
        </w:rPr>
        <w:t xml:space="preserve">it allows for reaction between solids </w:t>
      </w:r>
      <w:r w:rsidR="00F03D9B" w:rsidRPr="003275EB">
        <w:rPr>
          <w:color w:val="000000" w:themeColor="text1"/>
        </w:rPr>
        <w:t xml:space="preserve">to be achieved </w:t>
      </w:r>
      <w:r w:rsidRPr="003275EB">
        <w:rPr>
          <w:color w:val="000000" w:themeColor="text1"/>
        </w:rPr>
        <w:t xml:space="preserve">effectively and quantitatively. </w:t>
      </w:r>
      <w:r w:rsidR="00A90402" w:rsidRPr="003275EB">
        <w:rPr>
          <w:color w:val="000000" w:themeColor="text1"/>
        </w:rPr>
        <w:t xml:space="preserve">It is </w:t>
      </w:r>
      <w:r w:rsidR="00B84292" w:rsidRPr="003275EB">
        <w:rPr>
          <w:color w:val="000000" w:themeColor="text1"/>
        </w:rPr>
        <w:t xml:space="preserve">a "green" </w:t>
      </w:r>
      <w:r w:rsidR="00A90402" w:rsidRPr="003275EB">
        <w:rPr>
          <w:color w:val="000000" w:themeColor="text1"/>
        </w:rPr>
        <w:t>sustainable</w:t>
      </w:r>
      <w:r w:rsidRPr="003275EB">
        <w:rPr>
          <w:color w:val="000000" w:themeColor="text1"/>
        </w:rPr>
        <w:t xml:space="preserve"> technique, requiring </w:t>
      </w:r>
      <w:r w:rsidR="00A90402" w:rsidRPr="003275EB">
        <w:rPr>
          <w:color w:val="000000" w:themeColor="text1"/>
        </w:rPr>
        <w:t>little or</w:t>
      </w:r>
      <w:r w:rsidRPr="003275EB">
        <w:rPr>
          <w:color w:val="000000" w:themeColor="text1"/>
        </w:rPr>
        <w:t xml:space="preserve"> no solvent. Milling or manual grinding can be performed neat, i.e. with no added solvent, or solvent assisted: in the latter, known as</w:t>
      </w:r>
      <w:r w:rsidR="00A90402" w:rsidRPr="003275EB">
        <w:rPr>
          <w:color w:val="000000" w:themeColor="text1"/>
        </w:rPr>
        <w:t xml:space="preserve"> “</w:t>
      </w:r>
      <w:r w:rsidRPr="003275EB">
        <w:rPr>
          <w:color w:val="000000" w:themeColor="text1"/>
        </w:rPr>
        <w:t>liquid assisted grinding" (LAG),</w:t>
      </w:r>
      <w:r w:rsidRPr="003275EB">
        <w:rPr>
          <w:color w:val="000000" w:themeColor="text1"/>
          <w:lang w:val="en-US"/>
        </w:rPr>
        <w:fldChar w:fldCharType="begin">
          <w:fldData xml:space="preserve">PEVuZE5vdGU+PENpdGU+PEF1dGhvcj5CcmFnYTwvQXV0aG9yPjxZZWFyPjIwMDc8L1llYXI+PFJl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</w:fldData>
        </w:fldChar>
      </w:r>
      <w:r w:rsidR="00D506EF" w:rsidRPr="003275EB">
        <w:rPr>
          <w:color w:val="000000" w:themeColor="text1"/>
          <w:lang w:val="en-US"/>
        </w:rPr>
        <w:instrText xml:space="preserve"> ADDIN EN.CITE </w:instrText>
      </w:r>
      <w:r w:rsidR="00D506EF" w:rsidRPr="003275EB">
        <w:rPr>
          <w:color w:val="000000" w:themeColor="text1"/>
          <w:lang w:val="en-US"/>
        </w:rPr>
        <w:fldChar w:fldCharType="begin">
          <w:fldData xml:space="preserve">PEVuZE5vdGU+PENpdGU+PEF1dGhvcj5CcmFnYTwvQXV0aG9yPjxZZWFyPjIwMDc8L1llYXI+PFJl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</w:fldData>
        </w:fldChar>
      </w:r>
      <w:r w:rsidR="00D506EF" w:rsidRPr="003275EB">
        <w:rPr>
          <w:color w:val="000000" w:themeColor="text1"/>
          <w:lang w:val="en-US"/>
        </w:rPr>
        <w:instrText xml:space="preserve"> ADDIN EN.CITE.DATA </w:instrText>
      </w:r>
      <w:r w:rsidR="00D506EF" w:rsidRPr="003275EB">
        <w:rPr>
          <w:color w:val="000000" w:themeColor="text1"/>
          <w:lang w:val="en-US"/>
        </w:rPr>
      </w:r>
      <w:r w:rsidR="00D506EF" w:rsidRPr="003275EB">
        <w:rPr>
          <w:color w:val="000000" w:themeColor="text1"/>
          <w:lang w:val="en-US"/>
        </w:rPr>
        <w:fldChar w:fldCharType="end"/>
      </w:r>
      <w:r w:rsidRPr="003275EB">
        <w:rPr>
          <w:color w:val="000000" w:themeColor="text1"/>
          <w:lang w:val="en-US"/>
        </w:rPr>
      </w:r>
      <w:r w:rsidRPr="003275EB">
        <w:rPr>
          <w:color w:val="000000" w:themeColor="text1"/>
          <w:lang w:val="en-US"/>
        </w:rPr>
        <w:fldChar w:fldCharType="separate"/>
      </w:r>
      <w:r w:rsidRPr="003275EB">
        <w:rPr>
          <w:noProof/>
          <w:color w:val="000000" w:themeColor="text1"/>
          <w:vertAlign w:val="superscript"/>
          <w:lang w:val="en-US"/>
        </w:rPr>
        <w:t>2-4</w:t>
      </w:r>
      <w:r w:rsidRPr="003275EB">
        <w:rPr>
          <w:color w:val="000000" w:themeColor="text1"/>
        </w:rPr>
        <w:fldChar w:fldCharType="end"/>
      </w:r>
      <w:r w:rsidR="001F41C8" w:rsidRPr="003275EB">
        <w:rPr>
          <w:color w:val="000000" w:themeColor="text1"/>
          <w:lang w:val="en-US"/>
        </w:rPr>
        <w:t xml:space="preserve"> </w:t>
      </w:r>
      <w:r w:rsidRPr="003275EB">
        <w:rPr>
          <w:color w:val="000000" w:themeColor="text1"/>
        </w:rPr>
        <w:t xml:space="preserve">very small amounts of added liquid can accelerate or even enable </w:t>
      </w:r>
      <w:r w:rsidR="00A90402" w:rsidRPr="003275EB">
        <w:rPr>
          <w:color w:val="000000" w:themeColor="text1"/>
        </w:rPr>
        <w:t xml:space="preserve">otherwise inaccessible </w:t>
      </w:r>
      <w:r w:rsidRPr="003275EB">
        <w:rPr>
          <w:color w:val="000000" w:themeColor="text1"/>
        </w:rPr>
        <w:t xml:space="preserve">mechanochemical reactions between solids. Mechanochemical methods have been used for an ever-increasing number of different chemical reactions and syntheses of </w:t>
      </w:r>
      <w:r w:rsidRPr="003275EB">
        <w:rPr>
          <w:color w:val="000000" w:themeColor="text1"/>
          <w:lang w:val="en-US"/>
        </w:rPr>
        <w:t>inorganic and organic compounds,</w:t>
      </w:r>
      <w:r w:rsidRPr="003275EB">
        <w:rPr>
          <w:color w:val="000000" w:themeColor="text1"/>
          <w:lang w:val="en-US"/>
        </w:rPr>
        <w:fldChar w:fldCharType="begin">
          <w:fldData xml:space="preserve">PEVuZE5vdGU+PENpdGU+PEF1dGhvcj5CaXN3YWw8L0F1dGhvcj48WWVhcj4yMDEzPC9ZZWFyPjxS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==
</w:fldData>
        </w:fldChar>
      </w:r>
      <w:r w:rsidR="00232E8F" w:rsidRPr="003275EB">
        <w:rPr>
          <w:color w:val="000000" w:themeColor="text1"/>
          <w:lang w:val="en-US"/>
        </w:rPr>
        <w:instrText xml:space="preserve"> ADDIN EN.CITE </w:instrText>
      </w:r>
      <w:r w:rsidR="00232E8F" w:rsidRPr="003275EB">
        <w:rPr>
          <w:color w:val="000000" w:themeColor="text1"/>
          <w:lang w:val="en-US"/>
        </w:rPr>
        <w:fldChar w:fldCharType="begin">
          <w:fldData xml:space="preserve">PEVuZE5vdGU+PENpdGU+PEF1dGhvcj5CaXN3YWw8L0F1dGhvcj48WWVhcj4yMDEzPC9ZZWFyPjxS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==
</w:fldData>
        </w:fldChar>
      </w:r>
      <w:r w:rsidR="00232E8F" w:rsidRPr="003275EB">
        <w:rPr>
          <w:color w:val="000000" w:themeColor="text1"/>
          <w:lang w:val="en-US"/>
        </w:rPr>
        <w:instrText xml:space="preserve"> ADDIN EN.CITE.DATA </w:instrText>
      </w:r>
      <w:r w:rsidR="00232E8F" w:rsidRPr="003275EB">
        <w:rPr>
          <w:color w:val="000000" w:themeColor="text1"/>
          <w:lang w:val="en-US"/>
        </w:rPr>
      </w:r>
      <w:r w:rsidR="00232E8F" w:rsidRPr="003275EB">
        <w:rPr>
          <w:color w:val="000000" w:themeColor="text1"/>
          <w:lang w:val="en-US"/>
        </w:rPr>
        <w:fldChar w:fldCharType="end"/>
      </w:r>
      <w:r w:rsidRPr="003275EB">
        <w:rPr>
          <w:color w:val="000000" w:themeColor="text1"/>
          <w:lang w:val="en-US"/>
        </w:rPr>
      </w:r>
      <w:r w:rsidRPr="003275EB">
        <w:rPr>
          <w:color w:val="000000" w:themeColor="text1"/>
          <w:lang w:val="en-US"/>
        </w:rPr>
        <w:fldChar w:fldCharType="separate"/>
      </w:r>
      <w:r w:rsidRPr="003275EB">
        <w:rPr>
          <w:noProof/>
          <w:color w:val="000000" w:themeColor="text1"/>
          <w:vertAlign w:val="superscript"/>
          <w:lang w:val="en-US"/>
        </w:rPr>
        <w:t>5-11</w:t>
      </w:r>
      <w:r w:rsidRPr="003275EB">
        <w:rPr>
          <w:color w:val="000000" w:themeColor="text1"/>
        </w:rPr>
        <w:fldChar w:fldCharType="end"/>
      </w:r>
      <w:r w:rsidRPr="003275EB">
        <w:rPr>
          <w:color w:val="000000" w:themeColor="text1"/>
          <w:lang w:val="en-US"/>
        </w:rPr>
        <w:t xml:space="preserve"> as well as </w:t>
      </w:r>
      <w:r w:rsidR="00A90402" w:rsidRPr="003275EB">
        <w:rPr>
          <w:color w:val="000000" w:themeColor="text1"/>
          <w:lang w:val="en-US"/>
        </w:rPr>
        <w:t xml:space="preserve">for </w:t>
      </w:r>
      <w:r w:rsidRPr="003275EB">
        <w:rPr>
          <w:color w:val="000000" w:themeColor="text1"/>
          <w:lang w:val="en-US"/>
        </w:rPr>
        <w:t>the formation of supramolecular architectures such as molecular co-crystals,</w:t>
      </w:r>
      <w:r w:rsidRPr="003275EB">
        <w:rPr>
          <w:color w:val="000000" w:themeColor="text1"/>
          <w:lang w:val="en-US"/>
        </w:rPr>
        <w:fldChar w:fldCharType="begin">
          <w:fldData xml:space="preserve">PEVuZE5vdGU+PENpdGU+PEF1dGhvcj5CcmFnYTwvQXV0aG9yPjxZZWFyPjIwMDQ8L1llYXI+PFJl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</w:fldData>
        </w:fldChar>
      </w:r>
      <w:r w:rsidR="009A2F26" w:rsidRPr="003275EB">
        <w:rPr>
          <w:color w:val="000000" w:themeColor="text1"/>
          <w:lang w:val="en-US"/>
        </w:rPr>
        <w:instrText xml:space="preserve"> ADDIN EN.CITE </w:instrText>
      </w:r>
      <w:r w:rsidR="009A2F26" w:rsidRPr="003275EB">
        <w:rPr>
          <w:color w:val="000000" w:themeColor="text1"/>
          <w:lang w:val="en-US"/>
        </w:rPr>
        <w:fldChar w:fldCharType="begin">
          <w:fldData xml:space="preserve">PEVuZE5vdGU+PENpdGU+PEF1dGhvcj5CcmFnYTwvQXV0aG9yPjxZZWFyPjIwMDQ8L1llYXI+PFJl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</w:fldData>
        </w:fldChar>
      </w:r>
      <w:r w:rsidR="009A2F26" w:rsidRPr="003275EB">
        <w:rPr>
          <w:color w:val="000000" w:themeColor="text1"/>
          <w:lang w:val="en-US"/>
        </w:rPr>
        <w:instrText xml:space="preserve"> ADDIN EN.CITE.DATA </w:instrText>
      </w:r>
      <w:r w:rsidR="009A2F26" w:rsidRPr="003275EB">
        <w:rPr>
          <w:color w:val="000000" w:themeColor="text1"/>
          <w:lang w:val="en-US"/>
        </w:rPr>
      </w:r>
      <w:r w:rsidR="009A2F26" w:rsidRPr="003275EB">
        <w:rPr>
          <w:color w:val="000000" w:themeColor="text1"/>
          <w:lang w:val="en-US"/>
        </w:rPr>
        <w:fldChar w:fldCharType="end"/>
      </w:r>
      <w:r w:rsidRPr="003275EB">
        <w:rPr>
          <w:color w:val="000000" w:themeColor="text1"/>
          <w:lang w:val="en-US"/>
        </w:rPr>
      </w:r>
      <w:r w:rsidRPr="003275EB">
        <w:rPr>
          <w:color w:val="000000" w:themeColor="text1"/>
          <w:lang w:val="en-US"/>
        </w:rPr>
        <w:fldChar w:fldCharType="separate"/>
      </w:r>
      <w:r w:rsidRPr="003275EB">
        <w:rPr>
          <w:noProof/>
          <w:color w:val="000000" w:themeColor="text1"/>
          <w:vertAlign w:val="superscript"/>
          <w:lang w:val="en-US"/>
        </w:rPr>
        <w:t>12-14</w:t>
      </w:r>
      <w:r w:rsidRPr="003275EB">
        <w:rPr>
          <w:color w:val="000000" w:themeColor="text1"/>
        </w:rPr>
        <w:fldChar w:fldCharType="end"/>
      </w:r>
      <w:r w:rsidRPr="003275EB">
        <w:rPr>
          <w:color w:val="000000" w:themeColor="text1"/>
          <w:lang w:val="en-US"/>
        </w:rPr>
        <w:t xml:space="preserve"> metalorganic frameworks,</w:t>
      </w:r>
      <w:r w:rsidRPr="003275EB">
        <w:rPr>
          <w:color w:val="000000" w:themeColor="text1"/>
          <w:lang w:val="en-US"/>
        </w:rPr>
        <w:fldChar w:fldCharType="begin">
          <w:fldData xml:space="preserve">PEVuZE5vdGU+PENpdGU+PEF1dGhvcj5CZW5uZXR0PC9BdXRob3I+PFllYXI+MjAxMTwvWWVhcj48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=
</w:fldData>
        </w:fldChar>
      </w:r>
      <w:r w:rsidR="00D554A1" w:rsidRPr="003275EB">
        <w:rPr>
          <w:color w:val="000000" w:themeColor="text1"/>
          <w:lang w:val="en-US"/>
        </w:rPr>
        <w:instrText xml:space="preserve"> ADDIN EN.CITE </w:instrText>
      </w:r>
      <w:r w:rsidR="00D554A1" w:rsidRPr="003275EB">
        <w:rPr>
          <w:color w:val="000000" w:themeColor="text1"/>
          <w:lang w:val="en-US"/>
        </w:rPr>
        <w:fldChar w:fldCharType="begin">
          <w:fldData xml:space="preserve">PEVuZE5vdGU+PENpdGU+PEF1dGhvcj5CZW5uZXR0PC9BdXRob3I+PFllYXI+MjAxMTwvWWVhcj48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=
</w:fldData>
        </w:fldChar>
      </w:r>
      <w:r w:rsidR="00D554A1" w:rsidRPr="003275EB">
        <w:rPr>
          <w:color w:val="000000" w:themeColor="text1"/>
          <w:lang w:val="en-US"/>
        </w:rPr>
        <w:instrText xml:space="preserve"> ADDIN EN.CITE.DATA </w:instrText>
      </w:r>
      <w:r w:rsidR="00D554A1" w:rsidRPr="003275EB">
        <w:rPr>
          <w:color w:val="000000" w:themeColor="text1"/>
          <w:lang w:val="en-US"/>
        </w:rPr>
      </w:r>
      <w:r w:rsidR="00D554A1" w:rsidRPr="003275EB">
        <w:rPr>
          <w:color w:val="000000" w:themeColor="text1"/>
          <w:lang w:val="en-US"/>
        </w:rPr>
        <w:fldChar w:fldCharType="end"/>
      </w:r>
      <w:r w:rsidRPr="003275EB">
        <w:rPr>
          <w:color w:val="000000" w:themeColor="text1"/>
          <w:lang w:val="en-US"/>
        </w:rPr>
      </w:r>
      <w:r w:rsidRPr="003275EB">
        <w:rPr>
          <w:color w:val="000000" w:themeColor="text1"/>
          <w:lang w:val="en-US"/>
        </w:rPr>
        <w:fldChar w:fldCharType="separate"/>
      </w:r>
      <w:r w:rsidRPr="003275EB">
        <w:rPr>
          <w:noProof/>
          <w:color w:val="000000" w:themeColor="text1"/>
          <w:vertAlign w:val="superscript"/>
          <w:lang w:val="en-US"/>
        </w:rPr>
        <w:t>15-17</w:t>
      </w:r>
      <w:r w:rsidRPr="003275EB">
        <w:rPr>
          <w:color w:val="000000" w:themeColor="text1"/>
        </w:rPr>
        <w:fldChar w:fldCharType="end"/>
      </w:r>
      <w:r w:rsidRPr="003275EB">
        <w:rPr>
          <w:color w:val="000000" w:themeColor="text1"/>
          <w:lang w:val="en-US"/>
        </w:rPr>
        <w:t xml:space="preserve"> and even cages</w:t>
      </w:r>
      <w:r w:rsidRPr="003275EB">
        <w:rPr>
          <w:color w:val="000000" w:themeColor="text1"/>
          <w:lang w:val="en-US"/>
        </w:rPr>
        <w:fldChar w:fldCharType="begin">
          <w:fldData xml:space="preserve">PEVuZE5vdGU+PENpdGU+PEF1dGhvcj5JY2xpPC9BdXRob3I+PFllYXI+MjAwOTwvWWVhcj48UmVj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</w:fldData>
        </w:fldChar>
      </w:r>
      <w:r w:rsidR="00D506EF" w:rsidRPr="003275EB">
        <w:rPr>
          <w:color w:val="000000" w:themeColor="text1"/>
          <w:lang w:val="en-US"/>
        </w:rPr>
        <w:instrText xml:space="preserve"> ADDIN EN.CITE </w:instrText>
      </w:r>
      <w:r w:rsidR="00D506EF" w:rsidRPr="003275EB">
        <w:rPr>
          <w:color w:val="000000" w:themeColor="text1"/>
          <w:lang w:val="en-US"/>
        </w:rPr>
        <w:fldChar w:fldCharType="begin">
          <w:fldData xml:space="preserve">PEVuZE5vdGU+PENpdGU+PEF1dGhvcj5JY2xpPC9BdXRob3I+PFllYXI+MjAwOTwvWWVhcj48UmVj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</w:fldData>
        </w:fldChar>
      </w:r>
      <w:r w:rsidR="00D506EF" w:rsidRPr="003275EB">
        <w:rPr>
          <w:color w:val="000000" w:themeColor="text1"/>
          <w:lang w:val="en-US"/>
        </w:rPr>
        <w:instrText xml:space="preserve"> ADDIN EN.CITE.DATA </w:instrText>
      </w:r>
      <w:r w:rsidR="00D506EF" w:rsidRPr="003275EB">
        <w:rPr>
          <w:color w:val="000000" w:themeColor="text1"/>
          <w:lang w:val="en-US"/>
        </w:rPr>
      </w:r>
      <w:r w:rsidR="00D506EF" w:rsidRPr="003275EB">
        <w:rPr>
          <w:color w:val="000000" w:themeColor="text1"/>
          <w:lang w:val="en-US"/>
        </w:rPr>
        <w:fldChar w:fldCharType="end"/>
      </w:r>
      <w:r w:rsidRPr="003275EB">
        <w:rPr>
          <w:color w:val="000000" w:themeColor="text1"/>
          <w:lang w:val="en-US"/>
        </w:rPr>
      </w:r>
      <w:r w:rsidRPr="003275EB">
        <w:rPr>
          <w:color w:val="000000" w:themeColor="text1"/>
          <w:lang w:val="en-US"/>
        </w:rPr>
        <w:fldChar w:fldCharType="separate"/>
      </w:r>
      <w:r w:rsidRPr="003275EB">
        <w:rPr>
          <w:noProof/>
          <w:color w:val="000000" w:themeColor="text1"/>
          <w:vertAlign w:val="superscript"/>
          <w:lang w:val="en-US"/>
        </w:rPr>
        <w:t>18</w:t>
      </w:r>
      <w:r w:rsidRPr="003275EB">
        <w:rPr>
          <w:color w:val="000000" w:themeColor="text1"/>
        </w:rPr>
        <w:fldChar w:fldCharType="end"/>
      </w:r>
      <w:r w:rsidRPr="003275EB">
        <w:rPr>
          <w:color w:val="000000" w:themeColor="text1"/>
          <w:lang w:val="en-US"/>
        </w:rPr>
        <w:t xml:space="preserve"> and rotaxanes</w:t>
      </w:r>
      <w:r w:rsidRPr="003275EB">
        <w:rPr>
          <w:color w:val="000000" w:themeColor="text1"/>
          <w:lang w:val="en-US"/>
        </w:rPr>
        <w:fldChar w:fldCharType="begin"/>
      </w:r>
      <w:r w:rsidR="00B02956" w:rsidRPr="003275EB">
        <w:rPr>
          <w:color w:val="000000" w:themeColor="text1"/>
          <w:lang w:val="en-US"/>
        </w:rPr>
        <w:instrText xml:space="preserve"> ADDIN EN.CITE &lt;EndNote&gt;&lt;Cite&gt;&lt;Author&gt;Hsu&lt;/Author&gt;&lt;Year&gt;2008&lt;/Year&gt;&lt;RecNum&gt;19&lt;/RecNum&gt;&lt;DisplayText&gt;&lt;style face="superscript"&gt;19&lt;/style&gt;&lt;/DisplayText&gt;&lt;record&gt;&lt;rec-number&gt;19&lt;/rec-number&gt;&lt;foreign-keys&gt;&lt;key app="EN" db-id="vxexxp55kterwoewx0pp9tpeesf2f5tvzs5x" timestamp="1501306199"&gt;19&lt;/key&gt;&lt;/foreign-keys&gt;&lt;ref-type name="Journal Article"&gt;17&lt;/ref-type&gt;&lt;contributors&gt;&lt;authors&gt;&lt;author&gt;Hsu, Chi-Chieh&lt;/author&gt;&lt;author&gt;Chen, Nai-Chia&lt;/author&gt;&lt;author&gt;Lai, Chien-Chen&lt;/author&gt;&lt;author&gt;Liu, Yi-Hung&lt;/author&gt;&lt;author&gt;Peng, Shie-Ming&lt;/author&gt;&lt;author&gt;Chiu, Sheng-Hsien&lt;/author&gt;&lt;/authors&gt;&lt;/contributors&gt;&lt;auth-address&gt;Department of Chemistry,National Taiwan University,Taipei,Taiwan.&lt;/auth-address&gt;&lt;titles&gt;&lt;title&gt;Solvent-free synthesis of the smallest rotaxane prepared to date&lt;/title&gt;&lt;secondary-title&gt;Angew Chem Int Ed Engl&lt;/secondary-title&gt;&lt;alt-title&gt;Angewandte Chemie, International Edition&lt;/alt-title&gt;&lt;/titles&gt;&lt;periodical&gt;&lt;full-title&gt;Angew Chem Int Ed Engl&lt;/full-title&gt;&lt;abbr-1&gt;Angewandte Chemie&lt;/abbr-1&gt;&lt;/periodical&gt;&lt;pages&gt;7475-7478&lt;/pages&gt;&lt;volume&gt;47&lt;/volume&gt;&lt;number&gt;39&lt;/number&gt;&lt;keywords&gt;&lt;keyword&gt;Crystal structure&lt;/keyword&gt;&lt;keyword&gt;Diels-Alder reaction&lt;/keyword&gt;&lt;keyword&gt;Hydrogen bond&lt;/keyword&gt;&lt;keyword&gt;Inclusion reaction&lt;/keyword&gt;&lt;keyword&gt;Self-assembly (NMR and crystal structure on solvent-free synthesis of rotaxane prepd.)&lt;/keyword&gt;&lt;keyword&gt;Rotaxanes Role: PRP (Properties), SPN (Synthetic preparation), PREP (Preparation) (NMR and crystal structure on solvent-free synthesis of rotaxane prepd.)&lt;/keyword&gt;&lt;keyword&gt;solvent free synthesis smallest rotaxane prepn date&lt;/keyword&gt;&lt;/keywords&gt;&lt;dates&gt;&lt;year&gt;2008&lt;/year&gt;&lt;/dates&gt;&lt;isbn&gt;1433-7851&lt;/isbn&gt;&lt;accession-num&gt;2008:1200798&lt;/accession-num&gt;&lt;urls&gt;&lt;/urls&gt;&lt;remote-database-name&gt;CAPLUS&lt;/remote-database-name&gt;&lt;remote-database-provider&gt;SciFinder&lt;/remote-database-provider&gt;&lt;language&gt;English&lt;/language&gt;&lt;/record&gt;&lt;/Cite&gt;&lt;/EndNote&gt;</w:instrText>
      </w:r>
      <w:r w:rsidRPr="003275EB">
        <w:rPr>
          <w:color w:val="000000" w:themeColor="text1"/>
          <w:lang w:val="en-US"/>
        </w:rPr>
        <w:fldChar w:fldCharType="separate"/>
      </w:r>
      <w:r w:rsidRPr="003275EB">
        <w:rPr>
          <w:noProof/>
          <w:color w:val="000000" w:themeColor="text1"/>
          <w:vertAlign w:val="superscript"/>
          <w:lang w:val="en-US"/>
        </w:rPr>
        <w:t>19</w:t>
      </w:r>
      <w:r w:rsidRPr="003275EB">
        <w:rPr>
          <w:color w:val="000000" w:themeColor="text1"/>
        </w:rPr>
        <w:fldChar w:fldCharType="end"/>
      </w:r>
      <w:r w:rsidRPr="003275EB">
        <w:rPr>
          <w:color w:val="000000" w:themeColor="text1"/>
          <w:lang w:val="en-US"/>
        </w:rPr>
        <w:t>. It seems that many processes can proceed in the absence of solvent or with solvent present in minimal substoichiometric quantities.</w:t>
      </w:r>
      <w:r w:rsidRPr="003275EB">
        <w:rPr>
          <w:color w:val="000000" w:themeColor="text1"/>
          <w:lang w:val="en-US"/>
        </w:rPr>
        <w:fldChar w:fldCharType="begin">
          <w:fldData xml:space="preserve">PEVuZE5vdGU+PENpdGU+PEF1dGhvcj5CcmFnYTwvQXV0aG9yPjxZZWFyPjIwMDc8L1llYXI+PFJl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</w:fldData>
        </w:fldChar>
      </w:r>
      <w:r w:rsidR="00D506EF" w:rsidRPr="003275EB">
        <w:rPr>
          <w:color w:val="000000" w:themeColor="text1"/>
          <w:lang w:val="en-US"/>
        </w:rPr>
        <w:instrText xml:space="preserve"> ADDIN EN.CITE </w:instrText>
      </w:r>
      <w:r w:rsidR="00D506EF" w:rsidRPr="003275EB">
        <w:rPr>
          <w:color w:val="000000" w:themeColor="text1"/>
          <w:lang w:val="en-US"/>
        </w:rPr>
        <w:fldChar w:fldCharType="begin">
          <w:fldData xml:space="preserve">PEVuZE5vdGU+PENpdGU+PEF1dGhvcj5CcmFnYTwvQXV0aG9yPjxZZWFyPjIwMDc8L1llYXI+PFJl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</w:fldData>
        </w:fldChar>
      </w:r>
      <w:r w:rsidR="00D506EF" w:rsidRPr="003275EB">
        <w:rPr>
          <w:color w:val="000000" w:themeColor="text1"/>
          <w:lang w:val="en-US"/>
        </w:rPr>
        <w:instrText xml:space="preserve"> ADDIN EN.CITE.DATA </w:instrText>
      </w:r>
      <w:r w:rsidR="00D506EF" w:rsidRPr="003275EB">
        <w:rPr>
          <w:color w:val="000000" w:themeColor="text1"/>
          <w:lang w:val="en-US"/>
        </w:rPr>
      </w:r>
      <w:r w:rsidR="00D506EF" w:rsidRPr="003275EB">
        <w:rPr>
          <w:color w:val="000000" w:themeColor="text1"/>
          <w:lang w:val="en-US"/>
        </w:rPr>
        <w:fldChar w:fldCharType="end"/>
      </w:r>
      <w:r w:rsidRPr="003275EB">
        <w:rPr>
          <w:color w:val="000000" w:themeColor="text1"/>
          <w:lang w:val="en-US"/>
        </w:rPr>
      </w:r>
      <w:r w:rsidRPr="003275EB">
        <w:rPr>
          <w:color w:val="000000" w:themeColor="text1"/>
          <w:lang w:val="en-US"/>
        </w:rPr>
        <w:fldChar w:fldCharType="separate"/>
      </w:r>
      <w:r w:rsidRPr="003275EB">
        <w:rPr>
          <w:noProof/>
          <w:color w:val="000000" w:themeColor="text1"/>
          <w:vertAlign w:val="superscript"/>
          <w:lang w:val="en-US"/>
        </w:rPr>
        <w:t>2-4</w:t>
      </w:r>
      <w:r w:rsidRPr="003275EB">
        <w:rPr>
          <w:color w:val="000000" w:themeColor="text1"/>
        </w:rPr>
        <w:fldChar w:fldCharType="end"/>
      </w:r>
      <w:r w:rsidRPr="003275EB">
        <w:rPr>
          <w:color w:val="000000" w:themeColor="text1"/>
          <w:lang w:val="en-US"/>
        </w:rPr>
        <w:t xml:space="preserve"> </w:t>
      </w:r>
      <w:r w:rsidRPr="003275EB">
        <w:rPr>
          <w:color w:val="000000" w:themeColor="text1"/>
        </w:rPr>
        <w:t>The mechanisms and the driving forces involved in the chemical syntheses and supramolecular reactions induced by mechanochemical conditions are subject of debate.</w:t>
      </w:r>
      <w:r w:rsidRPr="003275EB">
        <w:rPr>
          <w:color w:val="000000" w:themeColor="text1"/>
        </w:rPr>
        <w:fldChar w:fldCharType="begin">
          <w:fldData xml:space="preserve">PEVuZE5vdGU+PENpdGU+PEF1dGhvcj5Cb2xkeXJldmE8L0F1dGhvcj48WWVhcj4yMDEzPC9ZZWFy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</w:fldData>
        </w:fldChar>
      </w:r>
      <w:r w:rsidR="00B02956" w:rsidRPr="003275EB">
        <w:rPr>
          <w:color w:val="000000" w:themeColor="text1"/>
        </w:rPr>
        <w:instrText xml:space="preserve"> ADDIN EN.CITE </w:instrText>
      </w:r>
      <w:r w:rsidR="00B02956" w:rsidRPr="003275EB">
        <w:rPr>
          <w:color w:val="000000" w:themeColor="text1"/>
        </w:rPr>
        <w:fldChar w:fldCharType="begin">
          <w:fldData xml:space="preserve">PEVuZE5vdGU+PENpdGU+PEF1dGhvcj5Cb2xkeXJldmE8L0F1dGhvcj48WWVhcj4yMDEzPC9ZZWFy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</w:fldData>
        </w:fldChar>
      </w:r>
      <w:r w:rsidR="00B02956" w:rsidRPr="003275EB">
        <w:rPr>
          <w:color w:val="000000" w:themeColor="text1"/>
        </w:rPr>
        <w:instrText xml:space="preserve"> ADDIN EN.CITE.DATA </w:instrText>
      </w:r>
      <w:r w:rsidR="00B02956" w:rsidRPr="003275EB">
        <w:rPr>
          <w:color w:val="000000" w:themeColor="text1"/>
        </w:rPr>
      </w:r>
      <w:r w:rsidR="00B02956" w:rsidRPr="003275EB">
        <w:rPr>
          <w:color w:val="000000" w:themeColor="text1"/>
        </w:rPr>
        <w:fldChar w:fldCharType="end"/>
      </w:r>
      <w:r w:rsidRPr="003275EB">
        <w:rPr>
          <w:color w:val="000000" w:themeColor="text1"/>
        </w:rPr>
      </w:r>
      <w:r w:rsidRPr="003275EB">
        <w:rPr>
          <w:color w:val="000000" w:themeColor="text1"/>
        </w:rPr>
        <w:fldChar w:fldCharType="separate"/>
      </w:r>
      <w:r w:rsidR="00B26962" w:rsidRPr="003275EB">
        <w:rPr>
          <w:noProof/>
          <w:color w:val="000000" w:themeColor="text1"/>
          <w:vertAlign w:val="superscript"/>
        </w:rPr>
        <w:t>1,13,20-24</w:t>
      </w:r>
      <w:r w:rsidRPr="003275EB">
        <w:rPr>
          <w:color w:val="000000" w:themeColor="text1"/>
        </w:rPr>
        <w:fldChar w:fldCharType="end"/>
      </w:r>
      <w:r w:rsidRPr="003275EB">
        <w:rPr>
          <w:color w:val="000000" w:themeColor="text1"/>
        </w:rPr>
        <w:t xml:space="preserve"> </w:t>
      </w:r>
    </w:p>
    <w:p w14:paraId="54CCD890" w14:textId="77777777" w:rsidR="00DF6278" w:rsidRPr="003275EB" w:rsidRDefault="00DF6278" w:rsidP="003275EB">
      <w:pPr>
        <w:rPr>
          <w:color w:val="000000" w:themeColor="text1"/>
        </w:rPr>
      </w:pPr>
    </w:p>
    <w:p w14:paraId="77FCB6BC" w14:textId="0C2923A5" w:rsidR="007224A1" w:rsidRPr="003275EB" w:rsidRDefault="007224A1" w:rsidP="003275EB">
      <w:pPr>
        <w:rPr>
          <w:color w:val="000000" w:themeColor="text1"/>
        </w:rPr>
      </w:pPr>
      <w:r w:rsidRPr="003275EB">
        <w:rPr>
          <w:color w:val="000000" w:themeColor="text1"/>
        </w:rPr>
        <w:t xml:space="preserve">Our research focuses on the final equilibrium </w:t>
      </w:r>
      <w:r w:rsidR="003E0E2D" w:rsidRPr="003275EB">
        <w:rPr>
          <w:color w:val="000000" w:themeColor="text1"/>
        </w:rPr>
        <w:t xml:space="preserve">outcomes </w:t>
      </w:r>
      <w:r w:rsidRPr="003275EB">
        <w:rPr>
          <w:color w:val="000000" w:themeColor="text1"/>
        </w:rPr>
        <w:t>of the ball mill grinding process and the role of solvent at equilibrium under ball mill LAG conditions. Indeed, after the ball mill grinding reaction reaches completion, thermodynamic equilibrium is achieved</w:t>
      </w:r>
      <w:r w:rsidR="00FE5AFF" w:rsidRPr="003275EB">
        <w:rPr>
          <w:color w:val="000000" w:themeColor="text1"/>
        </w:rPr>
        <w:t xml:space="preserve"> in the two systems we have investigated so far</w:t>
      </w:r>
      <w:r w:rsidR="003E0E2D" w:rsidRPr="003275EB">
        <w:rPr>
          <w:color w:val="000000" w:themeColor="text1"/>
        </w:rPr>
        <w:t xml:space="preserve"> in our system</w:t>
      </w:r>
      <w:r w:rsidRPr="003275EB">
        <w:rPr>
          <w:color w:val="000000" w:themeColor="text1"/>
        </w:rPr>
        <w:t>, with a stable phase composition.</w:t>
      </w:r>
      <w:r w:rsidRPr="003275EB">
        <w:rPr>
          <w:color w:val="000000" w:themeColor="text1"/>
        </w:rPr>
        <w:fldChar w:fldCharType="begin"/>
      </w:r>
      <w:r w:rsidR="00B02956" w:rsidRPr="003275EB">
        <w:rPr>
          <w:color w:val="000000" w:themeColor="text1"/>
        </w:rPr>
        <w:instrText xml:space="preserve"> ADDIN EN.CITE &lt;EndNote&gt;&lt;Cite&gt;&lt;Author&gt;Belenguer&lt;/Author&gt;&lt;Year&gt;2016&lt;/Year&gt;&lt;RecNum&gt;25&lt;/RecNum&gt;&lt;DisplayText&gt;&lt;style face="superscript"&gt;25&lt;/style&gt;&lt;/DisplayText&gt;&lt;record&gt;&lt;rec-number&gt;25&lt;/rec-number&gt;&lt;foreign-keys&gt;&lt;key app="EN" db-id="vxexxp55kterwoewx0pp9tpeesf2f5tvzs5x" timestamp="1501306199"&gt;25&lt;/key&gt;&lt;/foreign-keys&gt;&lt;ref-type name="Journal Article"&gt;17&lt;/ref-type&gt;&lt;contributors&gt;&lt;authors&gt;&lt;author&gt;Belenguer, A. M.&lt;/author&gt;&lt;author&gt;Lampronti, G. I.&lt;/author&gt;&lt;author&gt;Cruz-Cabeza, A. J.&lt;/author&gt;&lt;author&gt;Hunter, C. A.&lt;/author&gt;&lt;author&gt;Sanders, J. K. M.&lt;/author&gt;&lt;/authors&gt;&lt;/contributors&gt;&lt;titles&gt;&lt;title&gt;Solvation and surface effects on polymorph stabilities at the nanoscale&lt;/title&gt;&lt;secondary-title&gt;Chem Sci&lt;/secondary-title&gt;&lt;/titles&gt;&lt;periodical&gt;&lt;full-title&gt;Chem Sci&lt;/full-title&gt;&lt;/periodical&gt;&lt;pages&gt;6617-6627&lt;/pages&gt;&lt;volume&gt;7&lt;/volume&gt;&lt;number&gt;11&lt;/number&gt;&lt;dates&gt;&lt;year&gt;2016&lt;/year&gt;&lt;/dates&gt;&lt;publisher&gt;Royal Society of Chemistry&lt;/publisher&gt;&lt;urls&gt;&lt;/urls&gt;&lt;/record&gt;&lt;/Cite&gt;&lt;/EndNote&gt;</w:instrText>
      </w:r>
      <w:r w:rsidRPr="003275EB">
        <w:rPr>
          <w:color w:val="000000" w:themeColor="text1"/>
        </w:rPr>
        <w:fldChar w:fldCharType="separate"/>
      </w:r>
      <w:r w:rsidRPr="003275EB">
        <w:rPr>
          <w:noProof/>
          <w:color w:val="000000" w:themeColor="text1"/>
          <w:vertAlign w:val="superscript"/>
        </w:rPr>
        <w:t>25</w:t>
      </w:r>
      <w:r w:rsidRPr="003275EB">
        <w:rPr>
          <w:color w:val="000000" w:themeColor="text1"/>
        </w:rPr>
        <w:fldChar w:fldCharType="end"/>
      </w:r>
      <w:r w:rsidRPr="003275EB">
        <w:rPr>
          <w:color w:val="000000" w:themeColor="text1"/>
        </w:rPr>
        <w:t xml:space="preserve"> The factors that can affect the final equilibrium are numerous and diverse: ball mill jar size and shape and material, ball bearing size and weight and material, milling frequency, temperature, and solvent nature and concentration. This is evidently the case when the thermodynamic outcome of the grinding reaction changes dramatically in response to a change in the solvent volume added, which can be sometime as low as 1</w:t>
      </w:r>
      <w:r w:rsidR="0000006C" w:rsidRPr="003275EB">
        <w:rPr>
          <w:color w:val="000000" w:themeColor="text1"/>
        </w:rPr>
        <w:t>µL</w:t>
      </w:r>
      <w:r w:rsidR="001F41C8" w:rsidRPr="003275EB">
        <w:rPr>
          <w:color w:val="000000" w:themeColor="text1"/>
        </w:rPr>
        <w:t xml:space="preserve"> </w:t>
      </w:r>
      <w:r w:rsidR="006A3783" w:rsidRPr="003275EB">
        <w:rPr>
          <w:color w:val="000000" w:themeColor="text1"/>
        </w:rPr>
        <w:t xml:space="preserve">per </w:t>
      </w:r>
      <w:r w:rsidRPr="003275EB">
        <w:rPr>
          <w:color w:val="000000" w:themeColor="text1"/>
        </w:rPr>
        <w:t>200 mg of total powder.</w:t>
      </w:r>
      <w:r w:rsidRPr="003275EB">
        <w:rPr>
          <w:color w:val="000000" w:themeColor="text1"/>
        </w:rPr>
        <w:fldChar w:fldCharType="begin"/>
      </w:r>
      <w:r w:rsidR="00B02956" w:rsidRPr="003275EB">
        <w:rPr>
          <w:color w:val="000000" w:themeColor="text1"/>
        </w:rPr>
        <w:instrText xml:space="preserve"> ADDIN EN.CITE &lt;EndNote&gt;&lt;Cite&gt;&lt;Author&gt;Belenguer&lt;/Author&gt;&lt;Year&gt;2016&lt;/Year&gt;&lt;RecNum&gt;25&lt;/RecNum&gt;&lt;DisplayText&gt;&lt;style face="superscript"&gt;25&lt;/style&gt;&lt;/DisplayText&gt;&lt;record&gt;&lt;rec-number&gt;25&lt;/rec-number&gt;&lt;foreign-keys&gt;&lt;key app="EN" db-id="vxexxp55kterwoewx0pp9tpeesf2f5tvzs5x" timestamp="1501306199"&gt;25&lt;/key&gt;&lt;/foreign-keys&gt;&lt;ref-type name="Journal Article"&gt;17&lt;/ref-type&gt;&lt;contributors&gt;&lt;authors&gt;&lt;author&gt;Belenguer, A. M.&lt;/author&gt;&lt;author&gt;Lampronti, G. I.&lt;/author&gt;&lt;author&gt;Cruz-Cabeza, A. J.&lt;/author&gt;&lt;author&gt;Hunter, C. A.&lt;/author&gt;&lt;author&gt;Sanders, J. K. M.&lt;/author&gt;&lt;/authors&gt;&lt;/contributors&gt;&lt;titles&gt;&lt;title&gt;Solvation and surface effects on polymorph stabilities at the nanoscale&lt;/title&gt;&lt;secondary-title&gt;Chem Sci&lt;/secondary-title&gt;&lt;/titles&gt;&lt;periodical&gt;&lt;full-title&gt;Chem Sci&lt;/full-title&gt;&lt;/periodical&gt;&lt;pages&gt;6617-6627&lt;/pages&gt;&lt;volume&gt;7&lt;/volume&gt;&lt;number&gt;11&lt;/number&gt;&lt;dates&gt;&lt;year&gt;2016&lt;/year&gt;&lt;/dates&gt;&lt;publisher&gt;Royal Society of Chemistry&lt;/publisher&gt;&lt;urls&gt;&lt;/urls&gt;&lt;/record&gt;&lt;/Cite&gt;&lt;/EndNote&gt;</w:instrText>
      </w:r>
      <w:r w:rsidRPr="003275EB">
        <w:rPr>
          <w:color w:val="000000" w:themeColor="text1"/>
        </w:rPr>
        <w:fldChar w:fldCharType="separate"/>
      </w:r>
      <w:r w:rsidRPr="003275EB">
        <w:rPr>
          <w:noProof/>
          <w:color w:val="000000" w:themeColor="text1"/>
          <w:vertAlign w:val="superscript"/>
        </w:rPr>
        <w:t>25</w:t>
      </w:r>
      <w:r w:rsidRPr="003275EB">
        <w:rPr>
          <w:color w:val="000000" w:themeColor="text1"/>
        </w:rPr>
        <w:fldChar w:fldCharType="end"/>
      </w:r>
      <w:r w:rsidRPr="003275EB">
        <w:rPr>
          <w:color w:val="000000" w:themeColor="text1"/>
        </w:rPr>
        <w:t xml:space="preserve"> Careful and strict experimental procedures have to be tested and followed in order to achieve reproducible precision and accuracy of the experimental results, from reactants and products storage, to pipetting and mixing pre-milling operations. </w:t>
      </w:r>
      <w:r w:rsidR="003E0E2D" w:rsidRPr="003275EB">
        <w:rPr>
          <w:color w:val="000000" w:themeColor="text1"/>
        </w:rPr>
        <w:t>I</w:t>
      </w:r>
      <w:r w:rsidRPr="003275EB">
        <w:rPr>
          <w:color w:val="000000" w:themeColor="text1"/>
        </w:rPr>
        <w:t>t is difficult to control or even monitor parameters in a milling jar. Therefore, the use of a mechanical mixer mill (also called vibratory mill), which allows for reproducible and controlled milling frequencies and times, and sealed milling jars are essential. Ensuring that all ball mill grinding reaction</w:t>
      </w:r>
      <w:r w:rsidR="003E0E2D" w:rsidRPr="003275EB">
        <w:rPr>
          <w:color w:val="000000" w:themeColor="text1"/>
        </w:rPr>
        <w:t>s</w:t>
      </w:r>
      <w:r w:rsidRPr="003275EB">
        <w:rPr>
          <w:color w:val="000000" w:themeColor="text1"/>
        </w:rPr>
        <w:t xml:space="preserve"> reach equilibrium requires some preliminary kinetic investigation of the experimental conditions. </w:t>
      </w:r>
      <w:r w:rsidR="003E0E2D" w:rsidRPr="003275EB">
        <w:rPr>
          <w:color w:val="000000" w:themeColor="text1"/>
        </w:rPr>
        <w:t>T</w:t>
      </w:r>
      <w:r w:rsidRPr="003275EB">
        <w:rPr>
          <w:color w:val="000000" w:themeColor="text1"/>
        </w:rPr>
        <w:t xml:space="preserve">he mechanical mixer used for the curves we </w:t>
      </w:r>
      <w:r w:rsidR="003E0E2D" w:rsidRPr="003275EB">
        <w:rPr>
          <w:color w:val="000000" w:themeColor="text1"/>
        </w:rPr>
        <w:t xml:space="preserve">present here </w:t>
      </w:r>
      <w:r w:rsidRPr="003275EB">
        <w:rPr>
          <w:color w:val="000000" w:themeColor="text1"/>
        </w:rPr>
        <w:t>was modified</w:t>
      </w:r>
      <w:r w:rsidR="00284698" w:rsidRPr="003275EB">
        <w:rPr>
          <w:color w:val="000000" w:themeColor="text1"/>
        </w:rPr>
        <w:t>. In order to prevent the jars from warming up through the continuous flow of the exhausts of the motor in the sealed chamber</w:t>
      </w:r>
      <w:r w:rsidR="00157A93" w:rsidRPr="003275EB">
        <w:rPr>
          <w:color w:val="000000" w:themeColor="text1"/>
        </w:rPr>
        <w:t xml:space="preserve"> </w:t>
      </w:r>
      <w:r w:rsidR="00284698" w:rsidRPr="003275EB">
        <w:rPr>
          <w:color w:val="000000" w:themeColor="text1"/>
        </w:rPr>
        <w:t>over long periods of grinding, t</w:t>
      </w:r>
      <w:r w:rsidR="000348B4" w:rsidRPr="003275EB">
        <w:rPr>
          <w:color w:val="000000" w:themeColor="text1"/>
        </w:rPr>
        <w:t xml:space="preserve">he safety cover sealing the front part of the grinder </w:t>
      </w:r>
      <w:r w:rsidR="00284698" w:rsidRPr="003275EB">
        <w:rPr>
          <w:color w:val="000000" w:themeColor="text1"/>
        </w:rPr>
        <w:t>was removed, and</w:t>
      </w:r>
      <w:r w:rsidR="000348B4" w:rsidRPr="003275EB">
        <w:rPr>
          <w:color w:val="000000" w:themeColor="text1"/>
        </w:rPr>
        <w:t xml:space="preserve"> an external safety screen</w:t>
      </w:r>
      <w:r w:rsidR="00284698" w:rsidRPr="003275EB">
        <w:rPr>
          <w:color w:val="000000" w:themeColor="text1"/>
        </w:rPr>
        <w:t xml:space="preserve"> was placed in its place</w:t>
      </w:r>
      <w:r w:rsidR="00157A93" w:rsidRPr="003275EB">
        <w:rPr>
          <w:color w:val="000000" w:themeColor="text1"/>
        </w:rPr>
        <w:t>.</w:t>
      </w:r>
      <w:r w:rsidRPr="003275EB">
        <w:rPr>
          <w:color w:val="000000" w:themeColor="text1"/>
        </w:rPr>
        <w:t xml:space="preserve"> </w:t>
      </w:r>
    </w:p>
    <w:p w14:paraId="4227F0C9" w14:textId="77777777" w:rsidR="00DF6278" w:rsidRPr="003275EB" w:rsidRDefault="00DF6278" w:rsidP="003275EB">
      <w:pPr>
        <w:rPr>
          <w:color w:val="000000" w:themeColor="text1"/>
        </w:rPr>
      </w:pPr>
    </w:p>
    <w:p w14:paraId="52F69D11" w14:textId="406B4F24" w:rsidR="006A3783" w:rsidRPr="003275EB" w:rsidRDefault="002C3560" w:rsidP="003275EB">
      <w:pPr>
        <w:rPr>
          <w:color w:val="000000" w:themeColor="text1"/>
        </w:rPr>
      </w:pPr>
      <w:r w:rsidRPr="003275EB">
        <w:rPr>
          <w:color w:val="000000" w:themeColor="text1"/>
        </w:rPr>
        <w:t xml:space="preserve">The system that we used </w:t>
      </w:r>
      <w:r w:rsidR="007224A1" w:rsidRPr="003275EB">
        <w:rPr>
          <w:color w:val="000000" w:themeColor="text1"/>
        </w:rPr>
        <w:t>as a first example</w:t>
      </w:r>
      <w:r w:rsidRPr="003275EB">
        <w:rPr>
          <w:color w:val="000000" w:themeColor="text1"/>
        </w:rPr>
        <w:t xml:space="preserve"> is the </w:t>
      </w:r>
      <w:r w:rsidR="00F03D9B" w:rsidRPr="003275EB">
        <w:rPr>
          <w:color w:val="000000" w:themeColor="text1"/>
        </w:rPr>
        <w:t xml:space="preserve">disulfide exchange </w:t>
      </w:r>
      <w:r w:rsidRPr="003275EB">
        <w:rPr>
          <w:color w:val="000000" w:themeColor="text1"/>
        </w:rPr>
        <w:t>reaction between bis-2-nitrophenyldisulfide</w:t>
      </w:r>
      <w:r w:rsidR="00516A86" w:rsidRPr="003275EB">
        <w:rPr>
          <w:color w:val="000000" w:themeColor="text1"/>
        </w:rPr>
        <w:t xml:space="preserve"> (named </w:t>
      </w:r>
      <w:r w:rsidR="00516A86" w:rsidRPr="003275EB">
        <w:rPr>
          <w:b/>
          <w:color w:val="000000" w:themeColor="text1"/>
        </w:rPr>
        <w:t>1-1</w:t>
      </w:r>
      <w:r w:rsidR="00516A86" w:rsidRPr="003275EB">
        <w:rPr>
          <w:color w:val="000000" w:themeColor="text1"/>
        </w:rPr>
        <w:t>)</w:t>
      </w:r>
      <w:r w:rsidRPr="003275EB">
        <w:rPr>
          <w:color w:val="000000" w:themeColor="text1"/>
        </w:rPr>
        <w:t xml:space="preserve"> and bis-4-chlorophenyldisulfide</w:t>
      </w:r>
      <w:r w:rsidR="00516A86" w:rsidRPr="003275EB">
        <w:rPr>
          <w:color w:val="000000" w:themeColor="text1"/>
        </w:rPr>
        <w:t xml:space="preserve"> (named </w:t>
      </w:r>
      <w:r w:rsidR="00516A86" w:rsidRPr="003275EB">
        <w:rPr>
          <w:b/>
          <w:color w:val="000000" w:themeColor="text1"/>
        </w:rPr>
        <w:t>2-2</w:t>
      </w:r>
      <w:r w:rsidR="00516A86" w:rsidRPr="003275EB">
        <w:rPr>
          <w:color w:val="000000" w:themeColor="text1"/>
        </w:rPr>
        <w:t>)</w:t>
      </w:r>
      <w:r w:rsidRPr="003275EB">
        <w:rPr>
          <w:color w:val="000000" w:themeColor="text1"/>
        </w:rPr>
        <w:t xml:space="preserve"> in the presence of a small amount of base catalyst 1,8-diazabicyclo[5.4.0]undec-7-ene (dbu) to produce upon ball mill neat grinding (NG) and LAG the compound 4-chlorophenyl-2-nitrophenyl-disulfide</w:t>
      </w:r>
      <w:r w:rsidR="00516A86" w:rsidRPr="003275EB">
        <w:rPr>
          <w:color w:val="000000" w:themeColor="text1"/>
        </w:rPr>
        <w:t xml:space="preserve"> (named </w:t>
      </w:r>
      <w:r w:rsidR="00516A86" w:rsidRPr="003275EB">
        <w:rPr>
          <w:b/>
          <w:color w:val="000000" w:themeColor="text1"/>
        </w:rPr>
        <w:t>1-2</w:t>
      </w:r>
      <w:r w:rsidR="00516A86" w:rsidRPr="003275EB">
        <w:rPr>
          <w:color w:val="000000" w:themeColor="text1"/>
        </w:rPr>
        <w:t>)</w:t>
      </w:r>
      <w:r w:rsidRPr="003275EB">
        <w:rPr>
          <w:color w:val="000000" w:themeColor="text1"/>
        </w:rPr>
        <w:t>.</w:t>
      </w:r>
      <w:r w:rsidRPr="003275EB">
        <w:rPr>
          <w:color w:val="000000" w:themeColor="text1"/>
        </w:rPr>
        <w:fldChar w:fldCharType="begin">
          <w:fldData xml:space="preserve">PEVuZE5vdGU+PENpdGU+PEF1dGhvcj5CZWxlbmd1ZXI8L0F1dGhvcj48WWVhcj4yMDExPC9ZZWFy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</w:fldData>
        </w:fldChar>
      </w:r>
      <w:r w:rsidR="009A2F26" w:rsidRPr="003275EB">
        <w:rPr>
          <w:color w:val="000000" w:themeColor="text1"/>
        </w:rPr>
        <w:instrText xml:space="preserve"> ADDIN EN.CITE </w:instrText>
      </w:r>
      <w:r w:rsidR="009A2F26" w:rsidRPr="003275EB">
        <w:rPr>
          <w:color w:val="000000" w:themeColor="text1"/>
        </w:rPr>
        <w:fldChar w:fldCharType="begin">
          <w:fldData xml:space="preserve">PEVuZE5vdGU+PENpdGU+PEF1dGhvcj5CZWxlbmd1ZXI8L0F1dGhvcj48WWVhcj4yMDExPC9ZZWFy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</w:fldData>
        </w:fldChar>
      </w:r>
      <w:r w:rsidR="009A2F26" w:rsidRPr="003275EB">
        <w:rPr>
          <w:color w:val="000000" w:themeColor="text1"/>
        </w:rPr>
        <w:instrText xml:space="preserve"> ADDIN EN.CITE.DATA </w:instrText>
      </w:r>
      <w:r w:rsidR="009A2F26" w:rsidRPr="003275EB">
        <w:rPr>
          <w:color w:val="000000" w:themeColor="text1"/>
        </w:rPr>
      </w:r>
      <w:r w:rsidR="009A2F26" w:rsidRPr="003275EB">
        <w:rPr>
          <w:color w:val="000000" w:themeColor="text1"/>
        </w:rPr>
        <w:fldChar w:fldCharType="end"/>
      </w:r>
      <w:r w:rsidRPr="003275EB">
        <w:rPr>
          <w:color w:val="000000" w:themeColor="text1"/>
        </w:rPr>
      </w:r>
      <w:r w:rsidRPr="003275EB">
        <w:rPr>
          <w:color w:val="000000" w:themeColor="text1"/>
        </w:rPr>
        <w:fldChar w:fldCharType="separate"/>
      </w:r>
      <w:r w:rsidR="00B26962" w:rsidRPr="003275EB">
        <w:rPr>
          <w:noProof/>
          <w:color w:val="000000" w:themeColor="text1"/>
          <w:vertAlign w:val="superscript"/>
        </w:rPr>
        <w:t>26,27</w:t>
      </w:r>
      <w:r w:rsidRPr="003275EB">
        <w:rPr>
          <w:color w:val="000000" w:themeColor="text1"/>
        </w:rPr>
        <w:fldChar w:fldCharType="end"/>
      </w:r>
      <w:r w:rsidRPr="003275EB">
        <w:rPr>
          <w:color w:val="000000" w:themeColor="text1"/>
        </w:rPr>
        <w:t xml:space="preserve"> The latter </w:t>
      </w:r>
      <w:r w:rsidR="00F03D9B" w:rsidRPr="003275EB">
        <w:rPr>
          <w:color w:val="000000" w:themeColor="text1"/>
        </w:rPr>
        <w:t xml:space="preserve">is formed by ball mill grinding as </w:t>
      </w:r>
      <w:r w:rsidRPr="003275EB">
        <w:rPr>
          <w:color w:val="000000" w:themeColor="text1"/>
        </w:rPr>
        <w:t xml:space="preserve">two different polymorphs, </w:t>
      </w:r>
      <w:r w:rsidR="003A4FAC" w:rsidRPr="003275EB">
        <w:rPr>
          <w:b/>
          <w:color w:val="000000" w:themeColor="text1"/>
        </w:rPr>
        <w:t>Form A</w:t>
      </w:r>
      <w:r w:rsidRPr="003275EB">
        <w:rPr>
          <w:color w:val="000000" w:themeColor="text1"/>
        </w:rPr>
        <w:t xml:space="preserve"> </w:t>
      </w:r>
      <w:r w:rsidRPr="003275EB">
        <w:rPr>
          <w:color w:val="000000" w:themeColor="text1"/>
        </w:rPr>
        <w:lastRenderedPageBreak/>
        <w:t xml:space="preserve">and </w:t>
      </w:r>
      <w:r w:rsidR="003A4FAC" w:rsidRPr="003275EB">
        <w:rPr>
          <w:b/>
          <w:color w:val="000000" w:themeColor="text1"/>
        </w:rPr>
        <w:t>Form B</w:t>
      </w:r>
      <w:r w:rsidRPr="003275EB">
        <w:rPr>
          <w:color w:val="000000" w:themeColor="text1"/>
        </w:rPr>
        <w:t xml:space="preserve">. For many different </w:t>
      </w:r>
      <w:r w:rsidR="00F03D9B" w:rsidRPr="003275EB">
        <w:rPr>
          <w:color w:val="000000" w:themeColor="text1"/>
        </w:rPr>
        <w:t xml:space="preserve">LAG </w:t>
      </w:r>
      <w:r w:rsidRPr="003275EB">
        <w:rPr>
          <w:color w:val="000000" w:themeColor="text1"/>
        </w:rPr>
        <w:t xml:space="preserve">solvents, </w:t>
      </w:r>
      <w:r w:rsidR="003A4FAC" w:rsidRPr="003275EB">
        <w:rPr>
          <w:b/>
          <w:color w:val="000000" w:themeColor="text1"/>
        </w:rPr>
        <w:t>Form A</w:t>
      </w:r>
      <w:r w:rsidRPr="003275EB">
        <w:rPr>
          <w:color w:val="000000" w:themeColor="text1"/>
        </w:rPr>
        <w:t xml:space="preserve"> is </w:t>
      </w:r>
      <w:r w:rsidR="00F03D9B" w:rsidRPr="003275EB">
        <w:rPr>
          <w:color w:val="000000" w:themeColor="text1"/>
        </w:rPr>
        <w:t xml:space="preserve">the thermodynamic product </w:t>
      </w:r>
      <w:r w:rsidRPr="003275EB">
        <w:rPr>
          <w:color w:val="000000" w:themeColor="text1"/>
        </w:rPr>
        <w:t>under ball mill NG</w:t>
      </w:r>
      <w:r w:rsidR="00F03D9B" w:rsidRPr="003275EB">
        <w:rPr>
          <w:color w:val="000000" w:themeColor="text1"/>
        </w:rPr>
        <w:t xml:space="preserve"> conditions or when not enough solvent is used in the grinding reaction</w:t>
      </w:r>
      <w:r w:rsidR="007728A0" w:rsidRPr="003275EB">
        <w:rPr>
          <w:color w:val="000000" w:themeColor="text1"/>
        </w:rPr>
        <w:t xml:space="preserve"> taken to equilibrium</w:t>
      </w:r>
      <w:r w:rsidRPr="003275EB">
        <w:rPr>
          <w:color w:val="000000" w:themeColor="text1"/>
        </w:rPr>
        <w:t xml:space="preserve">, while </w:t>
      </w:r>
      <w:r w:rsidR="003A4FAC" w:rsidRPr="003275EB">
        <w:rPr>
          <w:b/>
          <w:color w:val="000000" w:themeColor="text1"/>
        </w:rPr>
        <w:t>Form B</w:t>
      </w:r>
      <w:r w:rsidRPr="003275EB">
        <w:rPr>
          <w:color w:val="000000" w:themeColor="text1"/>
        </w:rPr>
        <w:t xml:space="preserve"> is </w:t>
      </w:r>
      <w:r w:rsidR="007728A0" w:rsidRPr="003275EB">
        <w:rPr>
          <w:color w:val="000000" w:themeColor="text1"/>
        </w:rPr>
        <w:t xml:space="preserve">obtained as the thermodynamic product </w:t>
      </w:r>
      <w:r w:rsidRPr="003275EB">
        <w:rPr>
          <w:color w:val="000000" w:themeColor="text1"/>
        </w:rPr>
        <w:t>under ball mill LAG conditions</w:t>
      </w:r>
      <w:r w:rsidR="007728A0" w:rsidRPr="003275EB">
        <w:rPr>
          <w:color w:val="000000" w:themeColor="text1"/>
        </w:rPr>
        <w:t xml:space="preserve"> at equilibrium</w:t>
      </w:r>
      <w:r w:rsidRPr="003275EB">
        <w:rPr>
          <w:color w:val="000000" w:themeColor="text1"/>
        </w:rPr>
        <w:t xml:space="preserve"> when enough solvent is added to the milling jar.</w:t>
      </w:r>
      <w:r w:rsidR="00532B3E" w:rsidRPr="003275EB">
        <w:rPr>
          <w:bCs/>
          <w:color w:val="FF0000"/>
        </w:rPr>
        <w:t xml:space="preserve"> </w:t>
      </w:r>
      <w:r w:rsidRPr="003275EB">
        <w:rPr>
          <w:color w:val="000000" w:themeColor="text1"/>
        </w:rPr>
        <w:t xml:space="preserve">Indeed </w:t>
      </w:r>
      <w:r w:rsidR="003A4FAC" w:rsidRPr="003275EB">
        <w:rPr>
          <w:b/>
          <w:color w:val="000000" w:themeColor="text1"/>
        </w:rPr>
        <w:t>Form A</w:t>
      </w:r>
      <w:r w:rsidRPr="003275EB">
        <w:rPr>
          <w:color w:val="000000" w:themeColor="text1"/>
        </w:rPr>
        <w:t xml:space="preserve"> can be obtained from </w:t>
      </w:r>
      <w:r w:rsidR="003A4FAC" w:rsidRPr="003275EB">
        <w:rPr>
          <w:b/>
          <w:color w:val="000000" w:themeColor="text1"/>
        </w:rPr>
        <w:t>Form B</w:t>
      </w:r>
      <w:r w:rsidRPr="003275EB">
        <w:rPr>
          <w:color w:val="000000" w:themeColor="text1"/>
        </w:rPr>
        <w:t xml:space="preserve"> under ball mill NG, while </w:t>
      </w:r>
      <w:r w:rsidR="003A4FAC" w:rsidRPr="003275EB">
        <w:rPr>
          <w:b/>
          <w:color w:val="000000" w:themeColor="text1"/>
        </w:rPr>
        <w:t>Form B</w:t>
      </w:r>
      <w:r w:rsidRPr="003275EB">
        <w:rPr>
          <w:color w:val="000000" w:themeColor="text1"/>
        </w:rPr>
        <w:t xml:space="preserve"> can be obtained from </w:t>
      </w:r>
      <w:r w:rsidR="003A4FAC" w:rsidRPr="003275EB">
        <w:rPr>
          <w:b/>
          <w:color w:val="000000" w:themeColor="text1"/>
        </w:rPr>
        <w:t>Form A</w:t>
      </w:r>
      <w:r w:rsidRPr="003275EB">
        <w:rPr>
          <w:color w:val="000000" w:themeColor="text1"/>
        </w:rPr>
        <w:t xml:space="preserve"> under ball mill LAG. </w:t>
      </w:r>
      <w:r w:rsidRPr="003275EB">
        <w:rPr>
          <w:color w:val="000000" w:themeColor="text1"/>
          <w:lang w:val="en-US"/>
        </w:rPr>
        <w:t>Such direct transformation in milling experiments has been reported before in other systems</w:t>
      </w:r>
      <w:r w:rsidR="0017467F" w:rsidRPr="003275EB">
        <w:rPr>
          <w:color w:val="000000" w:themeColor="text1"/>
          <w:lang w:val="en-US"/>
        </w:rPr>
        <w:t>,</w:t>
      </w:r>
      <w:r w:rsidRPr="003275EB">
        <w:rPr>
          <w:color w:val="000000" w:themeColor="text1"/>
          <w:lang w:val="en-US"/>
        </w:rPr>
        <w:fldChar w:fldCharType="begin">
          <w:fldData xml:space="preserve">PEVuZE5vdGU+PENpdGU+PEF1dGhvcj5Fdm9yYTwvQXV0aG9yPjxZZWFyPjIwMTI8L1llYXI+PFJl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</w:fldData>
        </w:fldChar>
      </w:r>
      <w:r w:rsidR="00D506EF" w:rsidRPr="003275EB">
        <w:rPr>
          <w:color w:val="000000" w:themeColor="text1"/>
          <w:lang w:val="en-US"/>
        </w:rPr>
        <w:instrText xml:space="preserve"> ADDIN EN.CITE </w:instrText>
      </w:r>
      <w:r w:rsidR="00D506EF" w:rsidRPr="003275EB">
        <w:rPr>
          <w:color w:val="000000" w:themeColor="text1"/>
          <w:lang w:val="en-US"/>
        </w:rPr>
        <w:fldChar w:fldCharType="begin">
          <w:fldData xml:space="preserve">PEVuZE5vdGU+PENpdGU+PEF1dGhvcj5Fdm9yYTwvQXV0aG9yPjxZZWFyPjIwMTI8L1llYXI+PFJl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</w:fldData>
        </w:fldChar>
      </w:r>
      <w:r w:rsidR="00D506EF" w:rsidRPr="003275EB">
        <w:rPr>
          <w:color w:val="000000" w:themeColor="text1"/>
          <w:lang w:val="en-US"/>
        </w:rPr>
        <w:instrText xml:space="preserve"> ADDIN EN.CITE.DATA </w:instrText>
      </w:r>
      <w:r w:rsidR="00D506EF" w:rsidRPr="003275EB">
        <w:rPr>
          <w:color w:val="000000" w:themeColor="text1"/>
          <w:lang w:val="en-US"/>
        </w:rPr>
      </w:r>
      <w:r w:rsidR="00D506EF" w:rsidRPr="003275EB">
        <w:rPr>
          <w:color w:val="000000" w:themeColor="text1"/>
          <w:lang w:val="en-US"/>
        </w:rPr>
        <w:fldChar w:fldCharType="end"/>
      </w:r>
      <w:r w:rsidRPr="003275EB">
        <w:rPr>
          <w:color w:val="000000" w:themeColor="text1"/>
          <w:lang w:val="en-US"/>
        </w:rPr>
      </w:r>
      <w:r w:rsidRPr="003275EB">
        <w:rPr>
          <w:color w:val="000000" w:themeColor="text1"/>
          <w:lang w:val="en-US"/>
        </w:rPr>
        <w:fldChar w:fldCharType="separate"/>
      </w:r>
      <w:r w:rsidR="00B26962" w:rsidRPr="003275EB">
        <w:rPr>
          <w:noProof/>
          <w:color w:val="000000" w:themeColor="text1"/>
          <w:vertAlign w:val="superscript"/>
          <w:lang w:val="en-US"/>
        </w:rPr>
        <w:t>28,29</w:t>
      </w:r>
      <w:r w:rsidRPr="003275EB">
        <w:rPr>
          <w:color w:val="000000" w:themeColor="text1"/>
        </w:rPr>
        <w:fldChar w:fldCharType="end"/>
      </w:r>
      <w:r w:rsidRPr="003275EB">
        <w:rPr>
          <w:color w:val="000000" w:themeColor="text1"/>
        </w:rPr>
        <w:t xml:space="preserve"> </w:t>
      </w:r>
      <w:r w:rsidR="0017467F" w:rsidRPr="003275EB">
        <w:rPr>
          <w:color w:val="000000" w:themeColor="text1"/>
        </w:rPr>
        <w:t xml:space="preserve">and it </w:t>
      </w:r>
      <w:r w:rsidR="007224A1" w:rsidRPr="003275EB">
        <w:rPr>
          <w:color w:val="000000" w:themeColor="text1"/>
        </w:rPr>
        <w:t>has been reported that the nature and concentration of solvent determine the polymorph obtained under LAG conditions.</w:t>
      </w:r>
      <w:r w:rsidR="007224A1" w:rsidRPr="003275EB">
        <w:rPr>
          <w:color w:val="000000" w:themeColor="text1"/>
        </w:rPr>
        <w:fldChar w:fldCharType="begin"/>
      </w:r>
      <w:r w:rsidR="00457E0B" w:rsidRPr="003275EB">
        <w:rPr>
          <w:color w:val="000000" w:themeColor="text1"/>
        </w:rPr>
        <w:instrText xml:space="preserve"> ADDIN EN.CITE &lt;EndNote&gt;&lt;Cite&gt;&lt;Author&gt;Hasa&lt;/Author&gt;&lt;Year&gt;2016&lt;/Year&gt;&lt;RecNum&gt;30&lt;/RecNum&gt;&lt;DisplayText&gt;&lt;style face="superscript"&gt;30&lt;/style&gt;&lt;/DisplayText&gt;&lt;record&gt;&lt;rec-number&gt;30&lt;/rec-number&gt;&lt;foreign-keys&gt;&lt;key app="EN" db-id="vxexxp55kterwoewx0pp9tpeesf2f5tvzs5x" timestamp="1501306199"&gt;30&lt;/key&gt;&lt;/foreign-keys&gt;&lt;ref-type name="Journal Article"&gt;17&lt;/ref-type&gt;&lt;contributors&gt;&lt;authors&gt;&lt;author&gt;Hasa, Dritan&lt;/author&gt;&lt;author&gt;Miniussi, Eugenia&lt;/author&gt;&lt;author&gt;Jones, William&lt;/author&gt;&lt;/authors&gt;&lt;/contributors&gt;&lt;titles&gt;&lt;title&gt;Mechanochemical Synthesis of Multicomponent Crystals: One Liquid for One Polymorph? A Myth to Dispel&lt;/title&gt;&lt;secondary-title&gt;Cryst Growth Des&lt;/secondary-title&gt;&lt;/titles&gt;&lt;periodical&gt;&lt;full-title&gt;Cryst Growth Des&lt;/full-title&gt;&lt;/periodical&gt;&lt;pages&gt;4582-4588&lt;/pages&gt;&lt;volume&gt;16&lt;/volume&gt;&lt;number&gt;8&lt;/number&gt;&lt;dates&gt;&lt;year&gt;2016&lt;/year&gt;&lt;/dates&gt;&lt;publisher&gt;ACS Publications&lt;/publisher&gt;&lt;isbn&gt;1528-7483&lt;/isbn&gt;&lt;urls&gt;&lt;/urls&gt;&lt;/record&gt;&lt;/Cite&gt;&lt;/EndNote&gt;</w:instrText>
      </w:r>
      <w:r w:rsidR="007224A1" w:rsidRPr="003275EB">
        <w:rPr>
          <w:color w:val="000000" w:themeColor="text1"/>
        </w:rPr>
        <w:fldChar w:fldCharType="separate"/>
      </w:r>
      <w:r w:rsidR="007224A1" w:rsidRPr="003275EB">
        <w:rPr>
          <w:noProof/>
          <w:color w:val="000000" w:themeColor="text1"/>
          <w:vertAlign w:val="superscript"/>
        </w:rPr>
        <w:t>30</w:t>
      </w:r>
      <w:r w:rsidR="007224A1" w:rsidRPr="003275EB">
        <w:rPr>
          <w:color w:val="000000" w:themeColor="text1"/>
        </w:rPr>
        <w:fldChar w:fldCharType="end"/>
      </w:r>
      <w:r w:rsidR="007224A1" w:rsidRPr="003275EB">
        <w:rPr>
          <w:color w:val="000000" w:themeColor="text1"/>
        </w:rPr>
        <w:t xml:space="preserve"> </w:t>
      </w:r>
      <w:r w:rsidRPr="003275EB">
        <w:rPr>
          <w:color w:val="000000" w:themeColor="text1"/>
        </w:rPr>
        <w:t xml:space="preserve">Our published experimental results include </w:t>
      </w:r>
      <w:r w:rsidR="007728A0" w:rsidRPr="003275EB">
        <w:rPr>
          <w:color w:val="000000" w:themeColor="text1"/>
        </w:rPr>
        <w:t xml:space="preserve">the investigation of </w:t>
      </w:r>
      <w:r w:rsidRPr="003275EB">
        <w:rPr>
          <w:color w:val="000000" w:themeColor="text1"/>
        </w:rPr>
        <w:t>milling equilibrium curves</w:t>
      </w:r>
      <w:r w:rsidR="007728A0" w:rsidRPr="003275EB">
        <w:rPr>
          <w:color w:val="000000" w:themeColor="text1"/>
        </w:rPr>
        <w:t xml:space="preserve"> for a range of organic solvents. Here the</w:t>
      </w:r>
      <w:r w:rsidRPr="003275EB">
        <w:rPr>
          <w:color w:val="000000" w:themeColor="text1"/>
        </w:rPr>
        <w:t xml:space="preserve"> equilibrium phase composition ratio </w:t>
      </w:r>
      <w:r w:rsidRPr="003275EB">
        <w:rPr>
          <w:i/>
          <w:color w:val="000000" w:themeColor="text1"/>
        </w:rPr>
        <w:t xml:space="preserve">R </w:t>
      </w:r>
      <w:r w:rsidRPr="003275EB">
        <w:rPr>
          <w:color w:val="000000" w:themeColor="text1"/>
        </w:rPr>
        <w:t>= [</w:t>
      </w:r>
      <w:r w:rsidR="003A4FAC" w:rsidRPr="003275EB">
        <w:rPr>
          <w:b/>
          <w:color w:val="000000" w:themeColor="text1"/>
        </w:rPr>
        <w:t>Form B</w:t>
      </w:r>
      <w:r w:rsidRPr="003275EB">
        <w:rPr>
          <w:color w:val="000000" w:themeColor="text1"/>
        </w:rPr>
        <w:t>] / ([</w:t>
      </w:r>
      <w:r w:rsidR="003A4FAC" w:rsidRPr="003275EB">
        <w:rPr>
          <w:b/>
          <w:color w:val="000000" w:themeColor="text1"/>
        </w:rPr>
        <w:t>Form A</w:t>
      </w:r>
      <w:r w:rsidRPr="003275EB">
        <w:rPr>
          <w:color w:val="000000" w:themeColor="text1"/>
        </w:rPr>
        <w:t>] + [</w:t>
      </w:r>
      <w:r w:rsidR="003A4FAC" w:rsidRPr="003275EB">
        <w:rPr>
          <w:b/>
          <w:color w:val="000000" w:themeColor="text1"/>
        </w:rPr>
        <w:t>Form B</w:t>
      </w:r>
      <w:r w:rsidRPr="003275EB">
        <w:rPr>
          <w:color w:val="000000" w:themeColor="text1"/>
        </w:rPr>
        <w:t xml:space="preserve">]) </w:t>
      </w:r>
      <w:r w:rsidR="007728A0" w:rsidRPr="003275EB">
        <w:rPr>
          <w:color w:val="000000" w:themeColor="text1"/>
        </w:rPr>
        <w:t>is plotted against the volume of LAG solvent added for each experiment.</w:t>
      </w:r>
      <w:r w:rsidR="001F41C8" w:rsidRPr="003275EB">
        <w:rPr>
          <w:color w:val="000000" w:themeColor="text1"/>
        </w:rPr>
        <w:t xml:space="preserve"> </w:t>
      </w:r>
      <w:r w:rsidR="007728A0" w:rsidRPr="003275EB">
        <w:rPr>
          <w:color w:val="000000" w:themeColor="text1"/>
        </w:rPr>
        <w:t xml:space="preserve">The onset of the equilibrium curve and the sharpness of the curve </w:t>
      </w:r>
      <w:r w:rsidR="000E2CF1" w:rsidRPr="003275EB">
        <w:rPr>
          <w:color w:val="000000" w:themeColor="text1"/>
        </w:rPr>
        <w:t>were</w:t>
      </w:r>
      <w:r w:rsidR="007728A0" w:rsidRPr="003275EB">
        <w:rPr>
          <w:color w:val="000000" w:themeColor="text1"/>
        </w:rPr>
        <w:t xml:space="preserve"> found </w:t>
      </w:r>
      <w:r w:rsidR="000E2CF1" w:rsidRPr="003275EB">
        <w:rPr>
          <w:color w:val="000000" w:themeColor="text1"/>
        </w:rPr>
        <w:t>to depend</w:t>
      </w:r>
      <w:r w:rsidRPr="003275EB">
        <w:rPr>
          <w:color w:val="000000" w:themeColor="text1"/>
        </w:rPr>
        <w:t xml:space="preserve"> on the nature and molar amount of solvent added to the milling jar. </w:t>
      </w:r>
      <w:r w:rsidR="00DC60F0" w:rsidRPr="003275EB">
        <w:rPr>
          <w:bCs/>
          <w:color w:val="000000" w:themeColor="text1"/>
        </w:rPr>
        <w:t>[Place Figure 1 here]</w:t>
      </w:r>
      <w:r w:rsidR="00DC60F0" w:rsidRPr="003275EB">
        <w:rPr>
          <w:bCs/>
          <w:color w:val="FF0000"/>
        </w:rPr>
        <w:t xml:space="preserve"> </w:t>
      </w:r>
      <w:r w:rsidR="007224A1" w:rsidRPr="003275EB">
        <w:rPr>
          <w:bCs/>
          <w:color w:val="000000" w:themeColor="text1"/>
        </w:rPr>
        <w:t xml:space="preserve">Thermodynamic aspects are general and must apply to any given milling system. As a further example to show the generality of our observations, </w:t>
      </w:r>
      <w:r w:rsidR="007224A1" w:rsidRPr="003275EB">
        <w:rPr>
          <w:color w:val="000000" w:themeColor="text1"/>
        </w:rPr>
        <w:t>a</w:t>
      </w:r>
      <w:r w:rsidRPr="003275EB">
        <w:rPr>
          <w:color w:val="000000" w:themeColor="text1"/>
        </w:rPr>
        <w:t>n analogous equilibrium curve was also produced for a second system: the two polymorphs of 1:1 co</w:t>
      </w:r>
      <w:r w:rsidR="00177923" w:rsidRPr="003275EB">
        <w:rPr>
          <w:color w:val="000000" w:themeColor="text1"/>
        </w:rPr>
        <w:t>-</w:t>
      </w:r>
      <w:r w:rsidRPr="003275EB">
        <w:rPr>
          <w:color w:val="000000" w:themeColor="text1"/>
        </w:rPr>
        <w:t xml:space="preserve">crystal of theophylline (tp) with benzamide (bzm), </w:t>
      </w:r>
      <w:r w:rsidRPr="003275EB">
        <w:rPr>
          <w:b/>
          <w:color w:val="000000" w:themeColor="text1"/>
        </w:rPr>
        <w:t>form I</w:t>
      </w:r>
      <w:r w:rsidRPr="003275EB">
        <w:rPr>
          <w:color w:val="000000" w:themeColor="text1"/>
        </w:rPr>
        <w:t xml:space="preserve"> and </w:t>
      </w:r>
      <w:r w:rsidRPr="003275EB">
        <w:rPr>
          <w:b/>
          <w:color w:val="000000" w:themeColor="text1"/>
        </w:rPr>
        <w:t>form II</w:t>
      </w:r>
      <w:r w:rsidRPr="003275EB">
        <w:rPr>
          <w:color w:val="000000" w:themeColor="text1"/>
        </w:rPr>
        <w:t xml:space="preserve">, </w:t>
      </w:r>
      <w:r w:rsidR="0017467F" w:rsidRPr="003275EB">
        <w:rPr>
          <w:color w:val="000000" w:themeColor="text1"/>
        </w:rPr>
        <w:t>where the outcome depends on</w:t>
      </w:r>
      <w:r w:rsidRPr="003275EB">
        <w:rPr>
          <w:color w:val="000000" w:themeColor="text1"/>
        </w:rPr>
        <w:t xml:space="preserve"> </w:t>
      </w:r>
      <w:r w:rsidR="00B06C59" w:rsidRPr="003275EB">
        <w:rPr>
          <w:color w:val="000000" w:themeColor="text1"/>
        </w:rPr>
        <w:t xml:space="preserve">the volume of </w:t>
      </w:r>
      <w:r w:rsidRPr="003275EB">
        <w:rPr>
          <w:color w:val="000000" w:themeColor="text1"/>
        </w:rPr>
        <w:t>water</w:t>
      </w:r>
      <w:r w:rsidR="00B06C59" w:rsidRPr="003275EB">
        <w:rPr>
          <w:color w:val="000000" w:themeColor="text1"/>
        </w:rPr>
        <w:t xml:space="preserve"> </w:t>
      </w:r>
      <w:r w:rsidR="0017467F" w:rsidRPr="003275EB">
        <w:rPr>
          <w:color w:val="000000" w:themeColor="text1"/>
        </w:rPr>
        <w:t xml:space="preserve">in </w:t>
      </w:r>
      <w:r w:rsidR="00B06C59" w:rsidRPr="003275EB">
        <w:rPr>
          <w:color w:val="000000" w:themeColor="text1"/>
        </w:rPr>
        <w:t xml:space="preserve">the grinding </w:t>
      </w:r>
      <w:r w:rsidR="0017467F" w:rsidRPr="003275EB">
        <w:rPr>
          <w:color w:val="000000" w:themeColor="text1"/>
        </w:rPr>
        <w:t>mixture</w:t>
      </w:r>
      <w:r w:rsidRPr="003275EB">
        <w:rPr>
          <w:color w:val="000000" w:themeColor="text1"/>
        </w:rPr>
        <w:t>.</w:t>
      </w:r>
      <w:r w:rsidRPr="003275EB">
        <w:rPr>
          <w:color w:val="000000" w:themeColor="text1"/>
        </w:rPr>
        <w:fldChar w:fldCharType="begin"/>
      </w:r>
      <w:r w:rsidR="00B02956" w:rsidRPr="003275EB">
        <w:rPr>
          <w:color w:val="000000" w:themeColor="text1"/>
        </w:rPr>
        <w:instrText xml:space="preserve"> ADDIN EN.CITE &lt;EndNote&gt;&lt;Cite&gt;&lt;Author&gt;Belenguer&lt;/Author&gt;&lt;Year&gt;2016&lt;/Year&gt;&lt;RecNum&gt;25&lt;/RecNum&gt;&lt;DisplayText&gt;&lt;style face="superscript"&gt;25&lt;/style&gt;&lt;/DisplayText&gt;&lt;record&gt;&lt;rec-number&gt;25&lt;/rec-number&gt;&lt;foreign-keys&gt;&lt;key app="EN" db-id="vxexxp55kterwoewx0pp9tpeesf2f5tvzs5x" timestamp="1501306199"&gt;25&lt;/key&gt;&lt;/foreign-keys&gt;&lt;ref-type name="Journal Article"&gt;17&lt;/ref-type&gt;&lt;contributors&gt;&lt;authors&gt;&lt;author&gt;Belenguer, A. M.&lt;/author&gt;&lt;author&gt;Lampronti, G. I.&lt;/author&gt;&lt;author&gt;Cruz-Cabeza, A. J.&lt;/author&gt;&lt;author&gt;Hunter, C. A.&lt;/author&gt;&lt;author&gt;Sanders, J. K. M.&lt;/author&gt;&lt;/authors&gt;&lt;/contributors&gt;&lt;titles&gt;&lt;title&gt;Solvation and surface effects on polymorph stabilities at the nanoscale&lt;/title&gt;&lt;secondary-title&gt;Chem Sci&lt;/secondary-title&gt;&lt;/titles&gt;&lt;periodical&gt;&lt;full-title&gt;Chem Sci&lt;/full-title&gt;&lt;/periodical&gt;&lt;pages&gt;6617-6627&lt;/pages&gt;&lt;volume&gt;7&lt;/volume&gt;&lt;number&gt;11&lt;/number&gt;&lt;dates&gt;&lt;year&gt;2016&lt;/year&gt;&lt;/dates&gt;&lt;publisher&gt;Royal Society of Chemistry&lt;/publisher&gt;&lt;urls&gt;&lt;/urls&gt;&lt;/record&gt;&lt;/Cite&gt;&lt;/EndNote&gt;</w:instrText>
      </w:r>
      <w:r w:rsidRPr="003275EB">
        <w:rPr>
          <w:color w:val="000000" w:themeColor="text1"/>
        </w:rPr>
        <w:fldChar w:fldCharType="separate"/>
      </w:r>
      <w:r w:rsidR="007224A1" w:rsidRPr="003275EB">
        <w:rPr>
          <w:noProof/>
          <w:color w:val="000000" w:themeColor="text1"/>
          <w:vertAlign w:val="superscript"/>
        </w:rPr>
        <w:t>25</w:t>
      </w:r>
      <w:r w:rsidRPr="003275EB">
        <w:rPr>
          <w:color w:val="000000" w:themeColor="text1"/>
        </w:rPr>
        <w:fldChar w:fldCharType="end"/>
      </w:r>
      <w:r w:rsidRPr="003275EB">
        <w:rPr>
          <w:color w:val="000000" w:themeColor="text1"/>
        </w:rPr>
        <w:t xml:space="preserve"> These</w:t>
      </w:r>
      <w:r w:rsidR="00C94401" w:rsidRPr="003275EB">
        <w:rPr>
          <w:color w:val="000000" w:themeColor="text1"/>
        </w:rPr>
        <w:t xml:space="preserve"> phase composition versus solvent concentration equilibrium</w:t>
      </w:r>
      <w:r w:rsidRPr="003275EB">
        <w:rPr>
          <w:color w:val="000000" w:themeColor="text1"/>
        </w:rPr>
        <w:t xml:space="preserve"> curves are essential for investigating the interaction between the nanocrystal surfaces and the solvent molecules at equilibrium</w:t>
      </w:r>
      <w:r w:rsidR="001A18F7" w:rsidRPr="003275EB">
        <w:rPr>
          <w:color w:val="000000" w:themeColor="text1"/>
        </w:rPr>
        <w:t xml:space="preserve"> on ball mill grinding</w:t>
      </w:r>
      <w:r w:rsidR="00B06C59" w:rsidRPr="003275EB">
        <w:rPr>
          <w:color w:val="000000" w:themeColor="text1"/>
        </w:rPr>
        <w:t xml:space="preserve"> </w:t>
      </w:r>
      <w:r w:rsidR="00416820" w:rsidRPr="003275EB">
        <w:rPr>
          <w:color w:val="000000" w:themeColor="text1"/>
        </w:rPr>
        <w:t xml:space="preserve">reactions. </w:t>
      </w:r>
      <w:r w:rsidRPr="003275EB">
        <w:rPr>
          <w:color w:val="000000" w:themeColor="text1"/>
        </w:rPr>
        <w:t xml:space="preserve">Our results demonstrate that some </w:t>
      </w:r>
      <w:r w:rsidR="00B5168B" w:rsidRPr="003275EB">
        <w:rPr>
          <w:color w:val="000000" w:themeColor="text1"/>
        </w:rPr>
        <w:t xml:space="preserve">equilibrium </w:t>
      </w:r>
      <w:r w:rsidRPr="003275EB">
        <w:rPr>
          <w:color w:val="000000" w:themeColor="text1"/>
        </w:rPr>
        <w:t>curve</w:t>
      </w:r>
      <w:r w:rsidR="00B5168B" w:rsidRPr="003275EB">
        <w:rPr>
          <w:color w:val="000000" w:themeColor="text1"/>
        </w:rPr>
        <w:t>s</w:t>
      </w:r>
      <w:r w:rsidRPr="003275EB">
        <w:rPr>
          <w:color w:val="000000" w:themeColor="text1"/>
        </w:rPr>
        <w:t xml:space="preserve"> are very sharp, showing an “all-or-nothing” behaviour, which is characteristic of particles with a large number of adsorption sites and positive cooperativity of the binding process.</w:t>
      </w:r>
      <w:r w:rsidRPr="003275EB">
        <w:rPr>
          <w:color w:val="000000" w:themeColor="text1"/>
        </w:rPr>
        <w:fldChar w:fldCharType="begin"/>
      </w:r>
      <w:r w:rsidR="00B02956" w:rsidRPr="003275EB">
        <w:rPr>
          <w:color w:val="000000" w:themeColor="text1"/>
        </w:rPr>
        <w:instrText xml:space="preserve"> ADDIN EN.CITE &lt;EndNote&gt;&lt;Cite&gt;&lt;Author&gt;Hunter&lt;/Author&gt;&lt;Year&gt;2009&lt;/Year&gt;&lt;RecNum&gt;31&lt;/RecNum&gt;&lt;DisplayText&gt;&lt;style face="superscript"&gt;31&lt;/style&gt;&lt;/DisplayText&gt;&lt;record&gt;&lt;rec-number&gt;31&lt;/rec-number&gt;&lt;foreign-keys&gt;&lt;key app="EN" db-id="vxexxp55kterwoewx0pp9tpeesf2f5tvzs5x" timestamp="1501306199"&gt;31&lt;/key&gt;&lt;/foreign-keys&gt;&lt;ref-type name="Journal Article"&gt;17&lt;/ref-type&gt;&lt;contributors&gt;&lt;authors&gt;&lt;author&gt;Hunter, Christopher A.&lt;/author&gt;&lt;author&gt;Anderson, Harry L.&lt;/author&gt;&lt;/authors&gt;&lt;/contributors&gt;&lt;titles&gt;&lt;title&gt;What is cooperativity?&lt;/title&gt;&lt;secondary-title&gt;Angew Chem Int Ed Engl&lt;/secondary-title&gt;&lt;/titles&gt;&lt;periodical&gt;&lt;full-title&gt;Angew Chem Int Ed Engl&lt;/full-title&gt;&lt;abbr-1&gt;Angewandte Chemie&lt;/abbr-1&gt;&lt;/periodical&gt;&lt;pages&gt;7488-7499&lt;/pages&gt;&lt;volume&gt;48&lt;/volume&gt;&lt;number&gt;41&lt;/number&gt;&lt;dates&gt;&lt;year&gt;2009&lt;/year&gt;&lt;/dates&gt;&lt;publisher&gt;Wiley Online Library&lt;/publisher&gt;&lt;isbn&gt;1521-3773&lt;/isbn&gt;&lt;urls&gt;&lt;/urls&gt;&lt;/record&gt;&lt;/Cite&gt;&lt;/EndNote&gt;</w:instrText>
      </w:r>
      <w:r w:rsidRPr="003275EB">
        <w:rPr>
          <w:color w:val="000000" w:themeColor="text1"/>
        </w:rPr>
        <w:fldChar w:fldCharType="separate"/>
      </w:r>
      <w:r w:rsidR="00E55375" w:rsidRPr="003275EB">
        <w:rPr>
          <w:noProof/>
          <w:color w:val="000000" w:themeColor="text1"/>
          <w:vertAlign w:val="superscript"/>
        </w:rPr>
        <w:t>31</w:t>
      </w:r>
      <w:r w:rsidRPr="003275EB">
        <w:rPr>
          <w:color w:val="000000" w:themeColor="text1"/>
        </w:rPr>
        <w:fldChar w:fldCharType="end"/>
      </w:r>
      <w:r w:rsidRPr="003275EB">
        <w:rPr>
          <w:color w:val="000000" w:themeColor="text1"/>
        </w:rPr>
        <w:t xml:space="preserve"> Shallower </w:t>
      </w:r>
      <w:r w:rsidR="00B5168B" w:rsidRPr="003275EB">
        <w:rPr>
          <w:color w:val="000000" w:themeColor="text1"/>
        </w:rPr>
        <w:t xml:space="preserve">equilibrium </w:t>
      </w:r>
      <w:r w:rsidRPr="003275EB">
        <w:rPr>
          <w:color w:val="000000" w:themeColor="text1"/>
        </w:rPr>
        <w:t>curves indicate a lower level of cooperativity and suggest the presence of a third phase at equilibrium, possibly an amorphous phase involving the solvent itself. Such milling equilibrium curves have been produced for no other system</w:t>
      </w:r>
      <w:r w:rsidR="0017467F" w:rsidRPr="003275EB">
        <w:rPr>
          <w:color w:val="000000" w:themeColor="text1"/>
        </w:rPr>
        <w:t xml:space="preserve"> to our knowledge</w:t>
      </w:r>
      <w:r w:rsidRPr="003275EB">
        <w:rPr>
          <w:color w:val="000000" w:themeColor="text1"/>
        </w:rPr>
        <w:t xml:space="preserve">. We believe this to be partly due to the inherent sensitivity of </w:t>
      </w:r>
      <w:r w:rsidR="00B06C59" w:rsidRPr="003275EB">
        <w:rPr>
          <w:color w:val="000000" w:themeColor="text1"/>
        </w:rPr>
        <w:t xml:space="preserve">the </w:t>
      </w:r>
      <w:r w:rsidRPr="003275EB">
        <w:rPr>
          <w:color w:val="000000" w:themeColor="text1"/>
        </w:rPr>
        <w:t xml:space="preserve">solid state system </w:t>
      </w:r>
      <w:r w:rsidR="00B5168B" w:rsidRPr="003275EB">
        <w:rPr>
          <w:color w:val="000000" w:themeColor="text1"/>
        </w:rPr>
        <w:t xml:space="preserve">to even very small </w:t>
      </w:r>
      <w:r w:rsidR="007B04D3" w:rsidRPr="003275EB">
        <w:rPr>
          <w:color w:val="000000" w:themeColor="text1"/>
        </w:rPr>
        <w:t xml:space="preserve">environmental </w:t>
      </w:r>
      <w:r w:rsidR="00B5168B" w:rsidRPr="003275EB">
        <w:rPr>
          <w:color w:val="000000" w:themeColor="text1"/>
        </w:rPr>
        <w:t xml:space="preserve">changes </w:t>
      </w:r>
      <w:r w:rsidRPr="003275EB">
        <w:rPr>
          <w:color w:val="000000" w:themeColor="text1"/>
        </w:rPr>
        <w:t>under ball mill LAG conditions</w:t>
      </w:r>
      <w:r w:rsidR="00B5168B" w:rsidRPr="003275EB">
        <w:rPr>
          <w:color w:val="000000" w:themeColor="text1"/>
        </w:rPr>
        <w:t xml:space="preserve">. </w:t>
      </w:r>
    </w:p>
    <w:p w14:paraId="449D5538" w14:textId="77777777" w:rsidR="00F90AC8" w:rsidRPr="003275EB" w:rsidRDefault="00F90AC8" w:rsidP="003275EB">
      <w:pPr>
        <w:rPr>
          <w:color w:val="000000" w:themeColor="text1"/>
        </w:rPr>
      </w:pPr>
    </w:p>
    <w:p w14:paraId="33C438D6" w14:textId="6439BA4F" w:rsidR="00890593" w:rsidRPr="003275EB" w:rsidRDefault="00AA51C0" w:rsidP="003275EB">
      <w:pPr>
        <w:rPr>
          <w:color w:val="auto"/>
        </w:rPr>
      </w:pPr>
      <w:r w:rsidRPr="003275EB">
        <w:rPr>
          <w:color w:val="auto"/>
        </w:rPr>
        <w:t>P</w:t>
      </w:r>
      <w:r w:rsidR="00890593" w:rsidRPr="003275EB">
        <w:rPr>
          <w:color w:val="auto"/>
        </w:rPr>
        <w:t xml:space="preserve">reparation of good and reliable solvent concentration curves </w:t>
      </w:r>
      <w:r w:rsidRPr="003275EB">
        <w:rPr>
          <w:color w:val="auto"/>
        </w:rPr>
        <w:t>can only be achieved if the experimentalists</w:t>
      </w:r>
      <w:r w:rsidR="00890593" w:rsidRPr="003275EB">
        <w:rPr>
          <w:color w:val="auto"/>
        </w:rPr>
        <w:t xml:space="preserve"> </w:t>
      </w:r>
      <w:r w:rsidRPr="003275EB">
        <w:rPr>
          <w:color w:val="auto"/>
        </w:rPr>
        <w:t xml:space="preserve">carefully </w:t>
      </w:r>
      <w:r w:rsidR="00890593" w:rsidRPr="003275EB">
        <w:rPr>
          <w:color w:val="auto"/>
        </w:rPr>
        <w:t xml:space="preserve">validate </w:t>
      </w:r>
      <w:r w:rsidRPr="003275EB">
        <w:rPr>
          <w:color w:val="auto"/>
        </w:rPr>
        <w:t>their pipetting skills</w:t>
      </w:r>
      <w:r w:rsidR="00890593" w:rsidRPr="003275EB">
        <w:rPr>
          <w:color w:val="auto"/>
        </w:rPr>
        <w:t xml:space="preserve"> with training sets and </w:t>
      </w:r>
      <w:r w:rsidRPr="003275EB">
        <w:rPr>
          <w:color w:val="auto"/>
        </w:rPr>
        <w:t xml:space="preserve">if they fully </w:t>
      </w:r>
      <w:r w:rsidR="00890593" w:rsidRPr="003275EB">
        <w:rPr>
          <w:color w:val="auto"/>
        </w:rPr>
        <w:t>understand</w:t>
      </w:r>
      <w:r w:rsidR="00521BB3" w:rsidRPr="003275EB">
        <w:rPr>
          <w:color w:val="auto"/>
        </w:rPr>
        <w:t xml:space="preserve"> (i) how pipettes and syringes work and (ii)</w:t>
      </w:r>
      <w:r w:rsidR="00890593" w:rsidRPr="003275EB">
        <w:rPr>
          <w:color w:val="auto"/>
        </w:rPr>
        <w:t xml:space="preserve"> </w:t>
      </w:r>
      <w:r w:rsidR="00D126F4" w:rsidRPr="003275EB">
        <w:rPr>
          <w:color w:val="auto"/>
        </w:rPr>
        <w:t xml:space="preserve">if </w:t>
      </w:r>
      <w:r w:rsidR="00890593" w:rsidRPr="003275EB">
        <w:rPr>
          <w:color w:val="auto"/>
        </w:rPr>
        <w:t xml:space="preserve">the equipment </w:t>
      </w:r>
      <w:r w:rsidRPr="003275EB">
        <w:rPr>
          <w:color w:val="auto"/>
        </w:rPr>
        <w:t xml:space="preserve">they have </w:t>
      </w:r>
      <w:r w:rsidR="00890593" w:rsidRPr="003275EB">
        <w:rPr>
          <w:color w:val="auto"/>
        </w:rPr>
        <w:t>selected for delivering accurate and precise volume of a solvent is suitable to perform the intended job.</w:t>
      </w:r>
      <w:r w:rsidR="001F41C8" w:rsidRPr="003275EB">
        <w:rPr>
          <w:color w:val="auto"/>
        </w:rPr>
        <w:t xml:space="preserve"> </w:t>
      </w:r>
      <w:r w:rsidR="00890593" w:rsidRPr="003275EB">
        <w:rPr>
          <w:color w:val="auto"/>
        </w:rPr>
        <w:t xml:space="preserve">The delivery of an exact volume of solvent can be accomplished with a variety of equipment, this being pipettes or syringes and their choice can depend on availability, user preference and skills, </w:t>
      </w:r>
      <w:r w:rsidR="002C5E2E" w:rsidRPr="003275EB">
        <w:rPr>
          <w:color w:val="auto"/>
        </w:rPr>
        <w:t>vapor</w:t>
      </w:r>
      <w:r w:rsidR="00890593" w:rsidRPr="003275EB">
        <w:rPr>
          <w:color w:val="auto"/>
        </w:rPr>
        <w:t xml:space="preserve"> pressure of the solvent used and intended application for the ball mill grinding experiments.</w:t>
      </w:r>
    </w:p>
    <w:p w14:paraId="7C7AF6FA" w14:textId="77777777" w:rsidR="00F90AC8" w:rsidRPr="003275EB" w:rsidRDefault="00F90AC8" w:rsidP="003275EB">
      <w:pPr>
        <w:rPr>
          <w:color w:val="auto"/>
        </w:rPr>
      </w:pPr>
    </w:p>
    <w:p w14:paraId="09C52DA1" w14:textId="36B6F7E8" w:rsidR="00890593" w:rsidRPr="003275EB" w:rsidRDefault="00890593" w:rsidP="003275EB">
      <w:pPr>
        <w:rPr>
          <w:color w:val="auto"/>
        </w:rPr>
      </w:pPr>
      <w:r w:rsidRPr="003275EB">
        <w:rPr>
          <w:color w:val="auto"/>
        </w:rPr>
        <w:t xml:space="preserve">Pipettes are commercially available as air displacement or positive displacement covering many solvent ranges. Both types of pipettes are commercially available as manually operated or electronically automated. Automatic pipettes are generally preferred as they are less dependent on the experimentalist skills to be able to aspirate or dispense a solvent evenly at a given speed. The experimentalist must rely on the capability of the pipettes to deliver the exact volume of solvent. This can only happen if the pipettes are accurate to start with, well maintained, serviced and periodically calibrated. Typically, external pipette calibration services </w:t>
      </w:r>
      <w:r w:rsidRPr="003275EB">
        <w:rPr>
          <w:color w:val="auto"/>
        </w:rPr>
        <w:lastRenderedPageBreak/>
        <w:t xml:space="preserve">will calibrate pipettes to the ISO 8655 standard using water as the solvent. Therefore, for each organic solvent the experimentalist should validate their accuracy and precision of pipetting through accurate weighing experiments </w:t>
      </w:r>
      <w:r w:rsidR="008F048D" w:rsidRPr="003275EB">
        <w:rPr>
          <w:color w:val="auto"/>
        </w:rPr>
        <w:t>over</w:t>
      </w:r>
      <w:r w:rsidRPr="003275EB">
        <w:rPr>
          <w:color w:val="auto"/>
        </w:rPr>
        <w:t xml:space="preserve"> the intended volume range to be dispensed. </w:t>
      </w:r>
    </w:p>
    <w:p w14:paraId="24514E42" w14:textId="77777777" w:rsidR="002C5E2E" w:rsidRPr="003275EB" w:rsidRDefault="002C5E2E" w:rsidP="003275EB">
      <w:pPr>
        <w:rPr>
          <w:color w:val="auto"/>
        </w:rPr>
      </w:pPr>
    </w:p>
    <w:p w14:paraId="376D88D5" w14:textId="75F72FDA" w:rsidR="00521BB3" w:rsidRPr="003275EB" w:rsidRDefault="00890593" w:rsidP="003275EB">
      <w:pPr>
        <w:rPr>
          <w:color w:val="auto"/>
        </w:rPr>
      </w:pPr>
      <w:r w:rsidRPr="003275EB">
        <w:rPr>
          <w:color w:val="auto"/>
        </w:rPr>
        <w:t xml:space="preserve">The most commonly used solvent delivery equipment is the air displacement pipettes to which a tip needs to be fitted to the syringe barrel. They work on an air-cushion principle; upward movement of the piston produces a partial vacuum in the tip, causing the liquid to be drawn into the tip which is separated </w:t>
      </w:r>
      <w:r w:rsidR="00633B3E" w:rsidRPr="003275EB">
        <w:rPr>
          <w:color w:val="auto"/>
        </w:rPr>
        <w:t xml:space="preserve">from the end of the piston </w:t>
      </w:r>
      <w:r w:rsidRPr="003275EB">
        <w:rPr>
          <w:color w:val="auto"/>
        </w:rPr>
        <w:t>by the air cushion.</w:t>
      </w:r>
      <w:r w:rsidR="001F41C8" w:rsidRPr="003275EB">
        <w:rPr>
          <w:color w:val="auto"/>
        </w:rPr>
        <w:t xml:space="preserve"> </w:t>
      </w:r>
      <w:r w:rsidRPr="003275EB">
        <w:rPr>
          <w:color w:val="auto"/>
        </w:rPr>
        <w:t xml:space="preserve">The vapor phase of the </w:t>
      </w:r>
      <w:r w:rsidR="00AA51C0" w:rsidRPr="003275EB">
        <w:rPr>
          <w:color w:val="auto"/>
        </w:rPr>
        <w:t>pipetted solvent</w:t>
      </w:r>
      <w:r w:rsidRPr="003275EB">
        <w:rPr>
          <w:color w:val="auto"/>
        </w:rPr>
        <w:t xml:space="preserve"> will start to equilibrate with</w:t>
      </w:r>
      <w:r w:rsidR="00633B3E" w:rsidRPr="003275EB">
        <w:rPr>
          <w:color w:val="auto"/>
        </w:rPr>
        <w:t>in</w:t>
      </w:r>
      <w:r w:rsidRPr="003275EB">
        <w:rPr>
          <w:color w:val="auto"/>
        </w:rPr>
        <w:t xml:space="preserve"> the air cushion, the </w:t>
      </w:r>
      <w:r w:rsidR="00AA51C0" w:rsidRPr="003275EB">
        <w:rPr>
          <w:color w:val="auto"/>
        </w:rPr>
        <w:t xml:space="preserve">extent </w:t>
      </w:r>
      <w:r w:rsidRPr="003275EB">
        <w:rPr>
          <w:color w:val="auto"/>
        </w:rPr>
        <w:t xml:space="preserve">of evaporation will </w:t>
      </w:r>
      <w:r w:rsidR="00AA51C0" w:rsidRPr="003275EB">
        <w:rPr>
          <w:color w:val="auto"/>
        </w:rPr>
        <w:t>depend on</w:t>
      </w:r>
      <w:r w:rsidRPr="003275EB">
        <w:rPr>
          <w:color w:val="auto"/>
        </w:rPr>
        <w:t xml:space="preserve"> its </w:t>
      </w:r>
      <w:r w:rsidR="002C5E2E" w:rsidRPr="003275EB">
        <w:rPr>
          <w:color w:val="auto"/>
        </w:rPr>
        <w:t>vapor</w:t>
      </w:r>
      <w:r w:rsidRPr="003275EB">
        <w:rPr>
          <w:color w:val="auto"/>
        </w:rPr>
        <w:t xml:space="preserve"> pressure. Pre-wetting is crucial when using variable-volume pipettes set at their lowest volume range, since the ratio of airspace to liquid and the potential for evaporation increase</w:t>
      </w:r>
      <w:r w:rsidR="002C5E2E" w:rsidRPr="003275EB">
        <w:rPr>
          <w:color w:val="auto"/>
        </w:rPr>
        <w:t>s</w:t>
      </w:r>
      <w:r w:rsidRPr="003275EB">
        <w:rPr>
          <w:color w:val="auto"/>
        </w:rPr>
        <w:t xml:space="preserve"> dramatically as compared to when the pipette is set at the top of its volume range. The experimentalist will know when this equilibrium is achieved, as the solvent aliquot will be hanging but separated from the end of the piston as from a spring, the solvent at the end of the tip staying firm when the pipette is held in vertical position over a few seconds: the solvent inside the tip should not sag or drip. </w:t>
      </w:r>
      <w:r w:rsidR="00D554D8" w:rsidRPr="003275EB">
        <w:rPr>
          <w:color w:val="auto"/>
        </w:rPr>
        <w:t>Air displacement pipettes can be used in two mode</w:t>
      </w:r>
      <w:r w:rsidR="008F048D" w:rsidRPr="003275EB">
        <w:rPr>
          <w:color w:val="auto"/>
        </w:rPr>
        <w:t>s</w:t>
      </w:r>
      <w:r w:rsidR="00D554D8" w:rsidRPr="003275EB">
        <w:rPr>
          <w:color w:val="auto"/>
        </w:rPr>
        <w:t>; the most generally used is the forward pipetting mode where all the aspirated solvent is quantitatively dispensed</w:t>
      </w:r>
      <w:r w:rsidR="00633B3E" w:rsidRPr="003275EB">
        <w:rPr>
          <w:color w:val="auto"/>
        </w:rPr>
        <w:t xml:space="preserve"> by one full movement of the piston</w:t>
      </w:r>
      <w:r w:rsidR="00D554D8" w:rsidRPr="003275EB">
        <w:rPr>
          <w:color w:val="auto"/>
        </w:rPr>
        <w:t xml:space="preserve">. The other mode is the reverse pipetting mode; in this mode a </w:t>
      </w:r>
      <w:r w:rsidR="00AA51C0" w:rsidRPr="003275EB">
        <w:rPr>
          <w:color w:val="auto"/>
        </w:rPr>
        <w:t>calculated</w:t>
      </w:r>
      <w:r w:rsidR="00D554D8" w:rsidRPr="003275EB">
        <w:rPr>
          <w:color w:val="auto"/>
        </w:rPr>
        <w:t xml:space="preserve"> excess of solvent is aspirated by the </w:t>
      </w:r>
      <w:r w:rsidR="00AA51C0" w:rsidRPr="003275EB">
        <w:rPr>
          <w:color w:val="auto"/>
        </w:rPr>
        <w:t>pipette</w:t>
      </w:r>
      <w:r w:rsidR="00D554D8" w:rsidRPr="003275EB">
        <w:rPr>
          <w:color w:val="auto"/>
        </w:rPr>
        <w:t xml:space="preserve">, and therefore after </w:t>
      </w:r>
      <w:r w:rsidR="00633B3E" w:rsidRPr="003275EB">
        <w:rPr>
          <w:color w:val="auto"/>
        </w:rPr>
        <w:t xml:space="preserve">quantitative </w:t>
      </w:r>
      <w:r w:rsidR="00D554D8" w:rsidRPr="003275EB">
        <w:rPr>
          <w:color w:val="auto"/>
        </w:rPr>
        <w:t>dispensing, a residual volume of solvent remain in the pipette tip</w:t>
      </w:r>
      <w:r w:rsidR="00AA51C0" w:rsidRPr="003275EB">
        <w:rPr>
          <w:color w:val="auto"/>
        </w:rPr>
        <w:t xml:space="preserve"> which needs to be disposed to waste</w:t>
      </w:r>
      <w:r w:rsidR="00D554D8" w:rsidRPr="003275EB">
        <w:rPr>
          <w:color w:val="auto"/>
        </w:rPr>
        <w:t xml:space="preserve">. Reverse pipetting mode can be more suitable for viscous and </w:t>
      </w:r>
      <w:r w:rsidR="00AA51C0" w:rsidRPr="003275EB">
        <w:rPr>
          <w:color w:val="auto"/>
        </w:rPr>
        <w:t xml:space="preserve">dispensing </w:t>
      </w:r>
      <w:r w:rsidR="00633B3E" w:rsidRPr="003275EB">
        <w:rPr>
          <w:color w:val="auto"/>
        </w:rPr>
        <w:t>very small volume of solvents.</w:t>
      </w:r>
      <w:r w:rsidR="001F41C8" w:rsidRPr="003275EB">
        <w:rPr>
          <w:color w:val="auto"/>
        </w:rPr>
        <w:t xml:space="preserve"> </w:t>
      </w:r>
      <w:r w:rsidR="00D554D8" w:rsidRPr="003275EB">
        <w:rPr>
          <w:color w:val="auto"/>
        </w:rPr>
        <w:t xml:space="preserve">However, for high </w:t>
      </w:r>
      <w:r w:rsidR="002C5E2E" w:rsidRPr="003275EB">
        <w:rPr>
          <w:color w:val="auto"/>
        </w:rPr>
        <w:t>vapor</w:t>
      </w:r>
      <w:r w:rsidR="00D554D8" w:rsidRPr="003275EB">
        <w:rPr>
          <w:color w:val="auto"/>
        </w:rPr>
        <w:t xml:space="preserve"> pressure solvents like dichloromethane (DCM) or diethyl ether, equilibration in the air displacement pipette cannot be easily achieved</w:t>
      </w:r>
      <w:r w:rsidR="00521BB3" w:rsidRPr="003275EB">
        <w:rPr>
          <w:color w:val="auto"/>
        </w:rPr>
        <w:t>. P</w:t>
      </w:r>
      <w:r w:rsidRPr="003275EB">
        <w:rPr>
          <w:color w:val="auto"/>
        </w:rPr>
        <w:t>ositive displacement pipettes or syringes are more suitable</w:t>
      </w:r>
      <w:r w:rsidR="00521BB3" w:rsidRPr="003275EB">
        <w:rPr>
          <w:color w:val="auto"/>
        </w:rPr>
        <w:t xml:space="preserve"> in this case</w:t>
      </w:r>
      <w:r w:rsidRPr="003275EB">
        <w:rPr>
          <w:color w:val="auto"/>
        </w:rPr>
        <w:t xml:space="preserve">. </w:t>
      </w:r>
    </w:p>
    <w:p w14:paraId="1639B30C" w14:textId="77777777" w:rsidR="002C5E2E" w:rsidRPr="003275EB" w:rsidRDefault="002C5E2E" w:rsidP="003275EB">
      <w:pPr>
        <w:rPr>
          <w:color w:val="auto"/>
        </w:rPr>
      </w:pPr>
    </w:p>
    <w:p w14:paraId="7CB29675" w14:textId="4A16CD64" w:rsidR="00DF6278" w:rsidRPr="003275EB" w:rsidRDefault="00890593" w:rsidP="003275EB">
      <w:pPr>
        <w:rPr>
          <w:color w:val="auto"/>
        </w:rPr>
      </w:pPr>
      <w:r w:rsidRPr="003275EB">
        <w:rPr>
          <w:color w:val="auto"/>
        </w:rPr>
        <w:t>We propose that equilibrium phase composition versus solvent concentration curves could be obtained for any system under sufficiently well-</w:t>
      </w:r>
      <w:r w:rsidR="004E2E0F" w:rsidRPr="003275EB">
        <w:rPr>
          <w:color w:val="auto"/>
        </w:rPr>
        <w:t>designed</w:t>
      </w:r>
      <w:r w:rsidR="00345708" w:rsidRPr="003275EB">
        <w:rPr>
          <w:color w:val="auto"/>
        </w:rPr>
        <w:t>,</w:t>
      </w:r>
      <w:r w:rsidRPr="003275EB">
        <w:rPr>
          <w:color w:val="auto"/>
        </w:rPr>
        <w:t xml:space="preserve"> performed and controlled ball mill LAG conditions.</w:t>
      </w:r>
    </w:p>
    <w:p w14:paraId="16A8CB27" w14:textId="77777777" w:rsidR="005B0866" w:rsidRPr="003275EB" w:rsidRDefault="005B0866" w:rsidP="003275EB">
      <w:pPr>
        <w:rPr>
          <w:color w:val="auto"/>
        </w:rPr>
      </w:pPr>
    </w:p>
    <w:p w14:paraId="3D4CD2F3" w14:textId="742DE8C6" w:rsidR="006305D7" w:rsidRPr="003275EB" w:rsidRDefault="006305D7" w:rsidP="003275EB">
      <w:pPr>
        <w:rPr>
          <w:color w:val="808080" w:themeColor="background1" w:themeShade="80"/>
        </w:rPr>
      </w:pPr>
      <w:r w:rsidRPr="003275EB">
        <w:rPr>
          <w:b/>
        </w:rPr>
        <w:t>PROTOCOL:</w:t>
      </w:r>
      <w:r w:rsidRPr="003275EB">
        <w:t xml:space="preserve"> </w:t>
      </w:r>
    </w:p>
    <w:p w14:paraId="55F41F0E" w14:textId="16D29535" w:rsidR="00530971" w:rsidRPr="003275EB" w:rsidRDefault="00530971" w:rsidP="003275EB">
      <w:pPr>
        <w:pStyle w:val="Jove1"/>
        <w:spacing w:before="0" w:after="0"/>
        <w:ind w:left="0" w:firstLine="0"/>
        <w:rPr>
          <w:rFonts w:cs="Calibri"/>
          <w:color w:val="000000" w:themeColor="text1"/>
          <w:sz w:val="24"/>
          <w:szCs w:val="24"/>
        </w:rPr>
      </w:pPr>
      <w:bookmarkStart w:id="1" w:name="_Hlk494273220"/>
      <w:r w:rsidRPr="003275EB">
        <w:rPr>
          <w:rFonts w:cs="Calibri"/>
          <w:color w:val="000000" w:themeColor="text1"/>
          <w:sz w:val="24"/>
          <w:szCs w:val="24"/>
        </w:rPr>
        <w:t xml:space="preserve">Validation of </w:t>
      </w:r>
      <w:r w:rsidR="0073582B" w:rsidRPr="003275EB">
        <w:rPr>
          <w:rFonts w:cs="Calibri"/>
          <w:color w:val="000000" w:themeColor="text1"/>
          <w:sz w:val="24"/>
          <w:szCs w:val="24"/>
        </w:rPr>
        <w:t xml:space="preserve">the </w:t>
      </w:r>
      <w:r w:rsidR="00095081" w:rsidRPr="003275EB">
        <w:rPr>
          <w:rFonts w:cs="Calibri"/>
          <w:color w:val="000000" w:themeColor="text1"/>
          <w:sz w:val="24"/>
          <w:szCs w:val="24"/>
        </w:rPr>
        <w:t>precise</w:t>
      </w:r>
      <w:r w:rsidRPr="003275EB">
        <w:rPr>
          <w:rFonts w:cs="Calibri"/>
          <w:color w:val="000000" w:themeColor="text1"/>
          <w:sz w:val="24"/>
          <w:szCs w:val="24"/>
        </w:rPr>
        <w:t xml:space="preserve"> </w:t>
      </w:r>
      <w:r w:rsidR="00095081" w:rsidRPr="003275EB">
        <w:rPr>
          <w:rFonts w:cs="Calibri"/>
          <w:color w:val="000000" w:themeColor="text1"/>
          <w:sz w:val="24"/>
          <w:szCs w:val="24"/>
        </w:rPr>
        <w:t>dispensing</w:t>
      </w:r>
      <w:r w:rsidRPr="003275EB">
        <w:rPr>
          <w:rFonts w:cs="Calibri"/>
          <w:color w:val="000000" w:themeColor="text1"/>
          <w:sz w:val="24"/>
          <w:szCs w:val="24"/>
        </w:rPr>
        <w:t xml:space="preserve"> of </w:t>
      </w:r>
      <w:r w:rsidR="0073582B" w:rsidRPr="003275EB">
        <w:rPr>
          <w:rFonts w:cs="Calibri"/>
          <w:color w:val="000000" w:themeColor="text1"/>
          <w:sz w:val="24"/>
          <w:szCs w:val="24"/>
        </w:rPr>
        <w:t xml:space="preserve">organic </w:t>
      </w:r>
      <w:r w:rsidRPr="003275EB">
        <w:rPr>
          <w:rFonts w:cs="Calibri"/>
          <w:color w:val="000000" w:themeColor="text1"/>
          <w:sz w:val="24"/>
          <w:szCs w:val="24"/>
        </w:rPr>
        <w:t>solvents</w:t>
      </w:r>
    </w:p>
    <w:p w14:paraId="1312A3C6" w14:textId="77777777" w:rsidR="00130033" w:rsidRPr="003275EB" w:rsidRDefault="00130033" w:rsidP="003275EB">
      <w:pPr>
        <w:pStyle w:val="ListParagraph"/>
        <w:keepNext/>
        <w:numPr>
          <w:ilvl w:val="0"/>
          <w:numId w:val="24"/>
        </w:numPr>
        <w:ind w:left="0" w:firstLine="0"/>
        <w:contextualSpacing w:val="0"/>
        <w:outlineLvl w:val="1"/>
        <w:rPr>
          <w:b/>
          <w:bCs/>
          <w:iCs/>
          <w:vanish/>
        </w:rPr>
      </w:pPr>
    </w:p>
    <w:p w14:paraId="2070B8F8" w14:textId="77777777" w:rsidR="00130033" w:rsidRPr="003275EB" w:rsidRDefault="00130033" w:rsidP="003275EB">
      <w:pPr>
        <w:pStyle w:val="ListParagraph"/>
        <w:keepNext/>
        <w:numPr>
          <w:ilvl w:val="1"/>
          <w:numId w:val="24"/>
        </w:numPr>
        <w:ind w:left="0" w:firstLine="0"/>
        <w:contextualSpacing w:val="0"/>
        <w:outlineLvl w:val="1"/>
        <w:rPr>
          <w:b/>
          <w:bCs/>
          <w:iCs/>
          <w:vanish/>
        </w:rPr>
      </w:pPr>
    </w:p>
    <w:p w14:paraId="4436C4A4" w14:textId="67704737" w:rsidR="00B537A6" w:rsidRPr="003275EB" w:rsidRDefault="009F74C9" w:rsidP="003275EB">
      <w:pPr>
        <w:pStyle w:val="Jove-2"/>
        <w:spacing w:before="0" w:after="0"/>
        <w:ind w:left="0" w:firstLine="0"/>
        <w:rPr>
          <w:rFonts w:ascii="Calibri" w:hAnsi="Calibri" w:cs="Calibri"/>
          <w:szCs w:val="24"/>
          <w:highlight w:val="yellow"/>
        </w:rPr>
      </w:pPr>
      <w:r w:rsidRPr="003275EB">
        <w:rPr>
          <w:rFonts w:ascii="Calibri" w:hAnsi="Calibri" w:cs="Calibri"/>
          <w:szCs w:val="24"/>
          <w:highlight w:val="yellow"/>
        </w:rPr>
        <w:t>V</w:t>
      </w:r>
      <w:r w:rsidR="00B81568" w:rsidRPr="003275EB">
        <w:rPr>
          <w:rFonts w:ascii="Calibri" w:hAnsi="Calibri" w:cs="Calibri"/>
          <w:szCs w:val="24"/>
          <w:highlight w:val="yellow"/>
        </w:rPr>
        <w:t>alidati</w:t>
      </w:r>
      <w:r w:rsidRPr="003275EB">
        <w:rPr>
          <w:rFonts w:ascii="Calibri" w:hAnsi="Calibri" w:cs="Calibri"/>
          <w:szCs w:val="24"/>
          <w:highlight w:val="yellow"/>
        </w:rPr>
        <w:t>on of precis</w:t>
      </w:r>
      <w:r w:rsidR="00030262" w:rsidRPr="003275EB">
        <w:rPr>
          <w:rFonts w:ascii="Calibri" w:hAnsi="Calibri" w:cs="Calibri"/>
          <w:szCs w:val="24"/>
          <w:highlight w:val="yellow"/>
        </w:rPr>
        <w:t xml:space="preserve">e </w:t>
      </w:r>
      <w:r w:rsidR="00B81568" w:rsidRPr="003275EB">
        <w:rPr>
          <w:rFonts w:ascii="Calibri" w:hAnsi="Calibri" w:cs="Calibri"/>
          <w:szCs w:val="24"/>
          <w:highlight w:val="yellow"/>
        </w:rPr>
        <w:t>pipetting</w:t>
      </w:r>
      <w:r w:rsidR="003D5B6A" w:rsidRPr="003275EB">
        <w:rPr>
          <w:rFonts w:ascii="Calibri" w:hAnsi="Calibri" w:cs="Calibri"/>
          <w:szCs w:val="24"/>
          <w:highlight w:val="yellow"/>
        </w:rPr>
        <w:t xml:space="preserve"> </w:t>
      </w:r>
      <w:r w:rsidR="00030262" w:rsidRPr="003275EB">
        <w:rPr>
          <w:rFonts w:ascii="Calibri" w:hAnsi="Calibri" w:cs="Calibri"/>
          <w:szCs w:val="24"/>
          <w:highlight w:val="yellow"/>
        </w:rPr>
        <w:t xml:space="preserve">of </w:t>
      </w:r>
      <w:r w:rsidR="00AD74CA" w:rsidRPr="003275EB">
        <w:rPr>
          <w:rFonts w:ascii="Calibri" w:hAnsi="Calibri" w:cs="Calibri"/>
          <w:szCs w:val="24"/>
          <w:highlight w:val="yellow"/>
        </w:rPr>
        <w:t xml:space="preserve">organic solvents </w:t>
      </w:r>
      <w:r w:rsidR="003D5B6A" w:rsidRPr="003275EB">
        <w:rPr>
          <w:rFonts w:ascii="Calibri" w:hAnsi="Calibri" w:cs="Calibri"/>
          <w:szCs w:val="24"/>
          <w:highlight w:val="yellow"/>
        </w:rPr>
        <w:t xml:space="preserve">in </w:t>
      </w:r>
      <w:r w:rsidR="00B537A6" w:rsidRPr="003275EB">
        <w:rPr>
          <w:rFonts w:ascii="Calibri" w:hAnsi="Calibri" w:cs="Calibri"/>
          <w:szCs w:val="24"/>
          <w:highlight w:val="yellow"/>
        </w:rPr>
        <w:t xml:space="preserve">reverse </w:t>
      </w:r>
      <w:r w:rsidR="003D5B6A" w:rsidRPr="003275EB">
        <w:rPr>
          <w:rFonts w:ascii="Calibri" w:hAnsi="Calibri" w:cs="Calibri"/>
          <w:szCs w:val="24"/>
          <w:highlight w:val="yellow"/>
        </w:rPr>
        <w:t xml:space="preserve">pipette </w:t>
      </w:r>
      <w:r w:rsidR="00E9696B" w:rsidRPr="003275EB">
        <w:rPr>
          <w:rFonts w:ascii="Calibri" w:hAnsi="Calibri" w:cs="Calibri"/>
          <w:szCs w:val="24"/>
          <w:highlight w:val="yellow"/>
        </w:rPr>
        <w:t>mode</w:t>
      </w:r>
    </w:p>
    <w:p w14:paraId="0D691884" w14:textId="24E3C5E1" w:rsidR="00615EDB" w:rsidRDefault="0093631C" w:rsidP="003275EB">
      <w:r w:rsidRPr="003275EB">
        <w:rPr>
          <w:b/>
        </w:rPr>
        <w:t>NOTE</w:t>
      </w:r>
      <w:r w:rsidRPr="003275EB">
        <w:t xml:space="preserve">: </w:t>
      </w:r>
      <w:r w:rsidR="00802E6A" w:rsidRPr="003275EB">
        <w:t>A</w:t>
      </w:r>
      <w:r w:rsidRPr="003275EB">
        <w:t xml:space="preserve">ir displacement pipettes </w:t>
      </w:r>
      <w:r w:rsidR="00802E6A" w:rsidRPr="003275EB">
        <w:t xml:space="preserve">in reverse pipetting mode </w:t>
      </w:r>
      <w:r w:rsidR="00710437" w:rsidRPr="003275EB">
        <w:t xml:space="preserve">were </w:t>
      </w:r>
      <w:r w:rsidRPr="003275EB">
        <w:t>selected for a range of LAG solvents (acetone, acetonitrile (MeCN), tetrahydrofuran (THF), ethyl acetate (EtOAc), chloroform (CHCl</w:t>
      </w:r>
      <w:r w:rsidRPr="003275EB">
        <w:rPr>
          <w:vertAlign w:val="subscript"/>
        </w:rPr>
        <w:t>3</w:t>
      </w:r>
      <w:r w:rsidRPr="003275EB">
        <w:t xml:space="preserve">) and dimethylformamide (DMF)) </w:t>
      </w:r>
      <w:r w:rsidR="00802E6A" w:rsidRPr="003275EB">
        <w:t>because they</w:t>
      </w:r>
      <w:r w:rsidRPr="003275EB">
        <w:t xml:space="preserve"> soaked very efficiently into the powders of the starting materials</w:t>
      </w:r>
      <w:r w:rsidR="00802E6A" w:rsidRPr="003275EB">
        <w:t xml:space="preserve"> (</w:t>
      </w:r>
      <w:r w:rsidR="00802E6A" w:rsidRPr="003275EB">
        <w:rPr>
          <w:b/>
        </w:rPr>
        <w:t>1-1</w:t>
      </w:r>
      <w:r w:rsidR="00802E6A" w:rsidRPr="003275EB">
        <w:t xml:space="preserve"> and </w:t>
      </w:r>
      <w:r w:rsidR="00802E6A" w:rsidRPr="003275EB">
        <w:rPr>
          <w:b/>
        </w:rPr>
        <w:t>2-2</w:t>
      </w:r>
      <w:r w:rsidR="00802E6A" w:rsidRPr="003275EB">
        <w:t>)</w:t>
      </w:r>
      <w:r w:rsidRPr="003275EB">
        <w:t xml:space="preserve">. </w:t>
      </w:r>
      <w:r w:rsidR="00802E6A" w:rsidRPr="003275EB">
        <w:t>Preliminary calibration of the reverse pipetting mode with th</w:t>
      </w:r>
      <w:r w:rsidR="00A9794F" w:rsidRPr="003275EB">
        <w:t>is</w:t>
      </w:r>
      <w:r w:rsidR="00802E6A" w:rsidRPr="003275EB">
        <w:t xml:space="preserve"> range of solvents had given more accurate </w:t>
      </w:r>
      <w:r w:rsidR="00A9794F" w:rsidRPr="003275EB">
        <w:t xml:space="preserve">and precise </w:t>
      </w:r>
      <w:r w:rsidR="00802E6A" w:rsidRPr="003275EB">
        <w:t>dispensing of the volumes in comparison to forward pipetting mode.</w:t>
      </w:r>
      <w:r w:rsidR="001F41C8" w:rsidRPr="003275EB">
        <w:t xml:space="preserve"> </w:t>
      </w:r>
      <w:r w:rsidR="00A9794F" w:rsidRPr="003275EB">
        <w:t>The use of r</w:t>
      </w:r>
      <w:r w:rsidR="00802E6A" w:rsidRPr="003275EB">
        <w:t>everse pipetting mode</w:t>
      </w:r>
      <w:r w:rsidRPr="003275EB">
        <w:t xml:space="preserve"> allowed the quantitative transfer of the volume of dispensed solvent </w:t>
      </w:r>
      <w:r w:rsidR="00802E6A" w:rsidRPr="003275EB">
        <w:t xml:space="preserve">to the powder </w:t>
      </w:r>
      <w:r w:rsidR="00DD0C30" w:rsidRPr="003275EB">
        <w:t xml:space="preserve">inside the grinding jar </w:t>
      </w:r>
      <w:r w:rsidRPr="003275EB">
        <w:t xml:space="preserve">by resting the pipette tip on the inside wall of the jar </w:t>
      </w:r>
      <w:r w:rsidR="00802E6A" w:rsidRPr="003275EB">
        <w:t>at the end of the dispensing process.</w:t>
      </w:r>
      <w:r w:rsidRPr="003275EB">
        <w:t xml:space="preserve"> Any solvent adhered to the stainless steel wall </w:t>
      </w:r>
      <w:r w:rsidR="00A9794F" w:rsidRPr="003275EB">
        <w:t xml:space="preserve">of the jar </w:t>
      </w:r>
      <w:r w:rsidR="00802E6A" w:rsidRPr="003275EB">
        <w:t>would</w:t>
      </w:r>
      <w:r w:rsidRPr="003275EB">
        <w:t xml:space="preserve"> be quickly and quantitatively adsorbed by the powder during grinding. </w:t>
      </w:r>
      <w:r w:rsidR="00A9794F" w:rsidRPr="003275EB">
        <w:t>An inherent p</w:t>
      </w:r>
      <w:r w:rsidR="00802E6A" w:rsidRPr="003275EB">
        <w:t xml:space="preserve">art of this strategy was to avoid contact of the </w:t>
      </w:r>
      <w:r w:rsidR="00A9794F" w:rsidRPr="003275EB">
        <w:t xml:space="preserve">wet </w:t>
      </w:r>
      <w:r w:rsidR="00802E6A" w:rsidRPr="003275EB">
        <w:t xml:space="preserve">pipette tip </w:t>
      </w:r>
      <w:r w:rsidR="006E01A6" w:rsidRPr="003275EB">
        <w:t>with the</w:t>
      </w:r>
      <w:r w:rsidRPr="003275EB">
        <w:t xml:space="preserve"> powders </w:t>
      </w:r>
      <w:r w:rsidR="00D126F4" w:rsidRPr="003275EB">
        <w:t xml:space="preserve">as it </w:t>
      </w:r>
      <w:r w:rsidRPr="003275EB">
        <w:t>w</w:t>
      </w:r>
      <w:r w:rsidR="00802E6A" w:rsidRPr="003275EB">
        <w:t>ould strongly</w:t>
      </w:r>
      <w:r w:rsidRPr="003275EB">
        <w:t xml:space="preserve"> clump around the wet pip</w:t>
      </w:r>
      <w:r w:rsidR="00802E6A" w:rsidRPr="003275EB">
        <w:t xml:space="preserve">ette </w:t>
      </w:r>
      <w:r w:rsidR="006E01A6" w:rsidRPr="003275EB">
        <w:t>tip,</w:t>
      </w:r>
      <w:r w:rsidR="00A9794F" w:rsidRPr="003275EB">
        <w:t xml:space="preserve"> making</w:t>
      </w:r>
      <w:r w:rsidR="00802E6A" w:rsidRPr="003275EB">
        <w:t xml:space="preserve"> the experiment void.</w:t>
      </w:r>
      <w:r w:rsidR="001F41C8" w:rsidRPr="003275EB">
        <w:t xml:space="preserve"> </w:t>
      </w:r>
    </w:p>
    <w:p w14:paraId="512AFD7D" w14:textId="77777777" w:rsidR="00574C5B" w:rsidRPr="003275EB" w:rsidRDefault="00574C5B" w:rsidP="003275EB">
      <w:pPr>
        <w:rPr>
          <w:b/>
        </w:rPr>
      </w:pPr>
    </w:p>
    <w:p w14:paraId="4F02610C" w14:textId="4001538E" w:rsidR="00B537A6" w:rsidRPr="003275EB" w:rsidRDefault="00B537A6" w:rsidP="003275EB">
      <w:pPr>
        <w:pStyle w:val="ListParagraph"/>
        <w:numPr>
          <w:ilvl w:val="2"/>
          <w:numId w:val="20"/>
        </w:numPr>
        <w:ind w:left="0" w:firstLine="0"/>
        <w:contextualSpacing w:val="0"/>
        <w:rPr>
          <w:highlight w:val="yellow"/>
        </w:rPr>
      </w:pPr>
      <w:r w:rsidRPr="003275EB">
        <w:rPr>
          <w:highlight w:val="yellow"/>
        </w:rPr>
        <w:t xml:space="preserve">Use a 5 figure balance. For </w:t>
      </w:r>
      <w:r w:rsidR="004F3793" w:rsidRPr="003275EB">
        <w:rPr>
          <w:highlight w:val="yellow"/>
        </w:rPr>
        <w:t xml:space="preserve">the </w:t>
      </w:r>
      <w:r w:rsidRPr="003275EB">
        <w:rPr>
          <w:highlight w:val="yellow"/>
        </w:rPr>
        <w:t xml:space="preserve">collection vessel use a </w:t>
      </w:r>
      <w:r w:rsidR="00B81568" w:rsidRPr="003275EB">
        <w:rPr>
          <w:highlight w:val="yellow"/>
        </w:rPr>
        <w:t xml:space="preserve">capped </w:t>
      </w:r>
      <w:r w:rsidRPr="003275EB">
        <w:rPr>
          <w:highlight w:val="yellow"/>
        </w:rPr>
        <w:t>2</w:t>
      </w:r>
      <w:r w:rsidR="001F41C8" w:rsidRPr="003275EB">
        <w:rPr>
          <w:highlight w:val="yellow"/>
        </w:rPr>
        <w:t xml:space="preserve"> </w:t>
      </w:r>
      <w:r w:rsidRPr="003275EB">
        <w:rPr>
          <w:highlight w:val="yellow"/>
        </w:rPr>
        <w:t xml:space="preserve">mL glass </w:t>
      </w:r>
      <w:r w:rsidR="00037ABC" w:rsidRPr="003275EB">
        <w:rPr>
          <w:highlight w:val="yellow"/>
        </w:rPr>
        <w:t>vial.</w:t>
      </w:r>
    </w:p>
    <w:p w14:paraId="35F32B90" w14:textId="77777777" w:rsidR="001F41C8" w:rsidRPr="003275EB" w:rsidRDefault="001F41C8" w:rsidP="003275EB">
      <w:pPr>
        <w:pStyle w:val="ListParagraph"/>
        <w:ind w:left="0"/>
        <w:contextualSpacing w:val="0"/>
        <w:rPr>
          <w:highlight w:val="yellow"/>
        </w:rPr>
      </w:pPr>
    </w:p>
    <w:p w14:paraId="18D78B16" w14:textId="0A97F0EE" w:rsidR="00A75F98" w:rsidRPr="003275EB" w:rsidRDefault="00B537A6" w:rsidP="003275EB">
      <w:pPr>
        <w:pStyle w:val="ListParagraph"/>
        <w:numPr>
          <w:ilvl w:val="2"/>
          <w:numId w:val="20"/>
        </w:numPr>
        <w:ind w:left="0" w:firstLine="0"/>
        <w:contextualSpacing w:val="0"/>
        <w:rPr>
          <w:highlight w:val="yellow"/>
        </w:rPr>
      </w:pPr>
      <w:r w:rsidRPr="003275EB">
        <w:rPr>
          <w:highlight w:val="yellow"/>
        </w:rPr>
        <w:t xml:space="preserve">Set the </w:t>
      </w:r>
      <w:r w:rsidR="000A09F9" w:rsidRPr="003275EB">
        <w:rPr>
          <w:highlight w:val="yellow"/>
        </w:rPr>
        <w:t xml:space="preserve">5 to 120 </w:t>
      </w:r>
      <w:r w:rsidR="001F41C8" w:rsidRPr="003275EB">
        <w:rPr>
          <w:highlight w:val="yellow"/>
        </w:rPr>
        <w:t>µL</w:t>
      </w:r>
      <w:r w:rsidR="000A09F9" w:rsidRPr="003275EB">
        <w:rPr>
          <w:highlight w:val="yellow"/>
        </w:rPr>
        <w:t xml:space="preserve"> </w:t>
      </w:r>
      <w:r w:rsidR="00255296" w:rsidRPr="003275EB">
        <w:rPr>
          <w:highlight w:val="yellow"/>
        </w:rPr>
        <w:t xml:space="preserve">electronic air displacement </w:t>
      </w:r>
      <w:r w:rsidR="006E01A6" w:rsidRPr="003275EB">
        <w:rPr>
          <w:highlight w:val="yellow"/>
        </w:rPr>
        <w:t>pipette to</w:t>
      </w:r>
      <w:r w:rsidRPr="003275EB">
        <w:rPr>
          <w:highlight w:val="yellow"/>
        </w:rPr>
        <w:t xml:space="preserve"> “reverse pipetting</w:t>
      </w:r>
      <w:r w:rsidR="003B1174" w:rsidRPr="003275EB">
        <w:rPr>
          <w:highlight w:val="yellow"/>
        </w:rPr>
        <w:t>”</w:t>
      </w:r>
      <w:r w:rsidRPr="003275EB">
        <w:rPr>
          <w:highlight w:val="yellow"/>
        </w:rPr>
        <w:t xml:space="preserve"> mode, </w:t>
      </w:r>
      <w:r w:rsidR="00F2043A" w:rsidRPr="003275EB">
        <w:rPr>
          <w:highlight w:val="yellow"/>
        </w:rPr>
        <w:t xml:space="preserve">set </w:t>
      </w:r>
      <w:r w:rsidRPr="003275EB">
        <w:rPr>
          <w:highlight w:val="yellow"/>
        </w:rPr>
        <w:t xml:space="preserve">the aspiration </w:t>
      </w:r>
      <w:r w:rsidR="007A3D6C" w:rsidRPr="003275EB">
        <w:rPr>
          <w:highlight w:val="yellow"/>
        </w:rPr>
        <w:t xml:space="preserve">and the dispensing speed </w:t>
      </w:r>
      <w:r w:rsidRPr="003275EB">
        <w:rPr>
          <w:highlight w:val="yellow"/>
        </w:rPr>
        <w:t>to the lowest value.</w:t>
      </w:r>
    </w:p>
    <w:p w14:paraId="02028CAB" w14:textId="00AB3037" w:rsidR="001F41C8" w:rsidRPr="003275EB" w:rsidRDefault="001F41C8" w:rsidP="003275EB">
      <w:pPr>
        <w:rPr>
          <w:highlight w:val="yellow"/>
        </w:rPr>
      </w:pPr>
    </w:p>
    <w:p w14:paraId="7B44543B" w14:textId="4667ECE3" w:rsidR="00B537A6" w:rsidRPr="003275EB" w:rsidRDefault="007A3D6C" w:rsidP="003275EB">
      <w:pPr>
        <w:pStyle w:val="ListParagraph"/>
        <w:numPr>
          <w:ilvl w:val="2"/>
          <w:numId w:val="20"/>
        </w:numPr>
        <w:ind w:left="0" w:firstLine="0"/>
        <w:contextualSpacing w:val="0"/>
        <w:rPr>
          <w:highlight w:val="yellow"/>
        </w:rPr>
      </w:pPr>
      <w:r w:rsidRPr="003275EB">
        <w:rPr>
          <w:highlight w:val="yellow"/>
        </w:rPr>
        <w:t>Set</w:t>
      </w:r>
      <w:r w:rsidR="00B537A6" w:rsidRPr="003275EB">
        <w:rPr>
          <w:highlight w:val="yellow"/>
        </w:rPr>
        <w:t xml:space="preserve"> the volume</w:t>
      </w:r>
      <w:r w:rsidR="009F74C9" w:rsidRPr="003275EB">
        <w:rPr>
          <w:highlight w:val="yellow"/>
        </w:rPr>
        <w:t>,</w:t>
      </w:r>
      <w:r w:rsidR="00183965" w:rsidRPr="003275EB">
        <w:rPr>
          <w:highlight w:val="yellow"/>
        </w:rPr>
        <w:t xml:space="preserve"> for example</w:t>
      </w:r>
      <w:r w:rsidR="009F74C9" w:rsidRPr="003275EB">
        <w:rPr>
          <w:highlight w:val="yellow"/>
        </w:rPr>
        <w:t>,</w:t>
      </w:r>
      <w:r w:rsidR="00B537A6" w:rsidRPr="003275EB">
        <w:rPr>
          <w:highlight w:val="yellow"/>
        </w:rPr>
        <w:t xml:space="preserve"> to 10</w:t>
      </w:r>
      <w:r w:rsidR="00037ABC" w:rsidRPr="003275EB">
        <w:rPr>
          <w:highlight w:val="yellow"/>
        </w:rPr>
        <w:t>.0</w:t>
      </w:r>
      <w:r w:rsidR="00B537A6" w:rsidRPr="003275EB">
        <w:rPr>
          <w:highlight w:val="yellow"/>
        </w:rPr>
        <w:t xml:space="preserve"> </w:t>
      </w:r>
      <w:r w:rsidR="001F41C8" w:rsidRPr="003275EB">
        <w:rPr>
          <w:highlight w:val="yellow"/>
        </w:rPr>
        <w:t>µL</w:t>
      </w:r>
      <w:r w:rsidR="00B537A6" w:rsidRPr="003275EB">
        <w:rPr>
          <w:highlight w:val="yellow"/>
        </w:rPr>
        <w:t>.</w:t>
      </w:r>
    </w:p>
    <w:p w14:paraId="1BF79489" w14:textId="079081D0" w:rsidR="001F41C8" w:rsidRPr="003275EB" w:rsidRDefault="001F41C8" w:rsidP="003275EB">
      <w:pPr>
        <w:rPr>
          <w:highlight w:val="yellow"/>
        </w:rPr>
      </w:pPr>
    </w:p>
    <w:p w14:paraId="509991FE" w14:textId="77A9722F" w:rsidR="00505AC7" w:rsidRPr="003275EB" w:rsidRDefault="00461430" w:rsidP="003275EB">
      <w:pPr>
        <w:pStyle w:val="ListParagraph"/>
        <w:numPr>
          <w:ilvl w:val="2"/>
          <w:numId w:val="20"/>
        </w:numPr>
        <w:ind w:left="0" w:firstLine="0"/>
        <w:contextualSpacing w:val="0"/>
        <w:rPr>
          <w:highlight w:val="yellow"/>
        </w:rPr>
      </w:pPr>
      <w:r w:rsidRPr="003275EB">
        <w:rPr>
          <w:color w:val="000000" w:themeColor="text1"/>
          <w:highlight w:val="yellow"/>
        </w:rPr>
        <w:t xml:space="preserve">Fit the pipette’s nozzle to </w:t>
      </w:r>
      <w:r w:rsidR="00937B86" w:rsidRPr="003275EB">
        <w:rPr>
          <w:color w:val="000000" w:themeColor="text1"/>
          <w:highlight w:val="yellow"/>
        </w:rPr>
        <w:t xml:space="preserve">the </w:t>
      </w:r>
      <w:r w:rsidR="007A3D6C" w:rsidRPr="003275EB">
        <w:rPr>
          <w:color w:val="000000" w:themeColor="text1"/>
          <w:highlight w:val="yellow"/>
        </w:rPr>
        <w:t xml:space="preserve">pipette tip </w:t>
      </w:r>
      <w:r w:rsidRPr="003275EB">
        <w:rPr>
          <w:color w:val="000000" w:themeColor="text1"/>
          <w:highlight w:val="yellow"/>
        </w:rPr>
        <w:t xml:space="preserve">with a firm vertical movement </w:t>
      </w:r>
      <w:r w:rsidR="00434062" w:rsidRPr="003275EB">
        <w:rPr>
          <w:color w:val="000000" w:themeColor="text1"/>
          <w:highlight w:val="yellow"/>
        </w:rPr>
        <w:t>to achieve a perfect seal.</w:t>
      </w:r>
      <w:r w:rsidR="001F41C8" w:rsidRPr="003275EB">
        <w:rPr>
          <w:color w:val="000000" w:themeColor="text1"/>
          <w:highlight w:val="yellow"/>
        </w:rPr>
        <w:t xml:space="preserve"> </w:t>
      </w:r>
      <w:r w:rsidR="00434062" w:rsidRPr="003275EB">
        <w:rPr>
          <w:color w:val="000000" w:themeColor="text1"/>
          <w:highlight w:val="yellow"/>
        </w:rPr>
        <w:t xml:space="preserve">Do not </w:t>
      </w:r>
      <w:r w:rsidR="009F74C9" w:rsidRPr="003275EB">
        <w:rPr>
          <w:color w:val="000000" w:themeColor="text1"/>
          <w:highlight w:val="yellow"/>
        </w:rPr>
        <w:t>twist</w:t>
      </w:r>
      <w:r w:rsidR="00434062" w:rsidRPr="003275EB">
        <w:rPr>
          <w:color w:val="000000" w:themeColor="text1"/>
          <w:highlight w:val="yellow"/>
        </w:rPr>
        <w:t xml:space="preserve"> </w:t>
      </w:r>
      <w:r w:rsidRPr="003275EB">
        <w:rPr>
          <w:color w:val="000000" w:themeColor="text1"/>
          <w:highlight w:val="yellow"/>
        </w:rPr>
        <w:t xml:space="preserve">or move </w:t>
      </w:r>
      <w:r w:rsidR="00D1750F" w:rsidRPr="003275EB">
        <w:rPr>
          <w:color w:val="000000" w:themeColor="text1"/>
          <w:highlight w:val="yellow"/>
        </w:rPr>
        <w:t xml:space="preserve">the pipette </w:t>
      </w:r>
      <w:r w:rsidRPr="003275EB">
        <w:rPr>
          <w:color w:val="000000" w:themeColor="text1"/>
          <w:highlight w:val="yellow"/>
        </w:rPr>
        <w:t xml:space="preserve">sideways </w:t>
      </w:r>
      <w:r w:rsidR="00D1750F" w:rsidRPr="003275EB">
        <w:rPr>
          <w:color w:val="000000" w:themeColor="text1"/>
          <w:highlight w:val="yellow"/>
        </w:rPr>
        <w:t xml:space="preserve">during the fitting </w:t>
      </w:r>
      <w:r w:rsidR="00434062" w:rsidRPr="003275EB">
        <w:rPr>
          <w:color w:val="000000" w:themeColor="text1"/>
          <w:highlight w:val="yellow"/>
        </w:rPr>
        <w:t xml:space="preserve">as this </w:t>
      </w:r>
      <w:r w:rsidR="00D1750F" w:rsidRPr="003275EB">
        <w:rPr>
          <w:color w:val="000000" w:themeColor="text1"/>
          <w:highlight w:val="yellow"/>
        </w:rPr>
        <w:t xml:space="preserve">will damage the pipette tip and </w:t>
      </w:r>
      <w:r w:rsidR="00434062" w:rsidRPr="003275EB">
        <w:rPr>
          <w:color w:val="000000" w:themeColor="text1"/>
          <w:highlight w:val="yellow"/>
        </w:rPr>
        <w:t>compromise the seal.</w:t>
      </w:r>
      <w:r w:rsidR="001F41C8" w:rsidRPr="003275EB">
        <w:rPr>
          <w:color w:val="000000" w:themeColor="text1"/>
          <w:highlight w:val="yellow"/>
        </w:rPr>
        <w:t xml:space="preserve"> </w:t>
      </w:r>
      <w:r w:rsidR="00434062" w:rsidRPr="003275EB">
        <w:rPr>
          <w:color w:val="000000" w:themeColor="text1"/>
          <w:highlight w:val="yellow"/>
        </w:rPr>
        <w:t>Pre-</w:t>
      </w:r>
      <w:r w:rsidR="00864917" w:rsidRPr="003275EB">
        <w:rPr>
          <w:color w:val="000000" w:themeColor="text1"/>
          <w:highlight w:val="yellow"/>
        </w:rPr>
        <w:t xml:space="preserve">wet </w:t>
      </w:r>
      <w:r w:rsidR="008065FB" w:rsidRPr="003275EB">
        <w:rPr>
          <w:color w:val="000000" w:themeColor="text1"/>
          <w:highlight w:val="yellow"/>
        </w:rPr>
        <w:t>the pipette</w:t>
      </w:r>
      <w:r w:rsidR="00937B86" w:rsidRPr="003275EB">
        <w:rPr>
          <w:color w:val="000000" w:themeColor="text1"/>
          <w:highlight w:val="yellow"/>
        </w:rPr>
        <w:t xml:space="preserve"> </w:t>
      </w:r>
      <w:r w:rsidR="006E01A6" w:rsidRPr="003275EB">
        <w:rPr>
          <w:color w:val="000000" w:themeColor="text1"/>
          <w:highlight w:val="yellow"/>
        </w:rPr>
        <w:t xml:space="preserve">5 </w:t>
      </w:r>
      <w:r w:rsidR="00937B86" w:rsidRPr="003275EB">
        <w:rPr>
          <w:color w:val="000000" w:themeColor="text1"/>
          <w:highlight w:val="yellow"/>
        </w:rPr>
        <w:t>times</w:t>
      </w:r>
      <w:r w:rsidRPr="003275EB">
        <w:rPr>
          <w:color w:val="000000" w:themeColor="text1"/>
          <w:highlight w:val="yellow"/>
        </w:rPr>
        <w:t xml:space="preserve"> </w:t>
      </w:r>
      <w:r w:rsidR="00864917" w:rsidRPr="003275EB">
        <w:rPr>
          <w:color w:val="000000" w:themeColor="text1"/>
          <w:highlight w:val="yellow"/>
        </w:rPr>
        <w:t xml:space="preserve">by aspirating and dispensing </w:t>
      </w:r>
      <w:r w:rsidR="006E01A6" w:rsidRPr="003275EB">
        <w:rPr>
          <w:color w:val="000000" w:themeColor="text1"/>
          <w:highlight w:val="yellow"/>
        </w:rPr>
        <w:t xml:space="preserve">10.0 </w:t>
      </w:r>
      <w:r w:rsidR="001F41C8" w:rsidRPr="003275EB">
        <w:rPr>
          <w:highlight w:val="yellow"/>
        </w:rPr>
        <w:t xml:space="preserve">µL </w:t>
      </w:r>
      <w:r w:rsidR="00864917" w:rsidRPr="003275EB">
        <w:rPr>
          <w:color w:val="000000" w:themeColor="text1"/>
          <w:highlight w:val="yellow"/>
        </w:rPr>
        <w:t xml:space="preserve">in a continuous sequence </w:t>
      </w:r>
      <w:r w:rsidRPr="003275EB">
        <w:rPr>
          <w:color w:val="000000" w:themeColor="text1"/>
          <w:highlight w:val="yellow"/>
        </w:rPr>
        <w:t xml:space="preserve">with the </w:t>
      </w:r>
      <w:r w:rsidR="00864917" w:rsidRPr="003275EB">
        <w:rPr>
          <w:color w:val="000000" w:themeColor="text1"/>
          <w:highlight w:val="yellow"/>
        </w:rPr>
        <w:t xml:space="preserve">selected </w:t>
      </w:r>
      <w:r w:rsidRPr="003275EB">
        <w:rPr>
          <w:color w:val="000000" w:themeColor="text1"/>
          <w:highlight w:val="yellow"/>
        </w:rPr>
        <w:t>solvent</w:t>
      </w:r>
      <w:r w:rsidR="00DD0C30" w:rsidRPr="003275EB">
        <w:rPr>
          <w:color w:val="000000" w:themeColor="text1"/>
          <w:highlight w:val="yellow"/>
        </w:rPr>
        <w:t xml:space="preserve">. </w:t>
      </w:r>
    </w:p>
    <w:p w14:paraId="3A8E76ED" w14:textId="3F193B8E" w:rsidR="001F41C8" w:rsidRPr="003275EB" w:rsidRDefault="001F41C8" w:rsidP="003275EB">
      <w:pPr>
        <w:rPr>
          <w:highlight w:val="yellow"/>
        </w:rPr>
      </w:pPr>
    </w:p>
    <w:p w14:paraId="49558F26" w14:textId="52CDE899" w:rsidR="006A2CFD" w:rsidRPr="003275EB" w:rsidRDefault="00E9696B" w:rsidP="003275EB">
      <w:pPr>
        <w:pStyle w:val="ListParagraph"/>
        <w:numPr>
          <w:ilvl w:val="2"/>
          <w:numId w:val="20"/>
        </w:numPr>
        <w:ind w:left="0" w:firstLine="0"/>
        <w:contextualSpacing w:val="0"/>
        <w:rPr>
          <w:highlight w:val="yellow"/>
        </w:rPr>
      </w:pPr>
      <w:r w:rsidRPr="003275EB">
        <w:rPr>
          <w:color w:val="000000" w:themeColor="text1"/>
          <w:highlight w:val="yellow"/>
        </w:rPr>
        <w:t>Aspirate</w:t>
      </w:r>
      <w:r w:rsidR="00DD0C30" w:rsidRPr="003275EB">
        <w:rPr>
          <w:color w:val="000000" w:themeColor="text1"/>
          <w:highlight w:val="yellow"/>
        </w:rPr>
        <w:t xml:space="preserve"> immediately after pre-wetting,</w:t>
      </w:r>
      <w:r w:rsidRPr="003275EB">
        <w:rPr>
          <w:color w:val="000000" w:themeColor="text1"/>
          <w:highlight w:val="yellow"/>
        </w:rPr>
        <w:t xml:space="preserve"> 10</w:t>
      </w:r>
      <w:r w:rsidR="00C04DF1" w:rsidRPr="003275EB">
        <w:rPr>
          <w:color w:val="000000" w:themeColor="text1"/>
          <w:highlight w:val="yellow"/>
        </w:rPr>
        <w:t>.0</w:t>
      </w:r>
      <w:r w:rsidR="00030262" w:rsidRPr="003275EB">
        <w:rPr>
          <w:color w:val="000000" w:themeColor="text1"/>
          <w:highlight w:val="yellow"/>
        </w:rPr>
        <w:t xml:space="preserve"> </w:t>
      </w:r>
      <w:r w:rsidR="001F41C8" w:rsidRPr="003275EB">
        <w:rPr>
          <w:highlight w:val="yellow"/>
        </w:rPr>
        <w:t xml:space="preserve">µL </w:t>
      </w:r>
      <w:r w:rsidR="00DD0C30" w:rsidRPr="003275EB">
        <w:rPr>
          <w:highlight w:val="yellow"/>
        </w:rPr>
        <w:t xml:space="preserve">solvent </w:t>
      </w:r>
      <w:r w:rsidR="00461430" w:rsidRPr="003275EB">
        <w:rPr>
          <w:highlight w:val="yellow"/>
        </w:rPr>
        <w:t>ensuring the pipette is held vertically</w:t>
      </w:r>
      <w:r w:rsidRPr="003275EB">
        <w:rPr>
          <w:color w:val="000000" w:themeColor="text1"/>
          <w:highlight w:val="yellow"/>
        </w:rPr>
        <w:t xml:space="preserve">. </w:t>
      </w:r>
      <w:r w:rsidR="00461430" w:rsidRPr="003275EB">
        <w:rPr>
          <w:highlight w:val="yellow"/>
        </w:rPr>
        <w:t>Immerse the tip 2-3</w:t>
      </w:r>
      <w:r w:rsidR="001F41C8" w:rsidRPr="003275EB">
        <w:rPr>
          <w:highlight w:val="yellow"/>
        </w:rPr>
        <w:t xml:space="preserve"> </w:t>
      </w:r>
      <w:r w:rsidR="00461430" w:rsidRPr="003275EB">
        <w:rPr>
          <w:highlight w:val="yellow"/>
        </w:rPr>
        <w:t xml:space="preserve">mm under the liquid surface. </w:t>
      </w:r>
      <w:r w:rsidRPr="003275EB">
        <w:rPr>
          <w:color w:val="000000" w:themeColor="text1"/>
          <w:highlight w:val="yellow"/>
        </w:rPr>
        <w:t xml:space="preserve">In </w:t>
      </w:r>
      <w:r w:rsidR="00831EE8" w:rsidRPr="003275EB">
        <w:rPr>
          <w:color w:val="000000" w:themeColor="text1"/>
          <w:highlight w:val="yellow"/>
        </w:rPr>
        <w:t>“</w:t>
      </w:r>
      <w:r w:rsidRPr="003275EB">
        <w:rPr>
          <w:color w:val="000000" w:themeColor="text1"/>
          <w:highlight w:val="yellow"/>
        </w:rPr>
        <w:t>reverse pipetting</w:t>
      </w:r>
      <w:r w:rsidR="00831EE8" w:rsidRPr="003275EB">
        <w:rPr>
          <w:color w:val="000000" w:themeColor="text1"/>
          <w:highlight w:val="yellow"/>
        </w:rPr>
        <w:t>”</w:t>
      </w:r>
      <w:r w:rsidRPr="003275EB">
        <w:rPr>
          <w:color w:val="000000" w:themeColor="text1"/>
          <w:highlight w:val="yellow"/>
        </w:rPr>
        <w:t xml:space="preserve"> </w:t>
      </w:r>
      <w:r w:rsidR="00C04DF1" w:rsidRPr="003275EB">
        <w:rPr>
          <w:color w:val="000000" w:themeColor="text1"/>
          <w:highlight w:val="yellow"/>
        </w:rPr>
        <w:t xml:space="preserve">mode </w:t>
      </w:r>
      <w:r w:rsidRPr="003275EB">
        <w:rPr>
          <w:color w:val="000000" w:themeColor="text1"/>
          <w:highlight w:val="yellow"/>
        </w:rPr>
        <w:t xml:space="preserve">a </w:t>
      </w:r>
      <w:r w:rsidR="00937B86" w:rsidRPr="003275EB">
        <w:rPr>
          <w:color w:val="000000" w:themeColor="text1"/>
          <w:highlight w:val="yellow"/>
        </w:rPr>
        <w:t>set</w:t>
      </w:r>
      <w:r w:rsidRPr="003275EB">
        <w:rPr>
          <w:color w:val="000000" w:themeColor="text1"/>
          <w:highlight w:val="yellow"/>
        </w:rPr>
        <w:t xml:space="preserve"> excess </w:t>
      </w:r>
      <w:r w:rsidR="00937B86" w:rsidRPr="003275EB">
        <w:rPr>
          <w:color w:val="000000" w:themeColor="text1"/>
          <w:highlight w:val="yellow"/>
        </w:rPr>
        <w:t xml:space="preserve">of solvent </w:t>
      </w:r>
      <w:r w:rsidRPr="003275EB">
        <w:rPr>
          <w:color w:val="000000" w:themeColor="text1"/>
          <w:highlight w:val="yellow"/>
        </w:rPr>
        <w:t>is automatically aspirated.</w:t>
      </w:r>
      <w:r w:rsidR="004D1347" w:rsidRPr="003275EB">
        <w:rPr>
          <w:color w:val="000000" w:themeColor="text1"/>
          <w:highlight w:val="yellow"/>
        </w:rPr>
        <w:t xml:space="preserve"> </w:t>
      </w:r>
    </w:p>
    <w:p w14:paraId="09F9DC11" w14:textId="3D1BFD1E" w:rsidR="001F41C8" w:rsidRPr="003275EB" w:rsidRDefault="001F41C8" w:rsidP="003275EB">
      <w:pPr>
        <w:rPr>
          <w:highlight w:val="yellow"/>
        </w:rPr>
      </w:pPr>
    </w:p>
    <w:p w14:paraId="75C3A03F" w14:textId="7D708BEE" w:rsidR="00505AC7" w:rsidRPr="003275EB" w:rsidRDefault="00F44076" w:rsidP="003275EB">
      <w:pPr>
        <w:pStyle w:val="ListParagraph"/>
        <w:numPr>
          <w:ilvl w:val="2"/>
          <w:numId w:val="20"/>
        </w:numPr>
        <w:ind w:left="0" w:firstLine="0"/>
        <w:contextualSpacing w:val="0"/>
        <w:rPr>
          <w:color w:val="000000" w:themeColor="text1"/>
          <w:highlight w:val="yellow"/>
        </w:rPr>
      </w:pPr>
      <w:r w:rsidRPr="003275EB">
        <w:rPr>
          <w:color w:val="000000" w:themeColor="text1"/>
          <w:highlight w:val="yellow"/>
        </w:rPr>
        <w:t xml:space="preserve">Dispense the 10 </w:t>
      </w:r>
      <w:r w:rsidR="001F41C8" w:rsidRPr="003275EB">
        <w:rPr>
          <w:color w:val="000000" w:themeColor="text1"/>
          <w:highlight w:val="yellow"/>
        </w:rPr>
        <w:t xml:space="preserve">µL </w:t>
      </w:r>
      <w:r w:rsidRPr="003275EB">
        <w:rPr>
          <w:color w:val="000000" w:themeColor="text1"/>
          <w:highlight w:val="yellow"/>
        </w:rPr>
        <w:t>volume to the vial</w:t>
      </w:r>
      <w:r w:rsidR="00461430" w:rsidRPr="003275EB">
        <w:rPr>
          <w:color w:val="000000" w:themeColor="text1"/>
          <w:highlight w:val="yellow"/>
        </w:rPr>
        <w:t>, ensuring the pipette is held at a 30-45</w:t>
      </w:r>
      <w:r w:rsidR="00461430" w:rsidRPr="003275EB">
        <w:rPr>
          <w:color w:val="000000" w:themeColor="text1"/>
          <w:highlight w:val="yellow"/>
          <w:vertAlign w:val="superscript"/>
        </w:rPr>
        <w:t>o</w:t>
      </w:r>
      <w:r w:rsidR="00461430" w:rsidRPr="003275EB">
        <w:rPr>
          <w:color w:val="000000" w:themeColor="text1"/>
          <w:highlight w:val="yellow"/>
        </w:rPr>
        <w:t xml:space="preserve"> angle to the inside wall of the glass vial</w:t>
      </w:r>
      <w:r w:rsidR="005329A6" w:rsidRPr="003275EB">
        <w:rPr>
          <w:color w:val="000000" w:themeColor="text1"/>
          <w:highlight w:val="yellow"/>
        </w:rPr>
        <w:t xml:space="preserve">. </w:t>
      </w:r>
      <w:r w:rsidR="00F96D82" w:rsidRPr="003275EB">
        <w:rPr>
          <w:color w:val="000000" w:themeColor="text1"/>
          <w:highlight w:val="yellow"/>
        </w:rPr>
        <w:t xml:space="preserve">Gently tap the end of the tip against the inside of the glass vial to </w:t>
      </w:r>
      <w:r w:rsidR="00F2043A" w:rsidRPr="003275EB">
        <w:rPr>
          <w:color w:val="000000" w:themeColor="text1"/>
          <w:highlight w:val="yellow"/>
        </w:rPr>
        <w:t>capture</w:t>
      </w:r>
      <w:r w:rsidR="00F96D82" w:rsidRPr="003275EB">
        <w:rPr>
          <w:color w:val="000000" w:themeColor="text1"/>
          <w:highlight w:val="yellow"/>
        </w:rPr>
        <w:t xml:space="preserve"> any </w:t>
      </w:r>
      <w:r w:rsidR="009F74C9" w:rsidRPr="003275EB">
        <w:rPr>
          <w:color w:val="000000" w:themeColor="text1"/>
          <w:highlight w:val="yellow"/>
        </w:rPr>
        <w:t xml:space="preserve">exposed </w:t>
      </w:r>
      <w:r w:rsidR="00F96D82" w:rsidRPr="003275EB">
        <w:rPr>
          <w:color w:val="000000" w:themeColor="text1"/>
          <w:highlight w:val="yellow"/>
        </w:rPr>
        <w:t>droplet left at the tip.</w:t>
      </w:r>
      <w:r w:rsidR="001F41C8" w:rsidRPr="003275EB">
        <w:rPr>
          <w:color w:val="000000" w:themeColor="text1"/>
          <w:highlight w:val="yellow"/>
        </w:rPr>
        <w:t xml:space="preserve"> </w:t>
      </w:r>
      <w:r w:rsidR="00F96D82" w:rsidRPr="003275EB">
        <w:rPr>
          <w:color w:val="000000" w:themeColor="text1"/>
          <w:highlight w:val="yellow"/>
        </w:rPr>
        <w:t>C</w:t>
      </w:r>
      <w:r w:rsidRPr="003275EB">
        <w:rPr>
          <w:color w:val="000000" w:themeColor="text1"/>
          <w:highlight w:val="yellow"/>
        </w:rPr>
        <w:t xml:space="preserve">ap </w:t>
      </w:r>
      <w:r w:rsidR="00C04DF1" w:rsidRPr="003275EB">
        <w:rPr>
          <w:color w:val="000000" w:themeColor="text1"/>
          <w:highlight w:val="yellow"/>
        </w:rPr>
        <w:t xml:space="preserve">the vial </w:t>
      </w:r>
      <w:r w:rsidR="003D5B6A" w:rsidRPr="003275EB">
        <w:rPr>
          <w:color w:val="000000" w:themeColor="text1"/>
          <w:highlight w:val="yellow"/>
        </w:rPr>
        <w:t xml:space="preserve">immediately </w:t>
      </w:r>
      <w:r w:rsidR="00ED202E" w:rsidRPr="003275EB">
        <w:rPr>
          <w:color w:val="000000" w:themeColor="text1"/>
          <w:highlight w:val="yellow"/>
        </w:rPr>
        <w:t xml:space="preserve">and </w:t>
      </w:r>
      <w:r w:rsidRPr="003275EB">
        <w:rPr>
          <w:color w:val="000000" w:themeColor="text1"/>
          <w:highlight w:val="yellow"/>
        </w:rPr>
        <w:t xml:space="preserve">weigh </w:t>
      </w:r>
      <w:r w:rsidR="00ED202E" w:rsidRPr="003275EB">
        <w:rPr>
          <w:color w:val="000000" w:themeColor="text1"/>
          <w:highlight w:val="yellow"/>
        </w:rPr>
        <w:t>it.</w:t>
      </w:r>
      <w:r w:rsidR="001F41C8" w:rsidRPr="003275EB">
        <w:rPr>
          <w:color w:val="000000" w:themeColor="text1"/>
          <w:highlight w:val="yellow"/>
        </w:rPr>
        <w:t xml:space="preserve"> </w:t>
      </w:r>
      <w:r w:rsidR="00937B86" w:rsidRPr="003275EB">
        <w:rPr>
          <w:color w:val="000000" w:themeColor="text1"/>
          <w:highlight w:val="yellow"/>
        </w:rPr>
        <w:t xml:space="preserve">Record the weight. </w:t>
      </w:r>
      <w:r w:rsidR="00F96D82" w:rsidRPr="003275EB">
        <w:rPr>
          <w:color w:val="000000" w:themeColor="text1"/>
          <w:highlight w:val="yellow"/>
        </w:rPr>
        <w:t xml:space="preserve">Dispose </w:t>
      </w:r>
      <w:r w:rsidR="00F2043A" w:rsidRPr="003275EB">
        <w:rPr>
          <w:color w:val="000000" w:themeColor="text1"/>
          <w:highlight w:val="yellow"/>
        </w:rPr>
        <w:t>of</w:t>
      </w:r>
      <w:r w:rsidR="00F96D82" w:rsidRPr="003275EB">
        <w:rPr>
          <w:color w:val="000000" w:themeColor="text1"/>
          <w:highlight w:val="yellow"/>
        </w:rPr>
        <w:t xml:space="preserve"> </w:t>
      </w:r>
      <w:r w:rsidR="00F2043A" w:rsidRPr="003275EB">
        <w:rPr>
          <w:color w:val="000000" w:themeColor="text1"/>
          <w:highlight w:val="yellow"/>
        </w:rPr>
        <w:t xml:space="preserve">to waste </w:t>
      </w:r>
      <w:r w:rsidR="00F96D82" w:rsidRPr="003275EB">
        <w:rPr>
          <w:color w:val="000000" w:themeColor="text1"/>
          <w:highlight w:val="yellow"/>
        </w:rPr>
        <w:t>t</w:t>
      </w:r>
      <w:r w:rsidR="00E9696B" w:rsidRPr="003275EB">
        <w:rPr>
          <w:color w:val="000000" w:themeColor="text1"/>
          <w:highlight w:val="yellow"/>
        </w:rPr>
        <w:t xml:space="preserve">he </w:t>
      </w:r>
      <w:r w:rsidR="005329A6" w:rsidRPr="003275EB">
        <w:rPr>
          <w:color w:val="000000" w:themeColor="text1"/>
          <w:highlight w:val="yellow"/>
        </w:rPr>
        <w:t xml:space="preserve">set </w:t>
      </w:r>
      <w:r w:rsidR="00E9696B" w:rsidRPr="003275EB">
        <w:rPr>
          <w:color w:val="000000" w:themeColor="text1"/>
          <w:highlight w:val="yellow"/>
        </w:rPr>
        <w:t>excess of solvent in</w:t>
      </w:r>
      <w:r w:rsidR="00937B86" w:rsidRPr="003275EB">
        <w:rPr>
          <w:color w:val="000000" w:themeColor="text1"/>
          <w:highlight w:val="yellow"/>
        </w:rPr>
        <w:t>side</w:t>
      </w:r>
      <w:r w:rsidR="00E9696B" w:rsidRPr="003275EB">
        <w:rPr>
          <w:color w:val="000000" w:themeColor="text1"/>
          <w:highlight w:val="yellow"/>
        </w:rPr>
        <w:t xml:space="preserve"> the tip</w:t>
      </w:r>
      <w:r w:rsidR="005E68DA" w:rsidRPr="003275EB">
        <w:rPr>
          <w:color w:val="000000" w:themeColor="text1"/>
          <w:highlight w:val="yellow"/>
        </w:rPr>
        <w:t>.</w:t>
      </w:r>
    </w:p>
    <w:p w14:paraId="61B52F6E" w14:textId="7E742E37" w:rsidR="001F41C8" w:rsidRPr="003275EB" w:rsidRDefault="001F41C8" w:rsidP="003275EB">
      <w:pPr>
        <w:rPr>
          <w:color w:val="000000" w:themeColor="text1"/>
          <w:highlight w:val="yellow"/>
        </w:rPr>
      </w:pPr>
    </w:p>
    <w:p w14:paraId="105E3F7C" w14:textId="0729637B" w:rsidR="00E9696B" w:rsidRPr="003275EB" w:rsidRDefault="00F44076" w:rsidP="003275EB">
      <w:pPr>
        <w:pStyle w:val="ListParagraph"/>
        <w:numPr>
          <w:ilvl w:val="2"/>
          <w:numId w:val="20"/>
        </w:numPr>
        <w:ind w:left="0" w:firstLine="0"/>
        <w:contextualSpacing w:val="0"/>
        <w:rPr>
          <w:highlight w:val="yellow"/>
        </w:rPr>
      </w:pPr>
      <w:r w:rsidRPr="003275EB">
        <w:rPr>
          <w:highlight w:val="yellow"/>
        </w:rPr>
        <w:t xml:space="preserve">Replace the pipette tip </w:t>
      </w:r>
      <w:r w:rsidR="00ED202E" w:rsidRPr="003275EB">
        <w:rPr>
          <w:highlight w:val="yellow"/>
        </w:rPr>
        <w:t>for a new one</w:t>
      </w:r>
      <w:r w:rsidR="00E9696B" w:rsidRPr="003275EB">
        <w:rPr>
          <w:highlight w:val="yellow"/>
        </w:rPr>
        <w:t>.</w:t>
      </w:r>
      <w:r w:rsidR="001F41C8" w:rsidRPr="003275EB">
        <w:rPr>
          <w:highlight w:val="yellow"/>
        </w:rPr>
        <w:t xml:space="preserve"> </w:t>
      </w:r>
      <w:r w:rsidR="00E9696B" w:rsidRPr="003275EB">
        <w:t>R</w:t>
      </w:r>
      <w:r w:rsidRPr="003275EB">
        <w:t xml:space="preserve">epeat point </w:t>
      </w:r>
      <w:r w:rsidR="004F4A20" w:rsidRPr="003275EB">
        <w:rPr>
          <w:color w:val="000000" w:themeColor="text1"/>
        </w:rPr>
        <w:t>1.1.</w:t>
      </w:r>
      <w:r w:rsidR="008D6E21" w:rsidRPr="003275EB">
        <w:rPr>
          <w:color w:val="000000" w:themeColor="text1"/>
        </w:rPr>
        <w:t>4</w:t>
      </w:r>
      <w:r w:rsidRPr="003275EB">
        <w:rPr>
          <w:color w:val="000000" w:themeColor="text1"/>
        </w:rPr>
        <w:t xml:space="preserve"> to </w:t>
      </w:r>
      <w:r w:rsidR="004F4A20" w:rsidRPr="003275EB">
        <w:rPr>
          <w:color w:val="000000" w:themeColor="text1"/>
        </w:rPr>
        <w:t>1.1.</w:t>
      </w:r>
      <w:r w:rsidR="008D6E21" w:rsidRPr="003275EB">
        <w:rPr>
          <w:color w:val="000000" w:themeColor="text1"/>
        </w:rPr>
        <w:t>6</w:t>
      </w:r>
      <w:r w:rsidRPr="003275EB">
        <w:rPr>
          <w:color w:val="000000" w:themeColor="text1"/>
        </w:rPr>
        <w:t xml:space="preserve"> </w:t>
      </w:r>
      <w:r w:rsidRPr="003275EB">
        <w:t xml:space="preserve">at least 3 times with the same </w:t>
      </w:r>
      <w:r w:rsidR="003D5B6A" w:rsidRPr="003275EB">
        <w:t xml:space="preserve">set </w:t>
      </w:r>
      <w:r w:rsidRPr="003275EB">
        <w:t xml:space="preserve">volume. </w:t>
      </w:r>
      <w:r w:rsidR="00937B86" w:rsidRPr="003275EB">
        <w:rPr>
          <w:highlight w:val="yellow"/>
        </w:rPr>
        <w:t>Record the weights.</w:t>
      </w:r>
    </w:p>
    <w:p w14:paraId="59DA0899" w14:textId="6A9B2795" w:rsidR="001F41C8" w:rsidRPr="003275EB" w:rsidRDefault="001F41C8" w:rsidP="003275EB">
      <w:pPr>
        <w:rPr>
          <w:highlight w:val="yellow"/>
        </w:rPr>
      </w:pPr>
    </w:p>
    <w:p w14:paraId="11BFCE20" w14:textId="762F7E54" w:rsidR="00E9696B" w:rsidRPr="003275EB" w:rsidRDefault="000972D6" w:rsidP="003275EB">
      <w:pPr>
        <w:pStyle w:val="ListParagraph"/>
        <w:numPr>
          <w:ilvl w:val="2"/>
          <w:numId w:val="20"/>
        </w:numPr>
        <w:ind w:left="0" w:firstLine="0"/>
        <w:contextualSpacing w:val="0"/>
      </w:pPr>
      <w:r w:rsidRPr="003275EB">
        <w:t>Set now</w:t>
      </w:r>
      <w:r w:rsidR="00F44076" w:rsidRPr="003275EB">
        <w:t xml:space="preserve"> the volume </w:t>
      </w:r>
      <w:r w:rsidR="00937B86" w:rsidRPr="003275EB">
        <w:t>of</w:t>
      </w:r>
      <w:r w:rsidR="00F44076" w:rsidRPr="003275EB">
        <w:t xml:space="preserve"> the pipette</w:t>
      </w:r>
      <w:r w:rsidR="006E1B52" w:rsidRPr="003275EB">
        <w:t xml:space="preserve"> to </w:t>
      </w:r>
      <w:r w:rsidR="00937B86" w:rsidRPr="003275EB">
        <w:t xml:space="preserve">a different value, i.e. </w:t>
      </w:r>
      <w:r w:rsidR="006E1B52" w:rsidRPr="003275EB">
        <w:t>20</w:t>
      </w:r>
      <w:r w:rsidR="00621E79" w:rsidRPr="003275EB">
        <w:t>.0</w:t>
      </w:r>
      <w:r w:rsidR="003D5B6A" w:rsidRPr="003275EB">
        <w:t xml:space="preserve"> </w:t>
      </w:r>
      <w:r w:rsidR="001F41C8" w:rsidRPr="003275EB">
        <w:t>µL</w:t>
      </w:r>
      <w:r w:rsidR="00937B86" w:rsidRPr="003275EB">
        <w:t>.</w:t>
      </w:r>
      <w:r w:rsidR="001F41C8" w:rsidRPr="003275EB">
        <w:t xml:space="preserve"> </w:t>
      </w:r>
      <w:r w:rsidR="00937B86" w:rsidRPr="003275EB">
        <w:t>R</w:t>
      </w:r>
      <w:r w:rsidR="006E1B52" w:rsidRPr="003275EB">
        <w:t xml:space="preserve">epeat point </w:t>
      </w:r>
      <w:r w:rsidR="004F4A20" w:rsidRPr="003275EB">
        <w:rPr>
          <w:color w:val="000000" w:themeColor="text1"/>
        </w:rPr>
        <w:t>1.1.</w:t>
      </w:r>
      <w:r w:rsidR="0030168B" w:rsidRPr="003275EB">
        <w:rPr>
          <w:color w:val="000000" w:themeColor="text1"/>
        </w:rPr>
        <w:t xml:space="preserve">4 </w:t>
      </w:r>
      <w:r w:rsidR="004F4A20" w:rsidRPr="003275EB">
        <w:rPr>
          <w:color w:val="000000" w:themeColor="text1"/>
        </w:rPr>
        <w:t>to 1.1.</w:t>
      </w:r>
      <w:r w:rsidR="0030168B" w:rsidRPr="003275EB">
        <w:rPr>
          <w:color w:val="000000" w:themeColor="text1"/>
        </w:rPr>
        <w:t xml:space="preserve">7 </w:t>
      </w:r>
      <w:r w:rsidR="006E1B52" w:rsidRPr="003275EB">
        <w:t>using 20</w:t>
      </w:r>
      <w:r w:rsidR="006C5FEA" w:rsidRPr="003275EB">
        <w:t>.0</w:t>
      </w:r>
      <w:r w:rsidR="006E1B52" w:rsidRPr="003275EB">
        <w:t xml:space="preserve"> </w:t>
      </w:r>
      <w:r w:rsidR="001F41C8" w:rsidRPr="003275EB">
        <w:t xml:space="preserve">µL </w:t>
      </w:r>
      <w:r w:rsidR="006C5FEA" w:rsidRPr="003275EB">
        <w:t>volume</w:t>
      </w:r>
      <w:r w:rsidR="006E1B52" w:rsidRPr="003275EB">
        <w:t>.</w:t>
      </w:r>
      <w:r w:rsidR="001F41C8" w:rsidRPr="003275EB">
        <w:t xml:space="preserve"> </w:t>
      </w:r>
      <w:r w:rsidR="003D5B6A" w:rsidRPr="003275EB">
        <w:t>Do the s</w:t>
      </w:r>
      <w:r w:rsidR="006E1B52" w:rsidRPr="003275EB">
        <w:t xml:space="preserve">ame </w:t>
      </w:r>
      <w:r w:rsidR="00C04DF1" w:rsidRPr="003275EB">
        <w:t xml:space="preserve">procedure </w:t>
      </w:r>
      <w:r w:rsidR="006E1B52" w:rsidRPr="003275EB">
        <w:t>with 30</w:t>
      </w:r>
      <w:r w:rsidR="006C5FEA" w:rsidRPr="003275EB">
        <w:t>.0</w:t>
      </w:r>
      <w:r w:rsidR="001F41C8" w:rsidRPr="003275EB">
        <w:t xml:space="preserve"> µL</w:t>
      </w:r>
      <w:r w:rsidR="006E1B52" w:rsidRPr="003275EB">
        <w:t>, 40</w:t>
      </w:r>
      <w:r w:rsidR="006C5FEA" w:rsidRPr="003275EB">
        <w:t>.0</w:t>
      </w:r>
      <w:r w:rsidR="001F41C8" w:rsidRPr="003275EB">
        <w:t xml:space="preserve"> µL</w:t>
      </w:r>
      <w:r w:rsidR="006E1B52" w:rsidRPr="003275EB">
        <w:t>, 50</w:t>
      </w:r>
      <w:r w:rsidR="006C5FEA" w:rsidRPr="003275EB">
        <w:t>.0</w:t>
      </w:r>
      <w:r w:rsidR="001F41C8" w:rsidRPr="003275EB">
        <w:t xml:space="preserve"> µL</w:t>
      </w:r>
      <w:r w:rsidR="006E1B52" w:rsidRPr="003275EB">
        <w:t>, 60</w:t>
      </w:r>
      <w:r w:rsidR="006C5FEA" w:rsidRPr="003275EB">
        <w:t>.0</w:t>
      </w:r>
      <w:r w:rsidR="001F41C8" w:rsidRPr="003275EB">
        <w:t xml:space="preserve"> µL</w:t>
      </w:r>
      <w:r w:rsidR="006E1B52" w:rsidRPr="003275EB">
        <w:t>, 70</w:t>
      </w:r>
      <w:r w:rsidR="006C5FEA" w:rsidRPr="003275EB">
        <w:t>.0</w:t>
      </w:r>
      <w:r w:rsidR="001F41C8" w:rsidRPr="003275EB">
        <w:t xml:space="preserve"> µL</w:t>
      </w:r>
      <w:r w:rsidR="006E1B52" w:rsidRPr="003275EB">
        <w:t>, 80</w:t>
      </w:r>
      <w:r w:rsidR="006C5FEA" w:rsidRPr="003275EB">
        <w:t xml:space="preserve">.0 </w:t>
      </w:r>
      <w:r w:rsidR="001F41C8" w:rsidRPr="003275EB">
        <w:t>µL</w:t>
      </w:r>
      <w:r w:rsidR="006E1B52" w:rsidRPr="003275EB">
        <w:t>, 90</w:t>
      </w:r>
      <w:r w:rsidR="006C5FEA" w:rsidRPr="003275EB">
        <w:t>.0</w:t>
      </w:r>
      <w:r w:rsidR="001F41C8" w:rsidRPr="003275EB">
        <w:t xml:space="preserve"> µL </w:t>
      </w:r>
      <w:r w:rsidR="006E1B52" w:rsidRPr="003275EB">
        <w:t>and 100</w:t>
      </w:r>
      <w:r w:rsidR="001F41C8" w:rsidRPr="003275EB">
        <w:t xml:space="preserve"> µL</w:t>
      </w:r>
      <w:r w:rsidR="006E1B52" w:rsidRPr="003275EB">
        <w:t xml:space="preserve">. </w:t>
      </w:r>
    </w:p>
    <w:p w14:paraId="2E116E6C" w14:textId="211088AE" w:rsidR="001F41C8" w:rsidRPr="003275EB" w:rsidRDefault="001F41C8" w:rsidP="003275EB"/>
    <w:p w14:paraId="7C987D5C" w14:textId="5763E205" w:rsidR="001F41C8" w:rsidRPr="003275EB" w:rsidRDefault="00B62873" w:rsidP="003275EB">
      <w:pPr>
        <w:pStyle w:val="ListParagraph"/>
        <w:numPr>
          <w:ilvl w:val="2"/>
          <w:numId w:val="20"/>
        </w:numPr>
        <w:ind w:left="0" w:firstLine="0"/>
        <w:contextualSpacing w:val="0"/>
        <w:rPr>
          <w:highlight w:val="yellow"/>
        </w:rPr>
      </w:pPr>
      <w:r w:rsidRPr="003275EB">
        <w:rPr>
          <w:highlight w:val="yellow"/>
        </w:rPr>
        <w:t>Dispense</w:t>
      </w:r>
      <w:r w:rsidR="00CC3C77" w:rsidRPr="003275EB">
        <w:rPr>
          <w:highlight w:val="yellow"/>
        </w:rPr>
        <w:t xml:space="preserve"> with a 1</w:t>
      </w:r>
      <w:r w:rsidR="001F41C8" w:rsidRPr="003275EB">
        <w:rPr>
          <w:highlight w:val="yellow"/>
        </w:rPr>
        <w:t xml:space="preserve"> µL </w:t>
      </w:r>
      <w:r w:rsidR="00CC3C77" w:rsidRPr="003275EB">
        <w:rPr>
          <w:highlight w:val="yellow"/>
        </w:rPr>
        <w:t>precision</w:t>
      </w:r>
      <w:r w:rsidR="00681F25" w:rsidRPr="003275EB">
        <w:rPr>
          <w:highlight w:val="yellow"/>
        </w:rPr>
        <w:t xml:space="preserve"> for a narrower range required for the ball mill grinding experiment</w:t>
      </w:r>
      <w:r w:rsidR="00C04DF1" w:rsidRPr="003275EB">
        <w:rPr>
          <w:highlight w:val="yellow"/>
        </w:rPr>
        <w:t>. For example</w:t>
      </w:r>
      <w:r w:rsidR="00562B2B" w:rsidRPr="003275EB">
        <w:rPr>
          <w:highlight w:val="yellow"/>
        </w:rPr>
        <w:t>:</w:t>
      </w:r>
      <w:r w:rsidR="00C04DF1" w:rsidRPr="003275EB">
        <w:rPr>
          <w:highlight w:val="yellow"/>
        </w:rPr>
        <w:t xml:space="preserve"> for acetonitrile</w:t>
      </w:r>
      <w:r w:rsidR="00F2043A" w:rsidRPr="003275EB">
        <w:rPr>
          <w:highlight w:val="yellow"/>
        </w:rPr>
        <w:t>,</w:t>
      </w:r>
      <w:r w:rsidR="00C04DF1" w:rsidRPr="003275EB">
        <w:rPr>
          <w:highlight w:val="yellow"/>
        </w:rPr>
        <w:t xml:space="preserve"> pipette</w:t>
      </w:r>
      <w:r w:rsidR="00CC3C77" w:rsidRPr="003275EB">
        <w:rPr>
          <w:highlight w:val="yellow"/>
        </w:rPr>
        <w:t xml:space="preserve"> between 20 </w:t>
      </w:r>
      <w:r w:rsidR="001F41C8" w:rsidRPr="003275EB">
        <w:rPr>
          <w:highlight w:val="yellow"/>
        </w:rPr>
        <w:t xml:space="preserve">µL </w:t>
      </w:r>
      <w:r w:rsidR="00CC3C77" w:rsidRPr="003275EB">
        <w:rPr>
          <w:highlight w:val="yellow"/>
        </w:rPr>
        <w:t>and 27</w:t>
      </w:r>
      <w:r w:rsidR="001F41C8" w:rsidRPr="003275EB">
        <w:rPr>
          <w:highlight w:val="yellow"/>
        </w:rPr>
        <w:t xml:space="preserve"> µL </w:t>
      </w:r>
      <w:r w:rsidR="00C04DF1" w:rsidRPr="003275EB">
        <w:rPr>
          <w:highlight w:val="yellow"/>
        </w:rPr>
        <w:t>with 1</w:t>
      </w:r>
      <w:r w:rsidR="001F41C8" w:rsidRPr="003275EB">
        <w:rPr>
          <w:highlight w:val="yellow"/>
        </w:rPr>
        <w:t xml:space="preserve"> µL </w:t>
      </w:r>
      <w:r w:rsidR="00C04DF1" w:rsidRPr="003275EB">
        <w:rPr>
          <w:highlight w:val="yellow"/>
        </w:rPr>
        <w:t>precision</w:t>
      </w:r>
      <w:r w:rsidR="00CC3C77" w:rsidRPr="003275EB">
        <w:rPr>
          <w:highlight w:val="yellow"/>
        </w:rPr>
        <w:t xml:space="preserve">. Repeat </w:t>
      </w:r>
      <w:r w:rsidR="00CC3C77" w:rsidRPr="003275EB">
        <w:rPr>
          <w:color w:val="000000" w:themeColor="text1"/>
          <w:highlight w:val="yellow"/>
        </w:rPr>
        <w:t xml:space="preserve">point </w:t>
      </w:r>
      <w:r w:rsidR="004F4A20" w:rsidRPr="003275EB">
        <w:rPr>
          <w:color w:val="000000" w:themeColor="text1"/>
          <w:highlight w:val="yellow"/>
        </w:rPr>
        <w:t>1.1.</w:t>
      </w:r>
      <w:r w:rsidR="00562B2B" w:rsidRPr="003275EB">
        <w:rPr>
          <w:color w:val="000000" w:themeColor="text1"/>
          <w:highlight w:val="yellow"/>
        </w:rPr>
        <w:t>4</w:t>
      </w:r>
      <w:r w:rsidR="004F4A20" w:rsidRPr="003275EB">
        <w:rPr>
          <w:color w:val="000000" w:themeColor="text1"/>
          <w:highlight w:val="yellow"/>
        </w:rPr>
        <w:t xml:space="preserve"> to 1.1.</w:t>
      </w:r>
      <w:r w:rsidR="0030168B" w:rsidRPr="003275EB">
        <w:rPr>
          <w:color w:val="000000" w:themeColor="text1"/>
          <w:highlight w:val="yellow"/>
        </w:rPr>
        <w:t xml:space="preserve">7 </w:t>
      </w:r>
      <w:r w:rsidR="00CC3C77" w:rsidRPr="003275EB">
        <w:rPr>
          <w:highlight w:val="yellow"/>
        </w:rPr>
        <w:t>using 21</w:t>
      </w:r>
      <w:r w:rsidR="00562B2B" w:rsidRPr="003275EB">
        <w:rPr>
          <w:highlight w:val="yellow"/>
        </w:rPr>
        <w:t>.0</w:t>
      </w:r>
      <w:r w:rsidR="00CC3C77" w:rsidRPr="003275EB">
        <w:rPr>
          <w:highlight w:val="yellow"/>
        </w:rPr>
        <w:t xml:space="preserve"> </w:t>
      </w:r>
      <w:r w:rsidR="001F41C8" w:rsidRPr="003275EB">
        <w:rPr>
          <w:highlight w:val="yellow"/>
        </w:rPr>
        <w:t>µL</w:t>
      </w:r>
      <w:r w:rsidR="00CC3C77" w:rsidRPr="003275EB">
        <w:rPr>
          <w:highlight w:val="yellow"/>
        </w:rPr>
        <w:t>, 22</w:t>
      </w:r>
      <w:r w:rsidR="00562B2B" w:rsidRPr="003275EB">
        <w:rPr>
          <w:highlight w:val="yellow"/>
        </w:rPr>
        <w:t>.0</w:t>
      </w:r>
      <w:r w:rsidR="00CC3C77" w:rsidRPr="003275EB">
        <w:rPr>
          <w:highlight w:val="yellow"/>
        </w:rPr>
        <w:t xml:space="preserve"> </w:t>
      </w:r>
      <w:r w:rsidR="001F41C8" w:rsidRPr="003275EB">
        <w:rPr>
          <w:highlight w:val="yellow"/>
        </w:rPr>
        <w:t>µL</w:t>
      </w:r>
      <w:r w:rsidR="00CC3C77" w:rsidRPr="003275EB">
        <w:rPr>
          <w:highlight w:val="yellow"/>
        </w:rPr>
        <w:t>, 23</w:t>
      </w:r>
      <w:r w:rsidR="00562B2B" w:rsidRPr="003275EB">
        <w:rPr>
          <w:highlight w:val="yellow"/>
        </w:rPr>
        <w:t>.0</w:t>
      </w:r>
      <w:r w:rsidR="00CC3C77" w:rsidRPr="003275EB">
        <w:rPr>
          <w:highlight w:val="yellow"/>
        </w:rPr>
        <w:t xml:space="preserve"> </w:t>
      </w:r>
      <w:r w:rsidR="001F41C8" w:rsidRPr="003275EB">
        <w:rPr>
          <w:highlight w:val="yellow"/>
        </w:rPr>
        <w:t>µL</w:t>
      </w:r>
      <w:r w:rsidR="00CC3C77" w:rsidRPr="003275EB">
        <w:rPr>
          <w:highlight w:val="yellow"/>
        </w:rPr>
        <w:t>, 24</w:t>
      </w:r>
      <w:r w:rsidR="00562B2B" w:rsidRPr="003275EB">
        <w:rPr>
          <w:highlight w:val="yellow"/>
        </w:rPr>
        <w:t>.0</w:t>
      </w:r>
      <w:r w:rsidR="00CC3C77" w:rsidRPr="003275EB">
        <w:rPr>
          <w:highlight w:val="yellow"/>
        </w:rPr>
        <w:t xml:space="preserve"> </w:t>
      </w:r>
      <w:r w:rsidR="001F41C8" w:rsidRPr="003275EB">
        <w:rPr>
          <w:highlight w:val="yellow"/>
        </w:rPr>
        <w:t>µL</w:t>
      </w:r>
      <w:r w:rsidR="00CC3C77" w:rsidRPr="003275EB">
        <w:rPr>
          <w:highlight w:val="yellow"/>
        </w:rPr>
        <w:t>, 25</w:t>
      </w:r>
      <w:r w:rsidR="00562B2B" w:rsidRPr="003275EB">
        <w:rPr>
          <w:highlight w:val="yellow"/>
        </w:rPr>
        <w:t>.0</w:t>
      </w:r>
      <w:r w:rsidR="00CC3C77" w:rsidRPr="003275EB">
        <w:rPr>
          <w:highlight w:val="yellow"/>
        </w:rPr>
        <w:t xml:space="preserve"> </w:t>
      </w:r>
      <w:r w:rsidR="001F41C8" w:rsidRPr="003275EB">
        <w:rPr>
          <w:highlight w:val="yellow"/>
        </w:rPr>
        <w:t>µL</w:t>
      </w:r>
      <w:r w:rsidR="00CC3C77" w:rsidRPr="003275EB">
        <w:rPr>
          <w:highlight w:val="yellow"/>
        </w:rPr>
        <w:t>, 26</w:t>
      </w:r>
      <w:r w:rsidR="00562B2B" w:rsidRPr="003275EB">
        <w:rPr>
          <w:highlight w:val="yellow"/>
        </w:rPr>
        <w:t>.0</w:t>
      </w:r>
      <w:r w:rsidR="00CC3C77" w:rsidRPr="003275EB">
        <w:rPr>
          <w:highlight w:val="yellow"/>
        </w:rPr>
        <w:t xml:space="preserve"> </w:t>
      </w:r>
      <w:r w:rsidR="001F41C8" w:rsidRPr="003275EB">
        <w:rPr>
          <w:highlight w:val="yellow"/>
        </w:rPr>
        <w:t xml:space="preserve">µL </w:t>
      </w:r>
      <w:r w:rsidR="00CC3C77" w:rsidRPr="003275EB">
        <w:rPr>
          <w:highlight w:val="yellow"/>
        </w:rPr>
        <w:t>and 27</w:t>
      </w:r>
      <w:r w:rsidR="00562B2B" w:rsidRPr="003275EB">
        <w:rPr>
          <w:highlight w:val="yellow"/>
        </w:rPr>
        <w:t>.0</w:t>
      </w:r>
      <w:r w:rsidR="00CC3C77" w:rsidRPr="003275EB">
        <w:rPr>
          <w:highlight w:val="yellow"/>
        </w:rPr>
        <w:t xml:space="preserve"> </w:t>
      </w:r>
      <w:r w:rsidR="001F41C8" w:rsidRPr="003275EB">
        <w:rPr>
          <w:highlight w:val="yellow"/>
        </w:rPr>
        <w:t xml:space="preserve">µL </w:t>
      </w:r>
      <w:r w:rsidR="00CC3C77" w:rsidRPr="003275EB">
        <w:rPr>
          <w:highlight w:val="yellow"/>
        </w:rPr>
        <w:t>MeCN.</w:t>
      </w:r>
    </w:p>
    <w:p w14:paraId="2DE2C172" w14:textId="5810E35C" w:rsidR="001F41C8" w:rsidRPr="003275EB" w:rsidRDefault="001F41C8" w:rsidP="003275EB">
      <w:pPr>
        <w:rPr>
          <w:highlight w:val="yellow"/>
        </w:rPr>
      </w:pPr>
    </w:p>
    <w:p w14:paraId="52B2B92C" w14:textId="73926ADE" w:rsidR="00C04DF1" w:rsidRPr="003275EB" w:rsidRDefault="00CC3C77" w:rsidP="003275EB">
      <w:pPr>
        <w:pStyle w:val="ListParagraph"/>
        <w:numPr>
          <w:ilvl w:val="2"/>
          <w:numId w:val="20"/>
        </w:numPr>
        <w:ind w:left="0" w:firstLine="0"/>
        <w:contextualSpacing w:val="0"/>
        <w:rPr>
          <w:bCs/>
          <w:color w:val="000000" w:themeColor="text1"/>
        </w:rPr>
      </w:pPr>
      <w:r w:rsidRPr="003275EB">
        <w:t xml:space="preserve"> </w:t>
      </w:r>
      <w:r w:rsidR="00266EBE" w:rsidRPr="003275EB">
        <w:t>Calculate the average weight. Divide the average weight by the density of the solvent to obtain the average value of the dispensed volume. Enter the values for the pipetted volume of solvent in µL in the y axis and the values in µL for the volumes calculated from the average weight in the x axis. Figure 5 shows an example of these graphs. [Place Figure 5 here]</w:t>
      </w:r>
      <w:r w:rsidR="00266EBE" w:rsidRPr="003275EB">
        <w:rPr>
          <w:bCs/>
          <w:color w:val="000000" w:themeColor="text1"/>
        </w:rPr>
        <w:t>.</w:t>
      </w:r>
    </w:p>
    <w:p w14:paraId="531ABD09" w14:textId="7052D41B" w:rsidR="001F41C8" w:rsidRPr="003275EB" w:rsidRDefault="001F41C8" w:rsidP="003275EB">
      <w:pPr>
        <w:rPr>
          <w:bCs/>
          <w:color w:val="000000" w:themeColor="text1"/>
        </w:rPr>
      </w:pPr>
    </w:p>
    <w:p w14:paraId="4FEDA107" w14:textId="1F6AF7CF" w:rsidR="001F41C8" w:rsidRPr="003275EB" w:rsidRDefault="00F5329D" w:rsidP="003275EB">
      <w:pPr>
        <w:rPr>
          <w:bCs/>
          <w:color w:val="000000" w:themeColor="text1"/>
        </w:rPr>
      </w:pPr>
      <w:r w:rsidRPr="003275EB">
        <w:rPr>
          <w:b/>
        </w:rPr>
        <w:t>NOTE</w:t>
      </w:r>
      <w:r w:rsidRPr="003275EB">
        <w:t xml:space="preserve">: </w:t>
      </w:r>
      <w:r w:rsidRPr="003275EB">
        <w:rPr>
          <w:bCs/>
          <w:color w:val="000000" w:themeColor="text1"/>
        </w:rPr>
        <w:t>The correlation coefficient for the linearity graph should be r</w:t>
      </w:r>
      <w:r w:rsidRPr="003275EB">
        <w:rPr>
          <w:bCs/>
          <w:color w:val="000000" w:themeColor="text1"/>
          <w:vertAlign w:val="superscript"/>
        </w:rPr>
        <w:t>2</w:t>
      </w:r>
      <w:r w:rsidRPr="003275EB">
        <w:rPr>
          <w:bCs/>
          <w:color w:val="000000" w:themeColor="text1"/>
        </w:rPr>
        <w:t xml:space="preserve">&gt; 0.99 for the wide range (10-100 </w:t>
      </w:r>
      <w:r w:rsidR="001F41C8" w:rsidRPr="003275EB">
        <w:rPr>
          <w:bCs/>
          <w:color w:val="000000" w:themeColor="text1"/>
        </w:rPr>
        <w:t>µL)</w:t>
      </w:r>
      <w:r w:rsidRPr="003275EB">
        <w:rPr>
          <w:bCs/>
          <w:color w:val="000000" w:themeColor="text1"/>
        </w:rPr>
        <w:t xml:space="preserve"> as well as for the narrow range (20-30 </w:t>
      </w:r>
      <w:r w:rsidR="001F41C8" w:rsidRPr="003275EB">
        <w:rPr>
          <w:bCs/>
          <w:color w:val="000000" w:themeColor="text1"/>
        </w:rPr>
        <w:t>µL</w:t>
      </w:r>
      <w:r w:rsidRPr="003275EB">
        <w:rPr>
          <w:bCs/>
          <w:color w:val="000000" w:themeColor="text1"/>
        </w:rPr>
        <w:t>)</w:t>
      </w:r>
      <w:r w:rsidR="001F41C8" w:rsidRPr="003275EB">
        <w:rPr>
          <w:bCs/>
          <w:color w:val="000000" w:themeColor="text1"/>
        </w:rPr>
        <w:t>.</w:t>
      </w:r>
    </w:p>
    <w:p w14:paraId="013F985A" w14:textId="77777777" w:rsidR="001F41C8" w:rsidRPr="003275EB" w:rsidRDefault="001F41C8" w:rsidP="003275EB">
      <w:pPr>
        <w:rPr>
          <w:bCs/>
          <w:color w:val="000000" w:themeColor="text1"/>
        </w:rPr>
      </w:pPr>
    </w:p>
    <w:p w14:paraId="1324D21B" w14:textId="70AC2623" w:rsidR="00183965" w:rsidRPr="003275EB" w:rsidRDefault="00535E9D" w:rsidP="003275EB">
      <w:pPr>
        <w:pStyle w:val="Jove-2"/>
        <w:spacing w:before="0" w:after="0"/>
        <w:ind w:left="0" w:firstLine="0"/>
        <w:rPr>
          <w:rFonts w:ascii="Calibri" w:hAnsi="Calibri" w:cs="Calibri"/>
          <w:szCs w:val="24"/>
        </w:rPr>
      </w:pPr>
      <w:r w:rsidRPr="003275EB">
        <w:rPr>
          <w:rFonts w:ascii="Calibri" w:hAnsi="Calibri" w:cs="Calibri"/>
          <w:szCs w:val="24"/>
        </w:rPr>
        <w:t xml:space="preserve">Validation of precise pipetting of organic solvents </w:t>
      </w:r>
      <w:r w:rsidR="00183965" w:rsidRPr="003275EB">
        <w:rPr>
          <w:rFonts w:ascii="Calibri" w:hAnsi="Calibri" w:cs="Calibri"/>
          <w:szCs w:val="24"/>
        </w:rPr>
        <w:t xml:space="preserve">in </w:t>
      </w:r>
      <w:r w:rsidRPr="003275EB">
        <w:rPr>
          <w:rFonts w:ascii="Calibri" w:hAnsi="Calibri" w:cs="Calibri"/>
          <w:szCs w:val="24"/>
        </w:rPr>
        <w:t>forward</w:t>
      </w:r>
      <w:r w:rsidR="00183965" w:rsidRPr="003275EB">
        <w:rPr>
          <w:rFonts w:ascii="Calibri" w:hAnsi="Calibri" w:cs="Calibri"/>
          <w:szCs w:val="24"/>
        </w:rPr>
        <w:t xml:space="preserve"> pipette mode</w:t>
      </w:r>
    </w:p>
    <w:p w14:paraId="25C2A236" w14:textId="61946CA5" w:rsidR="00822E6A" w:rsidRPr="003275EB" w:rsidRDefault="00FE3B6D" w:rsidP="003275EB">
      <w:pPr>
        <w:pStyle w:val="NormalWeb"/>
        <w:spacing w:before="0" w:beforeAutospacing="0" w:after="0" w:afterAutospacing="0"/>
      </w:pPr>
      <w:r w:rsidRPr="003275EB">
        <w:rPr>
          <w:b/>
        </w:rPr>
        <w:t>NOTE</w:t>
      </w:r>
      <w:r w:rsidRPr="003275EB">
        <w:t>: Air displacement pipettes in forward pipetting mode</w:t>
      </w:r>
      <w:r w:rsidR="008D3FEF" w:rsidRPr="003275EB">
        <w:t xml:space="preserve"> (the normal mode of pipetting)</w:t>
      </w:r>
      <w:r w:rsidR="001F41C8" w:rsidRPr="003275EB">
        <w:t xml:space="preserve"> </w:t>
      </w:r>
      <w:r w:rsidR="00710437" w:rsidRPr="003275EB">
        <w:lastRenderedPageBreak/>
        <w:t>were</w:t>
      </w:r>
      <w:r w:rsidR="00710437" w:rsidRPr="003275EB" w:rsidDel="00710437">
        <w:t xml:space="preserve"> </w:t>
      </w:r>
      <w:r w:rsidRPr="003275EB">
        <w:t>selected for a range of LAG solvents (methanol (MeOH), ethanol (EtOH), isopropanol (IPA), dimethyl sulfoxide DMSO, benzene, toluene and water (H</w:t>
      </w:r>
      <w:r w:rsidRPr="003275EB">
        <w:rPr>
          <w:vertAlign w:val="subscript"/>
        </w:rPr>
        <w:t>2</w:t>
      </w:r>
      <w:r w:rsidRPr="003275EB">
        <w:t>O)) which did not soak or soak</w:t>
      </w:r>
      <w:r w:rsidR="00934087" w:rsidRPr="003275EB">
        <w:t>ed</w:t>
      </w:r>
      <w:r w:rsidRPr="003275EB">
        <w:t xml:space="preserve"> much too slowly into the powders of the starting materials (</w:t>
      </w:r>
      <w:r w:rsidRPr="003275EB">
        <w:rPr>
          <w:b/>
        </w:rPr>
        <w:t>1-1</w:t>
      </w:r>
      <w:r w:rsidRPr="003275EB">
        <w:t xml:space="preserve"> and </w:t>
      </w:r>
      <w:r w:rsidRPr="003275EB">
        <w:rPr>
          <w:b/>
        </w:rPr>
        <w:t>2-2</w:t>
      </w:r>
      <w:r w:rsidRPr="003275EB">
        <w:t>).</w:t>
      </w:r>
      <w:r w:rsidR="001F41C8" w:rsidRPr="003275EB">
        <w:t xml:space="preserve"> </w:t>
      </w:r>
      <w:r w:rsidRPr="003275EB">
        <w:t>Therefore it was critical to avoid dispensing any solvent on the internal wall</w:t>
      </w:r>
      <w:r w:rsidR="00934087" w:rsidRPr="003275EB">
        <w:t>s of the jar</w:t>
      </w:r>
      <w:r w:rsidRPr="003275EB">
        <w:t xml:space="preserve"> or on the surfaces of the ball bearing as </w:t>
      </w:r>
      <w:r w:rsidR="00934087" w:rsidRPr="003275EB">
        <w:t>these solvent residues</w:t>
      </w:r>
      <w:r w:rsidRPr="003275EB">
        <w:t xml:space="preserve"> would not be adsorbed efficiently enough by the solid during grinding</w:t>
      </w:r>
      <w:r w:rsidR="00934087" w:rsidRPr="003275EB">
        <w:t xml:space="preserve"> and therefore not take part in the </w:t>
      </w:r>
      <w:r w:rsidR="008D3FEF" w:rsidRPr="003275EB">
        <w:t xml:space="preserve">ball mill grinding </w:t>
      </w:r>
      <w:r w:rsidR="00934087" w:rsidRPr="003275EB">
        <w:t xml:space="preserve">reaction. The strategy was to quantitatively transfer the volume of the solvent </w:t>
      </w:r>
      <w:r w:rsidR="001F5937" w:rsidRPr="003275EB">
        <w:t xml:space="preserve">directly </w:t>
      </w:r>
      <w:r w:rsidR="00934087" w:rsidRPr="003275EB">
        <w:t>to the powder by resting the wet pipette tip</w:t>
      </w:r>
      <w:r w:rsidR="008D3FEF" w:rsidRPr="003275EB">
        <w:t xml:space="preserve"> on top of the powder</w:t>
      </w:r>
      <w:r w:rsidR="00934087" w:rsidRPr="003275EB">
        <w:t xml:space="preserve"> at the end of the dispensing process without the risk of powder clumping around the </w:t>
      </w:r>
      <w:r w:rsidR="008D3FEF" w:rsidRPr="003275EB">
        <w:t xml:space="preserve">wet </w:t>
      </w:r>
      <w:r w:rsidR="00934087" w:rsidRPr="003275EB">
        <w:t xml:space="preserve">tip. The use of reverse pipetting would </w:t>
      </w:r>
      <w:r w:rsidR="008D3FEF" w:rsidRPr="003275EB">
        <w:t xml:space="preserve">have </w:t>
      </w:r>
      <w:r w:rsidR="00934087" w:rsidRPr="003275EB">
        <w:t>be</w:t>
      </w:r>
      <w:r w:rsidR="008D3FEF" w:rsidRPr="003275EB">
        <w:t>en</w:t>
      </w:r>
      <w:r w:rsidR="00934087" w:rsidRPr="003275EB">
        <w:t xml:space="preserve"> unsuitable</w:t>
      </w:r>
      <w:r w:rsidR="001F5937" w:rsidRPr="003275EB">
        <w:t xml:space="preserve"> for this range of solvents</w:t>
      </w:r>
      <w:r w:rsidR="00D126F4" w:rsidRPr="003275EB">
        <w:t>, as</w:t>
      </w:r>
      <w:r w:rsidR="00934087" w:rsidRPr="003275EB">
        <w:t xml:space="preserve"> </w:t>
      </w:r>
      <w:r w:rsidR="00304B7E" w:rsidRPr="003275EB">
        <w:t>the solvent</w:t>
      </w:r>
      <w:r w:rsidR="00934087" w:rsidRPr="003275EB">
        <w:t xml:space="preserve"> residue that needs to stay in the pipette tip at the end of pipetting </w:t>
      </w:r>
      <w:r w:rsidR="001F5937" w:rsidRPr="003275EB">
        <w:t xml:space="preserve">procedure </w:t>
      </w:r>
      <w:r w:rsidR="00934087" w:rsidRPr="003275EB">
        <w:t xml:space="preserve">would have been wrongly transferred by capillary action when </w:t>
      </w:r>
      <w:r w:rsidR="001F5937" w:rsidRPr="003275EB">
        <w:t xml:space="preserve">the wetted tip was </w:t>
      </w:r>
      <w:r w:rsidR="00934087" w:rsidRPr="003275EB">
        <w:t>rested on powder</w:t>
      </w:r>
      <w:r w:rsidR="008D3FEF" w:rsidRPr="003275EB">
        <w:t xml:space="preserve"> and therefore dispensed more solvent than intended</w:t>
      </w:r>
      <w:r w:rsidR="00934087" w:rsidRPr="003275EB">
        <w:t>.</w:t>
      </w:r>
      <w:r w:rsidR="00C94401" w:rsidRPr="003275EB">
        <w:t xml:space="preserve"> </w:t>
      </w:r>
    </w:p>
    <w:p w14:paraId="1618F3C0" w14:textId="77777777" w:rsidR="00822E6A" w:rsidRPr="003275EB" w:rsidRDefault="00822E6A" w:rsidP="003275EB">
      <w:pPr>
        <w:pStyle w:val="NormalWeb"/>
        <w:spacing w:before="0" w:beforeAutospacing="0" w:after="0" w:afterAutospacing="0"/>
      </w:pPr>
    </w:p>
    <w:p w14:paraId="7951191F" w14:textId="39BCA1EC" w:rsidR="00FF2CA6" w:rsidRPr="003275EB" w:rsidRDefault="00FF2CA6" w:rsidP="003275EB">
      <w:pPr>
        <w:pStyle w:val="NormalWeb"/>
        <w:numPr>
          <w:ilvl w:val="2"/>
          <w:numId w:val="20"/>
        </w:numPr>
        <w:spacing w:before="0" w:beforeAutospacing="0" w:after="0" w:afterAutospacing="0"/>
        <w:ind w:left="0" w:firstLine="0"/>
        <w:rPr>
          <w:color w:val="000000" w:themeColor="text1"/>
        </w:rPr>
      </w:pPr>
      <w:r w:rsidRPr="003275EB">
        <w:t>Follow 1.1.1 to 1.1.</w:t>
      </w:r>
      <w:r w:rsidR="008D6E21" w:rsidRPr="003275EB">
        <w:t>2</w:t>
      </w:r>
      <w:r w:rsidRPr="003275EB">
        <w:t xml:space="preserve"> but set the electronic air displacement pipette to “normal pipetting” mode.</w:t>
      </w:r>
    </w:p>
    <w:p w14:paraId="149CB03B" w14:textId="77777777" w:rsidR="00822E6A" w:rsidRPr="003275EB" w:rsidRDefault="00822E6A" w:rsidP="003275EB">
      <w:pPr>
        <w:pStyle w:val="NormalWeb"/>
        <w:spacing w:before="0" w:beforeAutospacing="0" w:after="0" w:afterAutospacing="0"/>
        <w:rPr>
          <w:color w:val="000000" w:themeColor="text1"/>
        </w:rPr>
      </w:pPr>
    </w:p>
    <w:p w14:paraId="251F4EA1" w14:textId="179B4DB7" w:rsidR="00E615B4" w:rsidRPr="003275EB" w:rsidRDefault="00117CD1" w:rsidP="003275EB">
      <w:pPr>
        <w:pStyle w:val="NormalWeb"/>
        <w:numPr>
          <w:ilvl w:val="2"/>
          <w:numId w:val="20"/>
        </w:numPr>
        <w:spacing w:before="0" w:beforeAutospacing="0" w:after="0" w:afterAutospacing="0"/>
        <w:ind w:left="0" w:firstLine="0"/>
        <w:rPr>
          <w:color w:val="000000" w:themeColor="text1"/>
        </w:rPr>
      </w:pPr>
      <w:r w:rsidRPr="003275EB">
        <w:t>Set the volume</w:t>
      </w:r>
      <w:r w:rsidR="00A75F98" w:rsidRPr="003275EB">
        <w:t>,</w:t>
      </w:r>
      <w:r w:rsidRPr="003275EB">
        <w:t xml:space="preserve"> for example</w:t>
      </w:r>
      <w:r w:rsidR="00A75F98" w:rsidRPr="003275EB">
        <w:t>,</w:t>
      </w:r>
      <w:r w:rsidRPr="003275EB">
        <w:t xml:space="preserve"> to 65.0 </w:t>
      </w:r>
      <w:r w:rsidR="001F41C8" w:rsidRPr="003275EB">
        <w:t xml:space="preserve">µL </w:t>
      </w:r>
      <w:r w:rsidRPr="003275EB">
        <w:t xml:space="preserve">for </w:t>
      </w:r>
      <w:r w:rsidR="0087691A" w:rsidRPr="003275EB">
        <w:t>m</w:t>
      </w:r>
      <w:r w:rsidRPr="003275EB">
        <w:t>ethanol</w:t>
      </w:r>
      <w:r w:rsidR="008D6E21" w:rsidRPr="003275EB">
        <w:t>, and</w:t>
      </w:r>
      <w:r w:rsidR="008D6E21" w:rsidRPr="003275EB" w:rsidDel="008D6E21">
        <w:rPr>
          <w:color w:val="000000" w:themeColor="text1"/>
        </w:rPr>
        <w:t xml:space="preserve"> </w:t>
      </w:r>
      <w:r w:rsidR="008D6E21" w:rsidRPr="003275EB">
        <w:rPr>
          <w:color w:val="000000" w:themeColor="text1"/>
        </w:rPr>
        <w:t>f</w:t>
      </w:r>
      <w:r w:rsidR="00A75F98" w:rsidRPr="003275EB">
        <w:rPr>
          <w:color w:val="000000" w:themeColor="text1"/>
        </w:rPr>
        <w:t xml:space="preserve">ollow step </w:t>
      </w:r>
      <w:r w:rsidR="00695062" w:rsidRPr="003275EB">
        <w:rPr>
          <w:color w:val="000000" w:themeColor="text1"/>
        </w:rPr>
        <w:t>1.1.</w:t>
      </w:r>
      <w:r w:rsidR="008D6E21" w:rsidRPr="003275EB">
        <w:rPr>
          <w:color w:val="000000" w:themeColor="text1"/>
        </w:rPr>
        <w:t>4</w:t>
      </w:r>
      <w:r w:rsidR="00695062" w:rsidRPr="003275EB">
        <w:rPr>
          <w:color w:val="000000" w:themeColor="text1"/>
        </w:rPr>
        <w:t>.</w:t>
      </w:r>
    </w:p>
    <w:p w14:paraId="3C0122B3" w14:textId="19E44B6B" w:rsidR="00822E6A" w:rsidRPr="003275EB" w:rsidRDefault="00822E6A" w:rsidP="003275EB">
      <w:pPr>
        <w:pStyle w:val="NormalWeb"/>
        <w:spacing w:before="0" w:beforeAutospacing="0" w:after="0" w:afterAutospacing="0"/>
        <w:rPr>
          <w:color w:val="000000" w:themeColor="text1"/>
        </w:rPr>
      </w:pPr>
    </w:p>
    <w:p w14:paraId="7819C043" w14:textId="497E0C41" w:rsidR="0087691A" w:rsidRPr="003275EB" w:rsidRDefault="00AD74CA"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 xml:space="preserve">Aspirate </w:t>
      </w:r>
      <w:r w:rsidR="00CC3C77" w:rsidRPr="003275EB">
        <w:rPr>
          <w:color w:val="000000" w:themeColor="text1"/>
        </w:rPr>
        <w:t>65</w:t>
      </w:r>
      <w:r w:rsidR="006A2CFD" w:rsidRPr="003275EB">
        <w:rPr>
          <w:color w:val="000000" w:themeColor="text1"/>
        </w:rPr>
        <w:t xml:space="preserve">.0 </w:t>
      </w:r>
      <w:r w:rsidR="001F41C8" w:rsidRPr="003275EB">
        <w:t xml:space="preserve">µL </w:t>
      </w:r>
      <w:r w:rsidR="0087691A" w:rsidRPr="003275EB">
        <w:rPr>
          <w:color w:val="000000" w:themeColor="text1"/>
        </w:rPr>
        <w:t>m</w:t>
      </w:r>
      <w:r w:rsidR="00096144" w:rsidRPr="003275EB">
        <w:rPr>
          <w:color w:val="000000" w:themeColor="text1"/>
        </w:rPr>
        <w:t>ethanol</w:t>
      </w:r>
      <w:r w:rsidR="00695062" w:rsidRPr="003275EB">
        <w:rPr>
          <w:color w:val="000000" w:themeColor="text1"/>
        </w:rPr>
        <w:t xml:space="preserve"> following instruction on 1.1.</w:t>
      </w:r>
      <w:r w:rsidR="008D6E21" w:rsidRPr="003275EB">
        <w:rPr>
          <w:color w:val="000000" w:themeColor="text1"/>
        </w:rPr>
        <w:t>5</w:t>
      </w:r>
      <w:r w:rsidRPr="003275EB">
        <w:rPr>
          <w:color w:val="000000" w:themeColor="text1"/>
        </w:rPr>
        <w:t>.</w:t>
      </w:r>
      <w:r w:rsidR="00A75F98" w:rsidRPr="003275EB">
        <w:rPr>
          <w:color w:val="000000" w:themeColor="text1"/>
        </w:rPr>
        <w:t xml:space="preserve"> </w:t>
      </w:r>
      <w:r w:rsidR="00E615B4" w:rsidRPr="003275EB">
        <w:rPr>
          <w:color w:val="000000" w:themeColor="text1"/>
        </w:rPr>
        <w:t>Under</w:t>
      </w:r>
      <w:r w:rsidR="00A75F98" w:rsidRPr="003275EB">
        <w:rPr>
          <w:color w:val="000000" w:themeColor="text1"/>
        </w:rPr>
        <w:t xml:space="preserve"> “</w:t>
      </w:r>
      <w:r w:rsidR="00BD2BD1" w:rsidRPr="003275EB">
        <w:rPr>
          <w:color w:val="000000" w:themeColor="text1"/>
        </w:rPr>
        <w:t>normal</w:t>
      </w:r>
      <w:r w:rsidR="00A75F98" w:rsidRPr="003275EB">
        <w:rPr>
          <w:color w:val="000000" w:themeColor="text1"/>
        </w:rPr>
        <w:t xml:space="preserve"> pipetting” </w:t>
      </w:r>
      <w:r w:rsidR="00BD2BD1" w:rsidRPr="003275EB">
        <w:rPr>
          <w:color w:val="000000" w:themeColor="text1"/>
        </w:rPr>
        <w:t xml:space="preserve">only the exact volume </w:t>
      </w:r>
      <w:r w:rsidR="00A75F98" w:rsidRPr="003275EB">
        <w:rPr>
          <w:color w:val="000000" w:themeColor="text1"/>
        </w:rPr>
        <w:t>of solvent is automatically aspirated.</w:t>
      </w:r>
      <w:r w:rsidR="004D1347" w:rsidRPr="003275EB">
        <w:rPr>
          <w:color w:val="000000" w:themeColor="text1"/>
        </w:rPr>
        <w:t xml:space="preserve"> </w:t>
      </w:r>
    </w:p>
    <w:p w14:paraId="03A904C4" w14:textId="21C3C30B" w:rsidR="00822E6A" w:rsidRPr="003275EB" w:rsidRDefault="00822E6A" w:rsidP="003275EB">
      <w:pPr>
        <w:pStyle w:val="NormalWeb"/>
        <w:spacing w:before="0" w:beforeAutospacing="0" w:after="0" w:afterAutospacing="0"/>
        <w:rPr>
          <w:color w:val="000000" w:themeColor="text1"/>
        </w:rPr>
      </w:pPr>
    </w:p>
    <w:p w14:paraId="47FAF785" w14:textId="022D9550" w:rsidR="0000006C" w:rsidRPr="003275EB" w:rsidRDefault="00AD74CA" w:rsidP="003275EB">
      <w:pPr>
        <w:pStyle w:val="NormalWeb"/>
        <w:numPr>
          <w:ilvl w:val="2"/>
          <w:numId w:val="20"/>
        </w:numPr>
        <w:spacing w:before="0" w:beforeAutospacing="0" w:after="0" w:afterAutospacing="0"/>
        <w:ind w:left="0" w:firstLine="0"/>
        <w:rPr>
          <w:color w:val="000000" w:themeColor="text1"/>
        </w:rPr>
      </w:pPr>
      <w:r w:rsidRPr="003275EB">
        <w:t>Dispense the 65</w:t>
      </w:r>
      <w:r w:rsidR="006A2CFD" w:rsidRPr="003275EB">
        <w:t>.0</w:t>
      </w:r>
      <w:r w:rsidRPr="003275EB">
        <w:t xml:space="preserve"> </w:t>
      </w:r>
      <w:r w:rsidR="001F41C8" w:rsidRPr="003275EB">
        <w:t xml:space="preserve">µL </w:t>
      </w:r>
      <w:r w:rsidR="0087691A" w:rsidRPr="003275EB">
        <w:t>m</w:t>
      </w:r>
      <w:r w:rsidRPr="003275EB">
        <w:t>ethanol to the vial</w:t>
      </w:r>
      <w:r w:rsidR="00695062" w:rsidRPr="003275EB">
        <w:t xml:space="preserve"> as in </w:t>
      </w:r>
      <w:r w:rsidR="0087691A" w:rsidRPr="003275EB">
        <w:rPr>
          <w:color w:val="000000" w:themeColor="text1"/>
        </w:rPr>
        <w:t>1.1.</w:t>
      </w:r>
      <w:r w:rsidR="008D6E21" w:rsidRPr="003275EB">
        <w:rPr>
          <w:color w:val="000000" w:themeColor="text1"/>
        </w:rPr>
        <w:t>6</w:t>
      </w:r>
      <w:r w:rsidR="0087691A" w:rsidRPr="003275EB">
        <w:rPr>
          <w:color w:val="000000" w:themeColor="text1"/>
        </w:rPr>
        <w:t xml:space="preserve"> </w:t>
      </w:r>
      <w:r w:rsidR="00117CD1" w:rsidRPr="003275EB">
        <w:t xml:space="preserve">to quantitatively </w:t>
      </w:r>
      <w:r w:rsidR="00E615B4" w:rsidRPr="003275EB">
        <w:t xml:space="preserve">transfer </w:t>
      </w:r>
      <w:r w:rsidR="00695062" w:rsidRPr="003275EB">
        <w:t xml:space="preserve">all </w:t>
      </w:r>
      <w:r w:rsidR="00117CD1" w:rsidRPr="003275EB">
        <w:t>the volume</w:t>
      </w:r>
      <w:r w:rsidR="00695062" w:rsidRPr="003275EB">
        <w:t>.</w:t>
      </w:r>
      <w:r w:rsidRPr="003275EB">
        <w:t xml:space="preserve"> </w:t>
      </w:r>
      <w:r w:rsidR="00695062" w:rsidRPr="003275EB">
        <w:t>C</w:t>
      </w:r>
      <w:r w:rsidRPr="003275EB">
        <w:t xml:space="preserve">ap </w:t>
      </w:r>
      <w:r w:rsidR="00117CD1" w:rsidRPr="003275EB">
        <w:t>the vial</w:t>
      </w:r>
      <w:r w:rsidRPr="003275EB">
        <w:t xml:space="preserve"> immediately and weigh it. </w:t>
      </w:r>
      <w:r w:rsidR="00E615B4" w:rsidRPr="003275EB">
        <w:t>Record the weight</w:t>
      </w:r>
      <w:r w:rsidR="008D6E21" w:rsidRPr="003275EB">
        <w:t xml:space="preserve"> and</w:t>
      </w:r>
      <w:r w:rsidR="00E615B4" w:rsidRPr="003275EB">
        <w:t xml:space="preserve"> </w:t>
      </w:r>
      <w:r w:rsidR="008D6E21" w:rsidRPr="003275EB">
        <w:rPr>
          <w:color w:val="000000" w:themeColor="text1"/>
        </w:rPr>
        <w:t>f</w:t>
      </w:r>
      <w:r w:rsidR="004D1347" w:rsidRPr="003275EB">
        <w:rPr>
          <w:color w:val="000000" w:themeColor="text1"/>
        </w:rPr>
        <w:t xml:space="preserve">ollow step </w:t>
      </w:r>
      <w:r w:rsidR="0087691A" w:rsidRPr="003275EB">
        <w:rPr>
          <w:color w:val="000000" w:themeColor="text1"/>
        </w:rPr>
        <w:t>1.1.</w:t>
      </w:r>
      <w:r w:rsidR="002C25B1" w:rsidRPr="003275EB">
        <w:rPr>
          <w:color w:val="000000" w:themeColor="text1"/>
        </w:rPr>
        <w:t>7</w:t>
      </w:r>
      <w:r w:rsidR="0087691A" w:rsidRPr="003275EB">
        <w:rPr>
          <w:color w:val="000000" w:themeColor="text1"/>
        </w:rPr>
        <w:t>.</w:t>
      </w:r>
    </w:p>
    <w:p w14:paraId="29C5CADF" w14:textId="5F21BFF8" w:rsidR="0000006C" w:rsidRPr="003275EB" w:rsidRDefault="0000006C" w:rsidP="003275EB">
      <w:pPr>
        <w:pStyle w:val="NormalWeb"/>
        <w:spacing w:before="0" w:beforeAutospacing="0" w:after="0" w:afterAutospacing="0"/>
        <w:rPr>
          <w:color w:val="000000" w:themeColor="text1"/>
        </w:rPr>
      </w:pPr>
    </w:p>
    <w:p w14:paraId="6A8E91A4" w14:textId="6D647BA2" w:rsidR="00B62873" w:rsidRPr="003275EB" w:rsidRDefault="00AD74CA" w:rsidP="003275EB">
      <w:pPr>
        <w:pStyle w:val="NormalWeb"/>
        <w:numPr>
          <w:ilvl w:val="2"/>
          <w:numId w:val="20"/>
        </w:numPr>
        <w:spacing w:before="0" w:beforeAutospacing="0" w:after="0" w:afterAutospacing="0"/>
        <w:ind w:left="0" w:firstLine="0"/>
        <w:rPr>
          <w:color w:val="000000" w:themeColor="text1"/>
        </w:rPr>
      </w:pPr>
      <w:r w:rsidRPr="003275EB">
        <w:t xml:space="preserve"> Set now the volume in the pipette to 2</w:t>
      </w:r>
      <w:r w:rsidR="00CC3C77" w:rsidRPr="003275EB">
        <w:t>5</w:t>
      </w:r>
      <w:r w:rsidRPr="003275EB">
        <w:t xml:space="preserve">.0 </w:t>
      </w:r>
      <w:r w:rsidR="001F41C8" w:rsidRPr="003275EB">
        <w:t xml:space="preserve">µL </w:t>
      </w:r>
      <w:r w:rsidRPr="003275EB">
        <w:t xml:space="preserve">and repeat point </w:t>
      </w:r>
      <w:r w:rsidR="001D1E01" w:rsidRPr="003275EB">
        <w:t>1.2.</w:t>
      </w:r>
      <w:r w:rsidR="008D6E21" w:rsidRPr="003275EB">
        <w:t>2</w:t>
      </w:r>
      <w:r w:rsidR="001D1E01" w:rsidRPr="003275EB">
        <w:t xml:space="preserve"> to 1.2.</w:t>
      </w:r>
      <w:r w:rsidR="008D6E21" w:rsidRPr="003275EB">
        <w:t>4</w:t>
      </w:r>
      <w:r w:rsidRPr="003275EB">
        <w:t xml:space="preserve"> using 2</w:t>
      </w:r>
      <w:r w:rsidR="00CC3C77" w:rsidRPr="003275EB">
        <w:t>5</w:t>
      </w:r>
      <w:r w:rsidR="0087691A" w:rsidRPr="003275EB">
        <w:t>.0</w:t>
      </w:r>
      <w:r w:rsidRPr="003275EB">
        <w:t xml:space="preserve"> </w:t>
      </w:r>
      <w:r w:rsidR="0000006C" w:rsidRPr="003275EB">
        <w:t>µL</w:t>
      </w:r>
      <w:r w:rsidRPr="003275EB">
        <w:t>.</w:t>
      </w:r>
      <w:r w:rsidR="001F41C8" w:rsidRPr="003275EB">
        <w:t xml:space="preserve"> </w:t>
      </w:r>
      <w:r w:rsidRPr="003275EB">
        <w:t xml:space="preserve">Do the same with </w:t>
      </w:r>
      <w:r w:rsidR="00CC3C77" w:rsidRPr="003275EB">
        <w:rPr>
          <w:color w:val="000000" w:themeColor="text1"/>
        </w:rPr>
        <w:t>50</w:t>
      </w:r>
      <w:r w:rsidR="0087691A" w:rsidRPr="003275EB">
        <w:rPr>
          <w:color w:val="000000" w:themeColor="text1"/>
        </w:rPr>
        <w:t>.0</w:t>
      </w:r>
      <w:r w:rsidR="0000006C" w:rsidRPr="003275EB">
        <w:rPr>
          <w:color w:val="000000" w:themeColor="text1"/>
        </w:rPr>
        <w:t xml:space="preserve"> </w:t>
      </w:r>
      <w:r w:rsidR="0000006C" w:rsidRPr="003275EB">
        <w:t>µL,</w:t>
      </w:r>
      <w:r w:rsidR="00CC3C77" w:rsidRPr="003275EB">
        <w:rPr>
          <w:color w:val="000000" w:themeColor="text1"/>
        </w:rPr>
        <w:t xml:space="preserve"> 60</w:t>
      </w:r>
      <w:r w:rsidR="0087691A" w:rsidRPr="003275EB">
        <w:rPr>
          <w:color w:val="000000" w:themeColor="text1"/>
        </w:rPr>
        <w:t>.0</w:t>
      </w:r>
      <w:r w:rsidR="0000006C" w:rsidRPr="003275EB">
        <w:rPr>
          <w:color w:val="000000" w:themeColor="text1"/>
        </w:rPr>
        <w:t xml:space="preserve"> </w:t>
      </w:r>
      <w:r w:rsidR="0000006C" w:rsidRPr="003275EB">
        <w:t>µL,</w:t>
      </w:r>
      <w:r w:rsidR="00CC3C77" w:rsidRPr="003275EB">
        <w:rPr>
          <w:color w:val="000000" w:themeColor="text1"/>
        </w:rPr>
        <w:t xml:space="preserve"> 75</w:t>
      </w:r>
      <w:r w:rsidR="0087691A" w:rsidRPr="003275EB">
        <w:rPr>
          <w:color w:val="000000" w:themeColor="text1"/>
        </w:rPr>
        <w:t>.0</w:t>
      </w:r>
      <w:r w:rsidR="0000006C" w:rsidRPr="003275EB">
        <w:rPr>
          <w:color w:val="000000" w:themeColor="text1"/>
        </w:rPr>
        <w:t xml:space="preserve"> </w:t>
      </w:r>
      <w:r w:rsidR="0000006C" w:rsidRPr="003275EB">
        <w:t>µL,</w:t>
      </w:r>
      <w:r w:rsidR="00CC3C77" w:rsidRPr="003275EB">
        <w:rPr>
          <w:color w:val="000000" w:themeColor="text1"/>
        </w:rPr>
        <w:t xml:space="preserve"> 80</w:t>
      </w:r>
      <w:r w:rsidR="0087691A" w:rsidRPr="003275EB">
        <w:rPr>
          <w:color w:val="000000" w:themeColor="text1"/>
        </w:rPr>
        <w:t>.0</w:t>
      </w:r>
      <w:r w:rsidR="0000006C" w:rsidRPr="003275EB">
        <w:rPr>
          <w:color w:val="000000" w:themeColor="text1"/>
        </w:rPr>
        <w:t xml:space="preserve"> </w:t>
      </w:r>
      <w:r w:rsidR="0000006C" w:rsidRPr="003275EB">
        <w:t>µL</w:t>
      </w:r>
      <w:r w:rsidR="001F41C8" w:rsidRPr="003275EB">
        <w:t xml:space="preserve"> </w:t>
      </w:r>
      <w:r w:rsidR="00CC3C77" w:rsidRPr="003275EB">
        <w:rPr>
          <w:color w:val="000000" w:themeColor="text1"/>
        </w:rPr>
        <w:t>and 85</w:t>
      </w:r>
      <w:r w:rsidR="0087691A" w:rsidRPr="003275EB">
        <w:rPr>
          <w:color w:val="000000" w:themeColor="text1"/>
        </w:rPr>
        <w:t>.0</w:t>
      </w:r>
      <w:r w:rsidR="0000006C" w:rsidRPr="003275EB">
        <w:rPr>
          <w:color w:val="000000" w:themeColor="text1"/>
        </w:rPr>
        <w:t xml:space="preserve"> </w:t>
      </w:r>
      <w:r w:rsidR="0000006C" w:rsidRPr="003275EB">
        <w:t>µL</w:t>
      </w:r>
      <w:r w:rsidR="001F41C8" w:rsidRPr="003275EB">
        <w:t xml:space="preserve"> </w:t>
      </w:r>
      <w:r w:rsidR="00CC3C77" w:rsidRPr="003275EB">
        <w:rPr>
          <w:color w:val="000000" w:themeColor="text1"/>
        </w:rPr>
        <w:t>methanol</w:t>
      </w:r>
      <w:r w:rsidRPr="003275EB">
        <w:t>.</w:t>
      </w:r>
    </w:p>
    <w:p w14:paraId="42E7F5FB" w14:textId="003F9724" w:rsidR="0000006C" w:rsidRPr="003275EB" w:rsidRDefault="0000006C" w:rsidP="003275EB">
      <w:pPr>
        <w:pStyle w:val="NormalWeb"/>
        <w:spacing w:before="0" w:beforeAutospacing="0" w:after="0" w:afterAutospacing="0"/>
        <w:rPr>
          <w:color w:val="000000" w:themeColor="text1"/>
        </w:rPr>
      </w:pPr>
    </w:p>
    <w:p w14:paraId="5509B019" w14:textId="401E5978" w:rsidR="00AD74CA" w:rsidRPr="003275EB" w:rsidRDefault="00B62873" w:rsidP="003275EB">
      <w:pPr>
        <w:pStyle w:val="NormalWeb"/>
        <w:numPr>
          <w:ilvl w:val="2"/>
          <w:numId w:val="20"/>
        </w:numPr>
        <w:spacing w:before="0" w:beforeAutospacing="0" w:after="0" w:afterAutospacing="0"/>
        <w:ind w:left="0" w:firstLine="0"/>
        <w:rPr>
          <w:color w:val="000000" w:themeColor="text1"/>
        </w:rPr>
      </w:pPr>
      <w:r w:rsidRPr="003275EB">
        <w:t>Dispense with a 1</w:t>
      </w:r>
      <w:r w:rsidR="0000006C" w:rsidRPr="003275EB">
        <w:t xml:space="preserve"> </w:t>
      </w:r>
      <w:r w:rsidR="001F41C8" w:rsidRPr="003275EB">
        <w:t xml:space="preserve">µL </w:t>
      </w:r>
      <w:r w:rsidRPr="003275EB">
        <w:t xml:space="preserve">precision between 63 </w:t>
      </w:r>
      <w:r w:rsidR="001F41C8" w:rsidRPr="003275EB">
        <w:t xml:space="preserve">µL </w:t>
      </w:r>
      <w:r w:rsidRPr="003275EB">
        <w:t>and 70</w:t>
      </w:r>
      <w:r w:rsidR="0000006C" w:rsidRPr="003275EB">
        <w:t xml:space="preserve"> µL</w:t>
      </w:r>
      <w:r w:rsidR="001F41C8" w:rsidRPr="003275EB">
        <w:t xml:space="preserve"> </w:t>
      </w:r>
      <w:r w:rsidRPr="003275EB">
        <w:t xml:space="preserve">for methanol. Repeat point </w:t>
      </w:r>
      <w:r w:rsidR="001D1E01" w:rsidRPr="003275EB">
        <w:t>1.2.2 to 1.2.</w:t>
      </w:r>
      <w:r w:rsidR="00CE360E" w:rsidRPr="003275EB">
        <w:t xml:space="preserve">4 </w:t>
      </w:r>
      <w:r w:rsidR="0011150A" w:rsidRPr="003275EB">
        <w:t xml:space="preserve">using </w:t>
      </w:r>
      <w:r w:rsidRPr="003275EB">
        <w:rPr>
          <w:color w:val="000000" w:themeColor="text1"/>
        </w:rPr>
        <w:t>63</w:t>
      </w:r>
      <w:r w:rsidR="002B1D41" w:rsidRPr="003275EB">
        <w:rPr>
          <w:color w:val="000000" w:themeColor="text1"/>
        </w:rPr>
        <w:t>.0</w:t>
      </w:r>
      <w:r w:rsidR="0000006C" w:rsidRPr="003275EB">
        <w:rPr>
          <w:color w:val="000000" w:themeColor="text1"/>
        </w:rPr>
        <w:t xml:space="preserve"> </w:t>
      </w:r>
      <w:r w:rsidR="0000006C" w:rsidRPr="003275EB">
        <w:t>µL,</w:t>
      </w:r>
      <w:r w:rsidRPr="003275EB">
        <w:rPr>
          <w:color w:val="000000" w:themeColor="text1"/>
        </w:rPr>
        <w:t xml:space="preserve"> 64</w:t>
      </w:r>
      <w:r w:rsidR="002B1D41" w:rsidRPr="003275EB">
        <w:rPr>
          <w:color w:val="000000" w:themeColor="text1"/>
        </w:rPr>
        <w:t>.0</w:t>
      </w:r>
      <w:r w:rsidR="0000006C" w:rsidRPr="003275EB">
        <w:rPr>
          <w:color w:val="000000" w:themeColor="text1"/>
        </w:rPr>
        <w:t xml:space="preserve"> </w:t>
      </w:r>
      <w:r w:rsidR="0000006C" w:rsidRPr="003275EB">
        <w:t>µL,</w:t>
      </w:r>
      <w:r w:rsidR="00275A35" w:rsidRPr="003275EB">
        <w:rPr>
          <w:color w:val="000000" w:themeColor="text1"/>
        </w:rPr>
        <w:t xml:space="preserve"> </w:t>
      </w:r>
      <w:r w:rsidRPr="003275EB">
        <w:rPr>
          <w:color w:val="000000" w:themeColor="text1"/>
        </w:rPr>
        <w:t>66</w:t>
      </w:r>
      <w:r w:rsidR="002B1D41" w:rsidRPr="003275EB">
        <w:rPr>
          <w:color w:val="000000" w:themeColor="text1"/>
        </w:rPr>
        <w:t>.0</w:t>
      </w:r>
      <w:r w:rsidR="0000006C" w:rsidRPr="003275EB">
        <w:rPr>
          <w:color w:val="000000" w:themeColor="text1"/>
        </w:rPr>
        <w:t xml:space="preserve"> </w:t>
      </w:r>
      <w:r w:rsidR="0000006C" w:rsidRPr="003275EB">
        <w:t>µL,</w:t>
      </w:r>
      <w:r w:rsidRPr="003275EB">
        <w:rPr>
          <w:color w:val="000000" w:themeColor="text1"/>
        </w:rPr>
        <w:t xml:space="preserve"> 67</w:t>
      </w:r>
      <w:r w:rsidR="002B1D41" w:rsidRPr="003275EB">
        <w:rPr>
          <w:color w:val="000000" w:themeColor="text1"/>
        </w:rPr>
        <w:t>.0</w:t>
      </w:r>
      <w:r w:rsidR="0000006C" w:rsidRPr="003275EB">
        <w:rPr>
          <w:color w:val="000000" w:themeColor="text1"/>
        </w:rPr>
        <w:t xml:space="preserve"> </w:t>
      </w:r>
      <w:r w:rsidR="0000006C" w:rsidRPr="003275EB">
        <w:t>µL,</w:t>
      </w:r>
      <w:r w:rsidRPr="003275EB">
        <w:rPr>
          <w:color w:val="000000" w:themeColor="text1"/>
        </w:rPr>
        <w:t xml:space="preserve"> 68</w:t>
      </w:r>
      <w:r w:rsidR="002B1D41" w:rsidRPr="003275EB">
        <w:rPr>
          <w:color w:val="000000" w:themeColor="text1"/>
        </w:rPr>
        <w:t>.0</w:t>
      </w:r>
      <w:r w:rsidR="0000006C" w:rsidRPr="003275EB">
        <w:rPr>
          <w:color w:val="000000" w:themeColor="text1"/>
        </w:rPr>
        <w:t xml:space="preserve"> </w:t>
      </w:r>
      <w:r w:rsidR="0000006C" w:rsidRPr="003275EB">
        <w:t>µL</w:t>
      </w:r>
      <w:r w:rsidR="001F41C8" w:rsidRPr="003275EB">
        <w:t xml:space="preserve"> </w:t>
      </w:r>
      <w:r w:rsidR="0011150A" w:rsidRPr="003275EB">
        <w:rPr>
          <w:color w:val="000000" w:themeColor="text1"/>
        </w:rPr>
        <w:t>and</w:t>
      </w:r>
      <w:r w:rsidRPr="003275EB">
        <w:rPr>
          <w:color w:val="000000" w:themeColor="text1"/>
        </w:rPr>
        <w:t xml:space="preserve"> 69</w:t>
      </w:r>
      <w:r w:rsidR="002B1D41" w:rsidRPr="003275EB">
        <w:rPr>
          <w:color w:val="000000" w:themeColor="text1"/>
        </w:rPr>
        <w:t>.0</w:t>
      </w:r>
      <w:r w:rsidR="0000006C" w:rsidRPr="003275EB">
        <w:rPr>
          <w:color w:val="000000" w:themeColor="text1"/>
        </w:rPr>
        <w:t xml:space="preserve"> </w:t>
      </w:r>
      <w:r w:rsidR="0000006C" w:rsidRPr="003275EB">
        <w:t>µL</w:t>
      </w:r>
      <w:r w:rsidR="001F41C8" w:rsidRPr="003275EB">
        <w:t xml:space="preserve"> </w:t>
      </w:r>
      <w:r w:rsidR="002B1D41" w:rsidRPr="003275EB">
        <w:rPr>
          <w:color w:val="000000" w:themeColor="text1"/>
        </w:rPr>
        <w:t>m</w:t>
      </w:r>
      <w:r w:rsidR="00096144" w:rsidRPr="003275EB">
        <w:rPr>
          <w:color w:val="000000" w:themeColor="text1"/>
        </w:rPr>
        <w:t>ethanol</w:t>
      </w:r>
      <w:r w:rsidR="0011150A" w:rsidRPr="003275EB">
        <w:rPr>
          <w:color w:val="000000" w:themeColor="text1"/>
        </w:rPr>
        <w:t>.</w:t>
      </w:r>
    </w:p>
    <w:p w14:paraId="675B1A2C" w14:textId="71134D29" w:rsidR="0000006C" w:rsidRPr="003275EB" w:rsidRDefault="0000006C" w:rsidP="003275EB">
      <w:pPr>
        <w:pStyle w:val="NormalWeb"/>
        <w:spacing w:before="0" w:beforeAutospacing="0" w:after="0" w:afterAutospacing="0"/>
        <w:rPr>
          <w:color w:val="000000" w:themeColor="text1"/>
        </w:rPr>
      </w:pPr>
    </w:p>
    <w:p w14:paraId="6FB59A14" w14:textId="082BB4D6" w:rsidR="00AD74CA" w:rsidRPr="003275EB" w:rsidRDefault="00AA6977"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 xml:space="preserve">Follow </w:t>
      </w:r>
      <w:r w:rsidR="001D1E01" w:rsidRPr="003275EB">
        <w:rPr>
          <w:color w:val="000000" w:themeColor="text1"/>
        </w:rPr>
        <w:t>1.1.1</w:t>
      </w:r>
      <w:r w:rsidR="008D6E21" w:rsidRPr="003275EB">
        <w:rPr>
          <w:color w:val="000000" w:themeColor="text1"/>
        </w:rPr>
        <w:t>0</w:t>
      </w:r>
      <w:r w:rsidRPr="003275EB">
        <w:rPr>
          <w:color w:val="000000" w:themeColor="text1"/>
        </w:rPr>
        <w:t xml:space="preserve">. The wide range for </w:t>
      </w:r>
      <w:r w:rsidR="002B1D41" w:rsidRPr="003275EB">
        <w:rPr>
          <w:color w:val="000000" w:themeColor="text1"/>
        </w:rPr>
        <w:t>m</w:t>
      </w:r>
      <w:r w:rsidR="00096144" w:rsidRPr="003275EB">
        <w:rPr>
          <w:color w:val="000000" w:themeColor="text1"/>
        </w:rPr>
        <w:t>ethanol</w:t>
      </w:r>
      <w:r w:rsidRPr="003275EB">
        <w:rPr>
          <w:color w:val="000000" w:themeColor="text1"/>
        </w:rPr>
        <w:t xml:space="preserve"> is 25 to 100 </w:t>
      </w:r>
      <w:r w:rsidR="001F41C8" w:rsidRPr="003275EB">
        <w:t>µL</w:t>
      </w:r>
      <w:r w:rsidR="0000006C" w:rsidRPr="003275EB">
        <w:t>,</w:t>
      </w:r>
      <w:r w:rsidRPr="003275EB">
        <w:rPr>
          <w:color w:val="000000" w:themeColor="text1"/>
        </w:rPr>
        <w:t xml:space="preserve"> and the narrow range is 60 to 79 </w:t>
      </w:r>
      <w:r w:rsidR="001F41C8" w:rsidRPr="003275EB">
        <w:t>µL</w:t>
      </w:r>
      <w:r w:rsidR="0000006C" w:rsidRPr="003275EB">
        <w:t>.</w:t>
      </w:r>
      <w:r w:rsidRPr="003275EB">
        <w:rPr>
          <w:color w:val="000000" w:themeColor="text1"/>
        </w:rPr>
        <w:t xml:space="preserve"> </w:t>
      </w:r>
    </w:p>
    <w:p w14:paraId="4515A69A" w14:textId="7D9AE449" w:rsidR="0000006C" w:rsidRPr="003275EB" w:rsidRDefault="0000006C" w:rsidP="003275EB">
      <w:pPr>
        <w:pStyle w:val="NormalWeb"/>
        <w:spacing w:before="0" w:beforeAutospacing="0" w:after="0" w:afterAutospacing="0"/>
        <w:rPr>
          <w:color w:val="000000" w:themeColor="text1"/>
        </w:rPr>
      </w:pPr>
    </w:p>
    <w:p w14:paraId="3AC50B7F" w14:textId="185FE01B" w:rsidR="00517217" w:rsidRPr="003275EB" w:rsidRDefault="00530971" w:rsidP="003275EB">
      <w:pPr>
        <w:pStyle w:val="Jove1"/>
        <w:spacing w:before="0" w:after="0"/>
        <w:ind w:left="0" w:firstLine="0"/>
        <w:rPr>
          <w:rFonts w:cs="Calibri"/>
          <w:sz w:val="24"/>
          <w:szCs w:val="24"/>
        </w:rPr>
      </w:pPr>
      <w:r w:rsidRPr="003275EB">
        <w:rPr>
          <w:rFonts w:cs="Calibri"/>
          <w:sz w:val="24"/>
          <w:szCs w:val="24"/>
        </w:rPr>
        <w:t xml:space="preserve">Synthesis of </w:t>
      </w:r>
      <w:r w:rsidR="00DA6CEF" w:rsidRPr="003275EB">
        <w:rPr>
          <w:rFonts w:cs="Calibri"/>
          <w:sz w:val="24"/>
          <w:szCs w:val="24"/>
        </w:rPr>
        <w:t>Form A and Form B</w:t>
      </w:r>
      <w:r w:rsidR="001F41C8" w:rsidRPr="003275EB">
        <w:rPr>
          <w:rFonts w:cs="Calibri"/>
          <w:sz w:val="24"/>
          <w:szCs w:val="24"/>
        </w:rPr>
        <w:t xml:space="preserve"> </w:t>
      </w:r>
      <w:r w:rsidR="00517217" w:rsidRPr="003275EB">
        <w:rPr>
          <w:rFonts w:cs="Calibri"/>
          <w:sz w:val="24"/>
          <w:szCs w:val="24"/>
        </w:rPr>
        <w:t>by ball mill grinding</w:t>
      </w:r>
    </w:p>
    <w:p w14:paraId="0166C680" w14:textId="1371B5FE" w:rsidR="00517217" w:rsidRPr="003275EB" w:rsidRDefault="00517217" w:rsidP="003275EB">
      <w:pPr>
        <w:pStyle w:val="Jove-2"/>
        <w:spacing w:before="0" w:after="0"/>
        <w:ind w:left="0" w:firstLine="0"/>
        <w:rPr>
          <w:rFonts w:ascii="Calibri" w:hAnsi="Calibri" w:cs="Calibri"/>
          <w:szCs w:val="24"/>
        </w:rPr>
      </w:pPr>
      <w:r w:rsidRPr="003275EB">
        <w:rPr>
          <w:rFonts w:ascii="Calibri" w:hAnsi="Calibri" w:cs="Calibri"/>
          <w:szCs w:val="24"/>
        </w:rPr>
        <w:t xml:space="preserve">Preliminary investigation of </w:t>
      </w:r>
      <w:r w:rsidR="00E03252" w:rsidRPr="003275EB">
        <w:rPr>
          <w:rFonts w:ascii="Calibri" w:hAnsi="Calibri" w:cs="Calibri"/>
          <w:szCs w:val="24"/>
        </w:rPr>
        <w:t xml:space="preserve">the </w:t>
      </w:r>
      <w:r w:rsidRPr="003275EB">
        <w:rPr>
          <w:rFonts w:ascii="Calibri" w:hAnsi="Calibri" w:cs="Calibri"/>
          <w:szCs w:val="24"/>
        </w:rPr>
        <w:t>grinding time</w:t>
      </w:r>
      <w:r w:rsidR="005719E7" w:rsidRPr="003275EB">
        <w:rPr>
          <w:rFonts w:ascii="Calibri" w:hAnsi="Calibri" w:cs="Calibri"/>
          <w:szCs w:val="24"/>
        </w:rPr>
        <w:t xml:space="preserve"> </w:t>
      </w:r>
      <w:r w:rsidRPr="003275EB">
        <w:rPr>
          <w:rFonts w:ascii="Calibri" w:hAnsi="Calibri" w:cs="Calibri"/>
          <w:szCs w:val="24"/>
        </w:rPr>
        <w:t xml:space="preserve">required to </w:t>
      </w:r>
      <w:r w:rsidR="00574C5B">
        <w:rPr>
          <w:rFonts w:ascii="Calibri" w:hAnsi="Calibri" w:cs="Calibri"/>
          <w:szCs w:val="24"/>
        </w:rPr>
        <w:t>synthesize</w:t>
      </w:r>
      <w:r w:rsidR="00CE62A3" w:rsidRPr="003275EB">
        <w:rPr>
          <w:rFonts w:ascii="Calibri" w:hAnsi="Calibri" w:cs="Calibri"/>
          <w:szCs w:val="24"/>
        </w:rPr>
        <w:t xml:space="preserve"> Form A</w:t>
      </w:r>
      <w:r w:rsidR="005719E7" w:rsidRPr="003275EB">
        <w:rPr>
          <w:rFonts w:ascii="Calibri" w:hAnsi="Calibri" w:cs="Calibri"/>
          <w:szCs w:val="24"/>
        </w:rPr>
        <w:t xml:space="preserve"> by ball mill NG</w:t>
      </w:r>
      <w:r w:rsidR="00F5038F" w:rsidRPr="003275EB">
        <w:rPr>
          <w:rFonts w:ascii="Calibri" w:hAnsi="Calibri" w:cs="Calibri"/>
          <w:szCs w:val="24"/>
        </w:rPr>
        <w:t xml:space="preserve"> to equilibrium</w:t>
      </w:r>
      <w:r w:rsidR="005719E7" w:rsidRPr="003275EB">
        <w:rPr>
          <w:rFonts w:ascii="Calibri" w:hAnsi="Calibri" w:cs="Calibri"/>
          <w:szCs w:val="24"/>
        </w:rPr>
        <w:t xml:space="preserve"> </w:t>
      </w:r>
    </w:p>
    <w:p w14:paraId="41636AC0" w14:textId="1FDE75FB" w:rsidR="00505AC7" w:rsidRPr="003275EB" w:rsidRDefault="006B36CC"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Clean the grinding jars by sonicating them in acetone. Wash with detergent, rinse with water and then with acetone. Dry the grinding jars in a drying cabinet at 70</w:t>
      </w:r>
      <w:r w:rsidR="003275EB" w:rsidRPr="003275EB">
        <w:rPr>
          <w:color w:val="000000" w:themeColor="text1"/>
        </w:rPr>
        <w:t xml:space="preserve"> °</w:t>
      </w:r>
      <w:r w:rsidRPr="003275EB">
        <w:rPr>
          <w:color w:val="000000" w:themeColor="text1"/>
        </w:rPr>
        <w:t xml:space="preserve">C for over 30 </w:t>
      </w:r>
      <w:r w:rsidR="002666FF" w:rsidRPr="003275EB">
        <w:rPr>
          <w:color w:val="000000" w:themeColor="text1"/>
        </w:rPr>
        <w:t>min</w:t>
      </w:r>
      <w:r w:rsidRPr="003275EB">
        <w:rPr>
          <w:color w:val="000000" w:themeColor="text1"/>
        </w:rPr>
        <w:t>. Allow the grinding jars to cool before use.</w:t>
      </w:r>
    </w:p>
    <w:p w14:paraId="26E96CB6" w14:textId="77777777" w:rsidR="003275EB" w:rsidRPr="003275EB" w:rsidRDefault="003275EB" w:rsidP="003275EB">
      <w:pPr>
        <w:pStyle w:val="NormalWeb"/>
        <w:spacing w:before="0" w:beforeAutospacing="0" w:after="0" w:afterAutospacing="0"/>
        <w:rPr>
          <w:color w:val="000000" w:themeColor="text1"/>
        </w:rPr>
      </w:pPr>
    </w:p>
    <w:p w14:paraId="55504CAB" w14:textId="032E4086" w:rsidR="008D4886" w:rsidRPr="003275EB" w:rsidRDefault="005919C7"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 xml:space="preserve"> </w:t>
      </w:r>
      <w:r w:rsidR="008D4886" w:rsidRPr="003275EB">
        <w:rPr>
          <w:color w:val="000000" w:themeColor="text1"/>
        </w:rPr>
        <w:t>Weigh 104.82</w:t>
      </w:r>
      <w:r w:rsidR="00804554" w:rsidRPr="003275EB">
        <w:rPr>
          <w:color w:val="000000" w:themeColor="text1"/>
        </w:rPr>
        <w:t xml:space="preserve"> </w:t>
      </w:r>
      <w:r w:rsidR="00804554" w:rsidRPr="003275EB">
        <w:rPr>
          <w:color w:val="000000" w:themeColor="text1"/>
        </w:rPr>
        <w:sym w:font="Symbol" w:char="F0B1"/>
      </w:r>
      <w:r w:rsidR="00804554" w:rsidRPr="003275EB">
        <w:rPr>
          <w:color w:val="000000" w:themeColor="text1"/>
        </w:rPr>
        <w:t xml:space="preserve"> 0.1</w:t>
      </w:r>
      <w:r w:rsidR="00E47FDC" w:rsidRPr="003275EB">
        <w:rPr>
          <w:color w:val="000000" w:themeColor="text1"/>
        </w:rPr>
        <w:t xml:space="preserve"> </w:t>
      </w:r>
      <w:r w:rsidR="008D4886" w:rsidRPr="003275EB">
        <w:rPr>
          <w:color w:val="000000" w:themeColor="text1"/>
        </w:rPr>
        <w:t xml:space="preserve">mg of </w:t>
      </w:r>
      <w:r w:rsidR="00D135B1" w:rsidRPr="003275EB">
        <w:rPr>
          <w:b/>
          <w:color w:val="000000" w:themeColor="text1"/>
        </w:rPr>
        <w:t>1-1</w:t>
      </w:r>
      <w:r w:rsidR="008D4886" w:rsidRPr="003275EB">
        <w:rPr>
          <w:color w:val="000000" w:themeColor="text1"/>
        </w:rPr>
        <w:t xml:space="preserve"> crystals (0.34 mmol, 1.0 equivalent) using a 5 decimal figure balance.</w:t>
      </w:r>
      <w:r w:rsidR="001F41C8" w:rsidRPr="003275EB">
        <w:rPr>
          <w:color w:val="000000" w:themeColor="text1"/>
        </w:rPr>
        <w:t xml:space="preserve"> </w:t>
      </w:r>
      <w:r w:rsidR="006B36CC" w:rsidRPr="003275EB">
        <w:rPr>
          <w:color w:val="000000" w:themeColor="text1"/>
        </w:rPr>
        <w:t xml:space="preserve">Transfer quantitatively </w:t>
      </w:r>
      <w:r w:rsidR="008D4886" w:rsidRPr="003275EB">
        <w:rPr>
          <w:color w:val="000000" w:themeColor="text1"/>
        </w:rPr>
        <w:t>the weighed powder to the male half of a 14</w:t>
      </w:r>
      <w:r w:rsidRPr="003275EB">
        <w:rPr>
          <w:color w:val="000000" w:themeColor="text1"/>
        </w:rPr>
        <w:t xml:space="preserve"> </w:t>
      </w:r>
      <w:r w:rsidR="008D4886" w:rsidRPr="003275EB">
        <w:rPr>
          <w:color w:val="000000" w:themeColor="text1"/>
        </w:rPr>
        <w:t xml:space="preserve">mL stainless steel </w:t>
      </w:r>
      <w:r w:rsidR="00804554" w:rsidRPr="003275EB">
        <w:rPr>
          <w:color w:val="000000" w:themeColor="text1"/>
        </w:rPr>
        <w:t>snap</w:t>
      </w:r>
      <w:r w:rsidR="008D4886" w:rsidRPr="003275EB">
        <w:rPr>
          <w:color w:val="000000" w:themeColor="text1"/>
        </w:rPr>
        <w:t>-closure grinding jar.</w:t>
      </w:r>
    </w:p>
    <w:p w14:paraId="206E1293" w14:textId="35DAB011" w:rsidR="003275EB" w:rsidRPr="003275EB" w:rsidRDefault="003275EB" w:rsidP="003275EB">
      <w:pPr>
        <w:pStyle w:val="NormalWeb"/>
        <w:spacing w:before="0" w:beforeAutospacing="0" w:after="0" w:afterAutospacing="0"/>
        <w:rPr>
          <w:color w:val="000000" w:themeColor="text1"/>
        </w:rPr>
      </w:pPr>
    </w:p>
    <w:p w14:paraId="1E375E2A" w14:textId="03BFA363" w:rsidR="00E97CF8" w:rsidRPr="003275EB" w:rsidRDefault="008D4886" w:rsidP="003275EB">
      <w:pPr>
        <w:pStyle w:val="NormalWeb"/>
        <w:spacing w:before="0" w:beforeAutospacing="0" w:after="0" w:afterAutospacing="0"/>
        <w:rPr>
          <w:color w:val="auto"/>
        </w:rPr>
      </w:pPr>
      <w:r w:rsidRPr="003275EB">
        <w:rPr>
          <w:b/>
          <w:color w:val="000000" w:themeColor="text1"/>
        </w:rPr>
        <w:lastRenderedPageBreak/>
        <w:t>NOTE</w:t>
      </w:r>
      <w:r w:rsidRPr="003275EB">
        <w:rPr>
          <w:color w:val="000000" w:themeColor="text1"/>
        </w:rPr>
        <w:t xml:space="preserve">: It works best when </w:t>
      </w:r>
      <w:r w:rsidR="003275EB" w:rsidRPr="003275EB">
        <w:rPr>
          <w:color w:val="000000" w:themeColor="text1"/>
        </w:rPr>
        <w:t>a weigh</w:t>
      </w:r>
      <w:r w:rsidR="002D1EE0" w:rsidRPr="003275EB">
        <w:rPr>
          <w:color w:val="000000" w:themeColor="text1"/>
        </w:rPr>
        <w:t xml:space="preserve"> boat is made of</w:t>
      </w:r>
      <w:r w:rsidRPr="003275EB">
        <w:rPr>
          <w:color w:val="000000" w:themeColor="text1"/>
        </w:rPr>
        <w:t xml:space="preserve"> grease</w:t>
      </w:r>
      <w:r w:rsidR="002D1EE0" w:rsidRPr="003275EB">
        <w:rPr>
          <w:color w:val="000000" w:themeColor="text1"/>
        </w:rPr>
        <w:t>proof weighing paper cut into a U-shape</w:t>
      </w:r>
      <w:r w:rsidR="00D00A2D" w:rsidRPr="003275EB">
        <w:rPr>
          <w:color w:val="000000" w:themeColor="text1"/>
        </w:rPr>
        <w:t xml:space="preserve"> as the powder does not stick on the weighing boat when transferred</w:t>
      </w:r>
      <w:r w:rsidR="001F1F39" w:rsidRPr="003275EB">
        <w:rPr>
          <w:color w:val="000000" w:themeColor="text1"/>
        </w:rPr>
        <w:t>.</w:t>
      </w:r>
      <w:r w:rsidRPr="003275EB">
        <w:rPr>
          <w:color w:val="000000" w:themeColor="text1"/>
        </w:rPr>
        <w:t xml:space="preserve"> </w:t>
      </w:r>
      <w:r w:rsidR="001F1F39" w:rsidRPr="003275EB">
        <w:rPr>
          <w:color w:val="000000" w:themeColor="text1"/>
        </w:rPr>
        <w:t xml:space="preserve">Make it </w:t>
      </w:r>
      <w:r w:rsidRPr="003275EB">
        <w:rPr>
          <w:color w:val="000000" w:themeColor="text1"/>
        </w:rPr>
        <w:t xml:space="preserve">small enough to fit easily inside the </w:t>
      </w:r>
      <w:r w:rsidR="00E97CF8" w:rsidRPr="003275EB">
        <w:rPr>
          <w:color w:val="000000" w:themeColor="text1"/>
        </w:rPr>
        <w:t>opening</w:t>
      </w:r>
      <w:r w:rsidRPr="003275EB">
        <w:rPr>
          <w:color w:val="000000" w:themeColor="text1"/>
        </w:rPr>
        <w:t xml:space="preserve"> of the grinding jar</w:t>
      </w:r>
      <w:r w:rsidR="00D00A2D" w:rsidRPr="003275EB">
        <w:rPr>
          <w:color w:val="000000" w:themeColor="text1"/>
        </w:rPr>
        <w:t xml:space="preserve"> to avoid spillage</w:t>
      </w:r>
      <w:r w:rsidRPr="003275EB">
        <w:rPr>
          <w:color w:val="000000" w:themeColor="text1"/>
        </w:rPr>
        <w:t>.</w:t>
      </w:r>
      <w:r w:rsidR="00E97CF8" w:rsidRPr="003275EB">
        <w:rPr>
          <w:color w:val="000000" w:themeColor="text1"/>
        </w:rPr>
        <w:t xml:space="preserve"> </w:t>
      </w:r>
      <w:r w:rsidR="00E97CF8" w:rsidRPr="003275EB">
        <w:rPr>
          <w:color w:val="auto"/>
        </w:rPr>
        <w:t>As a precaution, use wide blade rounded tweezers, as they grip better, to transport the filled weighing boat from the balance to the inside of the grinding jar. Use them also later on to handle the ball bearings.</w:t>
      </w:r>
      <w:r w:rsidR="001F41C8" w:rsidRPr="003275EB">
        <w:rPr>
          <w:color w:val="auto"/>
        </w:rPr>
        <w:t xml:space="preserve"> </w:t>
      </w:r>
    </w:p>
    <w:p w14:paraId="69EBCFA6" w14:textId="77777777" w:rsidR="003275EB" w:rsidRPr="003275EB" w:rsidRDefault="003275EB" w:rsidP="003275EB">
      <w:pPr>
        <w:pStyle w:val="NormalWeb"/>
        <w:spacing w:before="0" w:beforeAutospacing="0" w:after="0" w:afterAutospacing="0"/>
        <w:rPr>
          <w:color w:val="auto"/>
        </w:rPr>
      </w:pPr>
    </w:p>
    <w:p w14:paraId="70D4908D" w14:textId="32136CC2" w:rsidR="008D4886" w:rsidRPr="003275EB" w:rsidRDefault="008D4886"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Weigh 97.66</w:t>
      </w:r>
      <w:r w:rsidR="00804554" w:rsidRPr="003275EB">
        <w:rPr>
          <w:color w:val="000000" w:themeColor="text1"/>
        </w:rPr>
        <w:t xml:space="preserve"> </w:t>
      </w:r>
      <w:r w:rsidR="00804554" w:rsidRPr="003275EB">
        <w:rPr>
          <w:color w:val="000000" w:themeColor="text1"/>
        </w:rPr>
        <w:sym w:font="Symbol" w:char="F0B1"/>
      </w:r>
      <w:r w:rsidR="00804554" w:rsidRPr="003275EB">
        <w:rPr>
          <w:color w:val="000000" w:themeColor="text1"/>
        </w:rPr>
        <w:t xml:space="preserve"> 0.1</w:t>
      </w:r>
      <w:r w:rsidR="00E47FDC" w:rsidRPr="003275EB">
        <w:rPr>
          <w:color w:val="000000" w:themeColor="text1"/>
        </w:rPr>
        <w:t xml:space="preserve"> </w:t>
      </w:r>
      <w:r w:rsidRPr="003275EB">
        <w:rPr>
          <w:color w:val="000000" w:themeColor="text1"/>
        </w:rPr>
        <w:t xml:space="preserve">mg of </w:t>
      </w:r>
      <w:r w:rsidR="00D135B1" w:rsidRPr="003275EB">
        <w:rPr>
          <w:b/>
          <w:color w:val="auto"/>
        </w:rPr>
        <w:t xml:space="preserve">2-2 </w:t>
      </w:r>
      <w:r w:rsidRPr="003275EB">
        <w:rPr>
          <w:color w:val="000000" w:themeColor="text1"/>
        </w:rPr>
        <w:t xml:space="preserve">crystals (0.34 mmol, 1.0 equivalent). Transfer the weighed powder quantitatively </w:t>
      </w:r>
      <w:r w:rsidR="00DA6CEF" w:rsidRPr="003275EB">
        <w:rPr>
          <w:color w:val="000000" w:themeColor="text1"/>
        </w:rPr>
        <w:t xml:space="preserve">to the male half of the </w:t>
      </w:r>
      <w:r w:rsidRPr="003275EB">
        <w:rPr>
          <w:color w:val="000000" w:themeColor="text1"/>
        </w:rPr>
        <w:t>grinding jar. The jar already contains</w:t>
      </w:r>
      <w:r w:rsidR="001F41C8" w:rsidRPr="003275EB">
        <w:rPr>
          <w:color w:val="000000" w:themeColor="text1"/>
        </w:rPr>
        <w:t xml:space="preserve"> </w:t>
      </w:r>
      <w:r w:rsidR="00352BAE" w:rsidRPr="003275EB">
        <w:rPr>
          <w:b/>
          <w:color w:val="000000" w:themeColor="text1"/>
        </w:rPr>
        <w:t>1-1</w:t>
      </w:r>
      <w:r w:rsidRPr="003275EB">
        <w:rPr>
          <w:color w:val="000000" w:themeColor="text1"/>
        </w:rPr>
        <w:t>.</w:t>
      </w:r>
    </w:p>
    <w:p w14:paraId="2E40223F" w14:textId="77777777" w:rsidR="003275EB" w:rsidRPr="003275EB" w:rsidRDefault="003275EB" w:rsidP="003275EB">
      <w:pPr>
        <w:pStyle w:val="NormalWeb"/>
        <w:spacing w:before="0" w:beforeAutospacing="0" w:after="0" w:afterAutospacing="0"/>
        <w:rPr>
          <w:color w:val="000000" w:themeColor="text1"/>
        </w:rPr>
      </w:pPr>
    </w:p>
    <w:p w14:paraId="1C7504FA" w14:textId="02ACFF65" w:rsidR="00517217" w:rsidRPr="003275EB" w:rsidRDefault="00517217"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 xml:space="preserve">Mix the </w:t>
      </w:r>
      <w:r w:rsidR="00F5038F" w:rsidRPr="003275EB">
        <w:rPr>
          <w:color w:val="000000" w:themeColor="text1"/>
        </w:rPr>
        <w:t xml:space="preserve">two </w:t>
      </w:r>
      <w:r w:rsidRPr="003275EB">
        <w:rPr>
          <w:color w:val="000000" w:themeColor="text1"/>
        </w:rPr>
        <w:t xml:space="preserve">solids </w:t>
      </w:r>
      <w:r w:rsidR="00F5038F" w:rsidRPr="003275EB">
        <w:rPr>
          <w:color w:val="000000" w:themeColor="text1"/>
        </w:rPr>
        <w:t xml:space="preserve">reagents </w:t>
      </w:r>
      <w:r w:rsidR="009946E3" w:rsidRPr="003275EB">
        <w:rPr>
          <w:color w:val="000000" w:themeColor="text1"/>
        </w:rPr>
        <w:t xml:space="preserve">inside the grinding jar </w:t>
      </w:r>
      <w:r w:rsidRPr="003275EB">
        <w:rPr>
          <w:color w:val="000000" w:themeColor="text1"/>
        </w:rPr>
        <w:t xml:space="preserve">thoroughly with a micro spatula. </w:t>
      </w:r>
    </w:p>
    <w:p w14:paraId="41CE8156" w14:textId="355AAC95" w:rsidR="003275EB" w:rsidRPr="003275EB" w:rsidRDefault="003275EB" w:rsidP="003275EB">
      <w:pPr>
        <w:pStyle w:val="NormalWeb"/>
        <w:spacing w:before="0" w:beforeAutospacing="0" w:after="0" w:afterAutospacing="0"/>
        <w:rPr>
          <w:color w:val="000000" w:themeColor="text1"/>
        </w:rPr>
      </w:pPr>
    </w:p>
    <w:p w14:paraId="1165E3E0" w14:textId="6BB198AB" w:rsidR="008D4886" w:rsidRPr="003275EB" w:rsidRDefault="00804554" w:rsidP="003275EB">
      <w:pPr>
        <w:pStyle w:val="NormalWeb"/>
        <w:numPr>
          <w:ilvl w:val="2"/>
          <w:numId w:val="20"/>
        </w:numPr>
        <w:spacing w:before="0" w:beforeAutospacing="0" w:after="0" w:afterAutospacing="0"/>
        <w:ind w:left="0" w:firstLine="0"/>
        <w:rPr>
          <w:color w:val="000000" w:themeColor="text1"/>
        </w:rPr>
      </w:pPr>
      <w:r w:rsidRPr="003275EB">
        <w:rPr>
          <w:color w:val="auto"/>
        </w:rPr>
        <w:t xml:space="preserve">Insert two 7.0 mm </w:t>
      </w:r>
      <w:r w:rsidR="005D6BF4" w:rsidRPr="003275EB">
        <w:rPr>
          <w:color w:val="auto"/>
        </w:rPr>
        <w:t>diameter</w:t>
      </w:r>
      <w:r w:rsidRPr="003275EB">
        <w:rPr>
          <w:color w:val="auto"/>
        </w:rPr>
        <w:t xml:space="preserve"> (1.3</w:t>
      </w:r>
      <w:r w:rsidR="005D6BF4" w:rsidRPr="003275EB">
        <w:rPr>
          <w:color w:val="auto"/>
        </w:rPr>
        <w:t>7</w:t>
      </w:r>
      <w:r w:rsidRPr="003275EB">
        <w:rPr>
          <w:color w:val="auto"/>
        </w:rPr>
        <w:t xml:space="preserve"> g) hardened stainless steel ball bearings</w:t>
      </w:r>
      <w:r w:rsidR="00E47FDC" w:rsidRPr="003275EB">
        <w:rPr>
          <w:color w:val="auto"/>
        </w:rPr>
        <w:t>.</w:t>
      </w:r>
      <w:r w:rsidR="001F41C8" w:rsidRPr="003275EB">
        <w:rPr>
          <w:color w:val="auto"/>
        </w:rPr>
        <w:t xml:space="preserve"> </w:t>
      </w:r>
      <w:r w:rsidR="00E47FDC" w:rsidRPr="003275EB">
        <w:rPr>
          <w:color w:val="auto"/>
        </w:rPr>
        <w:t>P</w:t>
      </w:r>
      <w:r w:rsidRPr="003275EB">
        <w:rPr>
          <w:color w:val="auto"/>
        </w:rPr>
        <w:t xml:space="preserve">lace them </w:t>
      </w:r>
      <w:r w:rsidR="005D6BF4" w:rsidRPr="003275EB">
        <w:rPr>
          <w:color w:val="auto"/>
        </w:rPr>
        <w:t xml:space="preserve">carefully </w:t>
      </w:r>
      <w:r w:rsidRPr="003275EB">
        <w:rPr>
          <w:color w:val="auto"/>
        </w:rPr>
        <w:t>on top of the powder.</w:t>
      </w:r>
    </w:p>
    <w:p w14:paraId="173AD46F" w14:textId="7690F2A3" w:rsidR="003275EB" w:rsidRPr="003275EB" w:rsidRDefault="003275EB" w:rsidP="003275EB">
      <w:pPr>
        <w:pStyle w:val="NormalWeb"/>
        <w:spacing w:before="0" w:beforeAutospacing="0" w:after="0" w:afterAutospacing="0"/>
        <w:rPr>
          <w:color w:val="000000" w:themeColor="text1"/>
        </w:rPr>
      </w:pPr>
    </w:p>
    <w:p w14:paraId="44CC4513" w14:textId="37C64902" w:rsidR="008D6E21" w:rsidRPr="003275EB" w:rsidRDefault="00804554" w:rsidP="003275EB">
      <w:pPr>
        <w:pStyle w:val="NormalWeb"/>
        <w:numPr>
          <w:ilvl w:val="2"/>
          <w:numId w:val="20"/>
        </w:numPr>
        <w:spacing w:before="0" w:beforeAutospacing="0" w:after="0" w:afterAutospacing="0"/>
        <w:ind w:left="0" w:firstLine="0"/>
        <w:rPr>
          <w:color w:val="000000" w:themeColor="text1"/>
        </w:rPr>
      </w:pPr>
      <w:r w:rsidRPr="003275EB">
        <w:rPr>
          <w:color w:val="auto"/>
        </w:rPr>
        <w:t>Pipette 2</w:t>
      </w:r>
      <w:r w:rsidR="00E47FDC" w:rsidRPr="003275EB">
        <w:rPr>
          <w:color w:val="auto"/>
        </w:rPr>
        <w:t xml:space="preserve"> </w:t>
      </w:r>
      <w:r w:rsidR="001F41C8" w:rsidRPr="003275EB">
        <w:t xml:space="preserve">µL </w:t>
      </w:r>
      <w:r w:rsidRPr="003275EB">
        <w:rPr>
          <w:b/>
          <w:color w:val="auto"/>
        </w:rPr>
        <w:t>dbu</w:t>
      </w:r>
      <w:r w:rsidRPr="003275EB">
        <w:rPr>
          <w:color w:val="auto"/>
        </w:rPr>
        <w:t xml:space="preserve"> using a 1-10</w:t>
      </w:r>
      <w:r w:rsidR="00E47FDC" w:rsidRPr="003275EB">
        <w:rPr>
          <w:color w:val="auto"/>
        </w:rPr>
        <w:t xml:space="preserve"> </w:t>
      </w:r>
      <w:r w:rsidR="001F41C8" w:rsidRPr="003275EB">
        <w:t xml:space="preserve">µL </w:t>
      </w:r>
      <w:r w:rsidRPr="003275EB">
        <w:rPr>
          <w:color w:val="auto"/>
        </w:rPr>
        <w:t xml:space="preserve">pipette and deliver the base catalyst on the top of one of the </w:t>
      </w:r>
      <w:r w:rsidR="005D6BF4" w:rsidRPr="003275EB">
        <w:rPr>
          <w:color w:val="auto"/>
        </w:rPr>
        <w:t xml:space="preserve">two </w:t>
      </w:r>
      <w:r w:rsidRPr="003275EB">
        <w:rPr>
          <w:color w:val="auto"/>
        </w:rPr>
        <w:t xml:space="preserve">ball </w:t>
      </w:r>
      <w:r w:rsidR="005D6BF4" w:rsidRPr="003275EB">
        <w:rPr>
          <w:color w:val="auto"/>
        </w:rPr>
        <w:t>bearings</w:t>
      </w:r>
      <w:r w:rsidR="002A782D" w:rsidRPr="003275EB">
        <w:rPr>
          <w:color w:val="auto"/>
        </w:rPr>
        <w:t>.</w:t>
      </w:r>
    </w:p>
    <w:p w14:paraId="4CEBA6B2" w14:textId="5984784F" w:rsidR="003275EB" w:rsidRPr="003275EB" w:rsidRDefault="003275EB" w:rsidP="003275EB">
      <w:pPr>
        <w:pStyle w:val="NormalWeb"/>
        <w:spacing w:before="0" w:beforeAutospacing="0" w:after="0" w:afterAutospacing="0"/>
        <w:rPr>
          <w:color w:val="000000" w:themeColor="text1"/>
        </w:rPr>
      </w:pPr>
    </w:p>
    <w:p w14:paraId="10AEA18E" w14:textId="13FD828E" w:rsidR="003275EB" w:rsidRPr="003275EB" w:rsidRDefault="003D50DA" w:rsidP="003275EB">
      <w:pPr>
        <w:pStyle w:val="NormalWeb"/>
        <w:spacing w:before="0" w:beforeAutospacing="0" w:after="0" w:afterAutospacing="0"/>
        <w:rPr>
          <w:color w:val="auto"/>
        </w:rPr>
      </w:pPr>
      <w:r w:rsidRPr="003275EB">
        <w:rPr>
          <w:b/>
        </w:rPr>
        <w:t>NOTE</w:t>
      </w:r>
      <w:r w:rsidRPr="003275EB">
        <w:t>:</w:t>
      </w:r>
      <w:r w:rsidRPr="003275EB">
        <w:rPr>
          <w:color w:val="000000" w:themeColor="text1"/>
        </w:rPr>
        <w:t xml:space="preserve"> </w:t>
      </w:r>
      <w:r w:rsidRPr="003275EB">
        <w:rPr>
          <w:color w:val="auto"/>
        </w:rPr>
        <w:t>Take care not to allow the ball bearing with dbu to roll</w:t>
      </w:r>
      <w:r w:rsidR="00E47FDC" w:rsidRPr="003275EB">
        <w:rPr>
          <w:color w:val="auto"/>
        </w:rPr>
        <w:t xml:space="preserve"> over the powder</w:t>
      </w:r>
      <w:r w:rsidRPr="003275EB">
        <w:rPr>
          <w:color w:val="auto"/>
        </w:rPr>
        <w:t>. This would result in the powder being coated with dbu before grinding is started.</w:t>
      </w:r>
    </w:p>
    <w:p w14:paraId="7F862C97" w14:textId="77777777" w:rsidR="003275EB" w:rsidRPr="003275EB" w:rsidRDefault="003275EB" w:rsidP="003275EB">
      <w:pPr>
        <w:pStyle w:val="NormalWeb"/>
        <w:spacing w:before="0" w:beforeAutospacing="0" w:after="0" w:afterAutospacing="0"/>
        <w:rPr>
          <w:color w:val="auto"/>
        </w:rPr>
      </w:pPr>
    </w:p>
    <w:p w14:paraId="32170849" w14:textId="4FDB12AE" w:rsidR="00CE62A3" w:rsidRPr="003275EB" w:rsidRDefault="00517217"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Snap close the grinding jar</w:t>
      </w:r>
      <w:r w:rsidR="008D4886" w:rsidRPr="003275EB">
        <w:rPr>
          <w:color w:val="000000" w:themeColor="text1"/>
        </w:rPr>
        <w:t>.</w:t>
      </w:r>
      <w:r w:rsidR="001F41C8" w:rsidRPr="003275EB">
        <w:rPr>
          <w:color w:val="000000" w:themeColor="text1"/>
        </w:rPr>
        <w:t xml:space="preserve"> </w:t>
      </w:r>
      <w:r w:rsidR="008D4886" w:rsidRPr="003275EB">
        <w:rPr>
          <w:color w:val="000000" w:themeColor="text1"/>
        </w:rPr>
        <w:t>E</w:t>
      </w:r>
      <w:r w:rsidRPr="003275EB">
        <w:rPr>
          <w:color w:val="000000" w:themeColor="text1"/>
        </w:rPr>
        <w:t>nsur</w:t>
      </w:r>
      <w:r w:rsidR="00804554" w:rsidRPr="003275EB">
        <w:rPr>
          <w:color w:val="000000" w:themeColor="text1"/>
        </w:rPr>
        <w:t>e</w:t>
      </w:r>
      <w:r w:rsidRPr="003275EB">
        <w:rPr>
          <w:color w:val="000000" w:themeColor="text1"/>
        </w:rPr>
        <w:t xml:space="preserve"> no gap is left </w:t>
      </w:r>
      <w:r w:rsidR="00FD239B" w:rsidRPr="003275EB">
        <w:rPr>
          <w:color w:val="000000" w:themeColor="text1"/>
        </w:rPr>
        <w:t>at</w:t>
      </w:r>
      <w:r w:rsidRPr="003275EB">
        <w:rPr>
          <w:color w:val="000000" w:themeColor="text1"/>
        </w:rPr>
        <w:t xml:space="preserve"> the junction</w:t>
      </w:r>
      <w:r w:rsidR="00632849" w:rsidRPr="003275EB">
        <w:rPr>
          <w:color w:val="000000" w:themeColor="text1"/>
        </w:rPr>
        <w:t>.</w:t>
      </w:r>
      <w:r w:rsidRPr="003275EB">
        <w:rPr>
          <w:color w:val="000000" w:themeColor="text1"/>
        </w:rPr>
        <w:t xml:space="preserve"> </w:t>
      </w:r>
      <w:r w:rsidR="00632849" w:rsidRPr="003275EB">
        <w:rPr>
          <w:color w:val="000000" w:themeColor="text1"/>
        </w:rPr>
        <w:t>S</w:t>
      </w:r>
      <w:r w:rsidR="00F7348D" w:rsidRPr="003275EB">
        <w:rPr>
          <w:color w:val="000000" w:themeColor="text1"/>
        </w:rPr>
        <w:t>ecure</w:t>
      </w:r>
      <w:r w:rsidRPr="003275EB">
        <w:rPr>
          <w:color w:val="000000" w:themeColor="text1"/>
        </w:rPr>
        <w:t xml:space="preserve"> the outside of the junction with insulating tape</w:t>
      </w:r>
      <w:r w:rsidR="00804554" w:rsidRPr="003275EB">
        <w:rPr>
          <w:color w:val="000000" w:themeColor="text1"/>
        </w:rPr>
        <w:t xml:space="preserve"> </w:t>
      </w:r>
      <w:r w:rsidR="00804554" w:rsidRPr="003275EB">
        <w:rPr>
          <w:color w:val="auto"/>
        </w:rPr>
        <w:t>as an additional precaution</w:t>
      </w:r>
      <w:r w:rsidRPr="003275EB">
        <w:rPr>
          <w:color w:val="000000" w:themeColor="text1"/>
        </w:rPr>
        <w:t>.</w:t>
      </w:r>
    </w:p>
    <w:p w14:paraId="22686E23" w14:textId="77777777" w:rsidR="003275EB" w:rsidRPr="003275EB" w:rsidRDefault="003275EB" w:rsidP="003275EB">
      <w:pPr>
        <w:pStyle w:val="NormalWeb"/>
        <w:spacing w:before="0" w:beforeAutospacing="0" w:after="0" w:afterAutospacing="0"/>
        <w:rPr>
          <w:color w:val="000000" w:themeColor="text1"/>
        </w:rPr>
      </w:pPr>
    </w:p>
    <w:p w14:paraId="7DF81C64" w14:textId="20A78992" w:rsidR="00505AC7" w:rsidRPr="003275EB" w:rsidRDefault="00804554" w:rsidP="003275EB">
      <w:pPr>
        <w:pStyle w:val="NormalWeb"/>
        <w:numPr>
          <w:ilvl w:val="2"/>
          <w:numId w:val="20"/>
        </w:numPr>
        <w:spacing w:before="0" w:beforeAutospacing="0" w:after="0" w:afterAutospacing="0"/>
        <w:ind w:left="0" w:firstLine="0"/>
        <w:rPr>
          <w:color w:val="000000" w:themeColor="text1"/>
        </w:rPr>
      </w:pPr>
      <w:r w:rsidRPr="003275EB">
        <w:rPr>
          <w:color w:val="auto"/>
        </w:rPr>
        <w:t xml:space="preserve">Install the grinding jar in the adjustable clamp from one of the two arms of the </w:t>
      </w:r>
      <w:r w:rsidR="00E97CF8" w:rsidRPr="003275EB">
        <w:rPr>
          <w:color w:val="auto"/>
        </w:rPr>
        <w:t xml:space="preserve">ball mill </w:t>
      </w:r>
      <w:r w:rsidRPr="003275EB">
        <w:rPr>
          <w:color w:val="auto"/>
        </w:rPr>
        <w:t xml:space="preserve">grinder. Tighten the screw on the </w:t>
      </w:r>
      <w:r w:rsidR="00E47FDC" w:rsidRPr="003275EB">
        <w:rPr>
          <w:color w:val="auto"/>
        </w:rPr>
        <w:t xml:space="preserve">safety </w:t>
      </w:r>
      <w:r w:rsidRPr="003275EB">
        <w:rPr>
          <w:color w:val="auto"/>
        </w:rPr>
        <w:t>clamp until the jar is immobilized.</w:t>
      </w:r>
    </w:p>
    <w:p w14:paraId="565572B1" w14:textId="22197E83" w:rsidR="003275EB" w:rsidRPr="003275EB" w:rsidRDefault="003275EB" w:rsidP="003275EB">
      <w:pPr>
        <w:pStyle w:val="NormalWeb"/>
        <w:spacing w:before="0" w:beforeAutospacing="0" w:after="0" w:afterAutospacing="0"/>
        <w:rPr>
          <w:color w:val="000000" w:themeColor="text1"/>
        </w:rPr>
      </w:pPr>
    </w:p>
    <w:p w14:paraId="17054B6B" w14:textId="5000ABE9" w:rsidR="00804554" w:rsidRPr="003275EB" w:rsidRDefault="00804554" w:rsidP="003275EB">
      <w:pPr>
        <w:pStyle w:val="NormalWeb"/>
        <w:numPr>
          <w:ilvl w:val="2"/>
          <w:numId w:val="20"/>
        </w:numPr>
        <w:spacing w:before="0" w:beforeAutospacing="0" w:after="0" w:afterAutospacing="0"/>
        <w:ind w:left="0" w:firstLine="0"/>
        <w:rPr>
          <w:color w:val="000000" w:themeColor="text1"/>
        </w:rPr>
      </w:pPr>
      <w:r w:rsidRPr="003275EB">
        <w:rPr>
          <w:color w:val="auto"/>
        </w:rPr>
        <w:t xml:space="preserve">Turn the self-locking clamping device to the LOCK position to prevent the jar from being ejected while grinding. Ensure the other </w:t>
      </w:r>
      <w:r w:rsidR="00E97CF8" w:rsidRPr="003275EB">
        <w:rPr>
          <w:color w:val="auto"/>
        </w:rPr>
        <w:t>arm</w:t>
      </w:r>
      <w:r w:rsidRPr="003275EB">
        <w:rPr>
          <w:color w:val="auto"/>
        </w:rPr>
        <w:t xml:space="preserve"> bears a similar weight to the jar so that the grinder is evenly balanced while grinding and does not become damaged.</w:t>
      </w:r>
      <w:r w:rsidR="00352BAE" w:rsidRPr="003275EB">
        <w:rPr>
          <w:color w:val="auto"/>
        </w:rPr>
        <w:t xml:space="preserve"> Install a safety screen in front of the grinder.</w:t>
      </w:r>
    </w:p>
    <w:p w14:paraId="44CFD6BF" w14:textId="21354B95" w:rsidR="003275EB" w:rsidRPr="003275EB" w:rsidRDefault="003275EB" w:rsidP="003275EB">
      <w:pPr>
        <w:pStyle w:val="NormalWeb"/>
        <w:spacing w:before="0" w:beforeAutospacing="0" w:after="0" w:afterAutospacing="0"/>
        <w:rPr>
          <w:color w:val="000000" w:themeColor="text1"/>
        </w:rPr>
      </w:pPr>
    </w:p>
    <w:p w14:paraId="693761BF" w14:textId="4510BE7A" w:rsidR="003275EB" w:rsidRPr="003275EB" w:rsidRDefault="00356957" w:rsidP="003275EB">
      <w:pPr>
        <w:pStyle w:val="NormalWeb"/>
        <w:spacing w:before="0" w:beforeAutospacing="0" w:after="0" w:afterAutospacing="0"/>
        <w:rPr>
          <w:color w:val="auto"/>
        </w:rPr>
      </w:pPr>
      <w:r w:rsidRPr="003275EB">
        <w:rPr>
          <w:b/>
          <w:color w:val="auto"/>
        </w:rPr>
        <w:t>NOTE</w:t>
      </w:r>
      <w:r w:rsidRPr="003275EB">
        <w:rPr>
          <w:color w:val="auto"/>
        </w:rPr>
        <w:t>: The build in safety screen has been removed from the ball mill grinder and replaced with an external safety screen. This is to avoid the heat venting from the motor heating up the sealed space where the grinding jars are installed and heating them during grinding</w:t>
      </w:r>
      <w:r w:rsidR="003275EB" w:rsidRPr="003275EB">
        <w:rPr>
          <w:color w:val="auto"/>
        </w:rPr>
        <w:t>.</w:t>
      </w:r>
    </w:p>
    <w:p w14:paraId="2E682D55" w14:textId="77777777" w:rsidR="003275EB" w:rsidRPr="003275EB" w:rsidRDefault="003275EB" w:rsidP="003275EB">
      <w:pPr>
        <w:pStyle w:val="NormalWeb"/>
        <w:spacing w:before="0" w:beforeAutospacing="0" w:after="0" w:afterAutospacing="0"/>
        <w:rPr>
          <w:color w:val="auto"/>
        </w:rPr>
      </w:pPr>
    </w:p>
    <w:p w14:paraId="5283B78C" w14:textId="6AA3F4F3" w:rsidR="003275EB" w:rsidRPr="003275EB" w:rsidRDefault="00517217"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 xml:space="preserve">Set the </w:t>
      </w:r>
      <w:r w:rsidR="009946E3" w:rsidRPr="003275EB">
        <w:rPr>
          <w:color w:val="000000" w:themeColor="text1"/>
        </w:rPr>
        <w:t xml:space="preserve">frequency of the </w:t>
      </w:r>
      <w:r w:rsidR="00BC7C91" w:rsidRPr="003275EB">
        <w:rPr>
          <w:color w:val="000000" w:themeColor="text1"/>
        </w:rPr>
        <w:t xml:space="preserve">ball </w:t>
      </w:r>
      <w:r w:rsidR="004155B2" w:rsidRPr="003275EB">
        <w:rPr>
          <w:color w:val="000000" w:themeColor="text1"/>
        </w:rPr>
        <w:t>mill grinder</w:t>
      </w:r>
      <w:r w:rsidRPr="003275EB">
        <w:rPr>
          <w:color w:val="000000" w:themeColor="text1"/>
        </w:rPr>
        <w:t xml:space="preserve"> to 30 Hz, and the timer to, for example, 5.0 </w:t>
      </w:r>
      <w:r w:rsidR="002666FF" w:rsidRPr="003275EB">
        <w:rPr>
          <w:color w:val="000000" w:themeColor="text1"/>
        </w:rPr>
        <w:t>min</w:t>
      </w:r>
      <w:r w:rsidRPr="003275EB">
        <w:rPr>
          <w:color w:val="000000" w:themeColor="text1"/>
        </w:rPr>
        <w:t>.</w:t>
      </w:r>
    </w:p>
    <w:p w14:paraId="2EF90D48" w14:textId="77777777" w:rsidR="003275EB" w:rsidRPr="003275EB" w:rsidRDefault="003275EB" w:rsidP="003275EB">
      <w:pPr>
        <w:pStyle w:val="NormalWeb"/>
        <w:spacing w:before="0" w:beforeAutospacing="0" w:after="0" w:afterAutospacing="0"/>
        <w:rPr>
          <w:color w:val="000000" w:themeColor="text1"/>
        </w:rPr>
      </w:pPr>
    </w:p>
    <w:p w14:paraId="13E0511D" w14:textId="2E97C54A" w:rsidR="00CE62A3" w:rsidRPr="003275EB" w:rsidRDefault="00517217"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 xml:space="preserve"> </w:t>
      </w:r>
      <w:r w:rsidR="0058417A" w:rsidRPr="003275EB">
        <w:rPr>
          <w:color w:val="000000" w:themeColor="text1"/>
        </w:rPr>
        <w:t>Now, s</w:t>
      </w:r>
      <w:r w:rsidRPr="003275EB">
        <w:rPr>
          <w:color w:val="000000" w:themeColor="text1"/>
        </w:rPr>
        <w:t xml:space="preserve">tart the grinder by pressing the </w:t>
      </w:r>
      <w:r w:rsidRPr="003275EB">
        <w:rPr>
          <w:b/>
          <w:color w:val="000000" w:themeColor="text1"/>
        </w:rPr>
        <w:t>START</w:t>
      </w:r>
      <w:r w:rsidRPr="003275EB">
        <w:rPr>
          <w:color w:val="000000" w:themeColor="text1"/>
        </w:rPr>
        <w:t xml:space="preserve"> button.</w:t>
      </w:r>
      <w:r w:rsidR="001F41C8" w:rsidRPr="003275EB">
        <w:rPr>
          <w:color w:val="000000" w:themeColor="text1"/>
        </w:rPr>
        <w:t xml:space="preserve"> </w:t>
      </w:r>
      <w:r w:rsidRPr="003275EB">
        <w:rPr>
          <w:color w:val="000000" w:themeColor="text1"/>
        </w:rPr>
        <w:t>When the time has elapsed, the grinder will stop automatically.</w:t>
      </w:r>
      <w:r w:rsidR="00CE62A3" w:rsidRPr="003275EB">
        <w:rPr>
          <w:color w:val="000000" w:themeColor="text1"/>
        </w:rPr>
        <w:t xml:space="preserve"> </w:t>
      </w:r>
      <w:r w:rsidR="00E47FDC" w:rsidRPr="003275EB">
        <w:rPr>
          <w:color w:val="000000" w:themeColor="text1"/>
        </w:rPr>
        <w:t>Immediately, r</w:t>
      </w:r>
      <w:r w:rsidR="00CE62A3" w:rsidRPr="003275EB">
        <w:rPr>
          <w:color w:val="000000" w:themeColor="text1"/>
        </w:rPr>
        <w:t>emove the insulating tape from the junction and open the grinding jar.</w:t>
      </w:r>
    </w:p>
    <w:p w14:paraId="0F7865C7" w14:textId="15CF7A93" w:rsidR="003275EB" w:rsidRPr="003275EB" w:rsidRDefault="003275EB" w:rsidP="003275EB">
      <w:pPr>
        <w:pStyle w:val="NormalWeb"/>
        <w:spacing w:before="0" w:beforeAutospacing="0" w:after="0" w:afterAutospacing="0"/>
        <w:rPr>
          <w:color w:val="000000" w:themeColor="text1"/>
        </w:rPr>
      </w:pPr>
    </w:p>
    <w:p w14:paraId="6FD3B616" w14:textId="28BB9B44" w:rsidR="0058417A" w:rsidRPr="003275EB" w:rsidRDefault="0058417A"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 xml:space="preserve">Analyse the product immediately </w:t>
      </w:r>
      <w:r w:rsidR="005D6BF4" w:rsidRPr="003275EB">
        <w:rPr>
          <w:color w:val="000000" w:themeColor="text1"/>
        </w:rPr>
        <w:t>on</w:t>
      </w:r>
      <w:r w:rsidRPr="003275EB">
        <w:rPr>
          <w:color w:val="000000" w:themeColor="text1"/>
        </w:rPr>
        <w:t xml:space="preserve"> completion of grinding. Run first the </w:t>
      </w:r>
      <w:r w:rsidR="00AD255A" w:rsidRPr="003275EB">
        <w:rPr>
          <w:color w:val="000000" w:themeColor="text1"/>
        </w:rPr>
        <w:t>Powder X-ray diffractogram (</w:t>
      </w:r>
      <w:r w:rsidRPr="003275EB">
        <w:rPr>
          <w:color w:val="000000" w:themeColor="text1"/>
        </w:rPr>
        <w:t>PXRD</w:t>
      </w:r>
      <w:r w:rsidR="00AD255A" w:rsidRPr="003275EB">
        <w:rPr>
          <w:color w:val="000000" w:themeColor="text1"/>
        </w:rPr>
        <w:t>)</w:t>
      </w:r>
      <w:r w:rsidRPr="003275EB">
        <w:rPr>
          <w:color w:val="000000" w:themeColor="text1"/>
        </w:rPr>
        <w:t xml:space="preserve"> </w:t>
      </w:r>
      <w:r w:rsidR="00E47FDC" w:rsidRPr="003275EB">
        <w:rPr>
          <w:color w:val="000000" w:themeColor="text1"/>
        </w:rPr>
        <w:t>scan.</w:t>
      </w:r>
    </w:p>
    <w:p w14:paraId="4040581E" w14:textId="4D955A11" w:rsidR="003275EB" w:rsidRPr="003275EB" w:rsidRDefault="003275EB" w:rsidP="003275EB">
      <w:pPr>
        <w:pStyle w:val="NormalWeb"/>
        <w:spacing w:before="0" w:beforeAutospacing="0" w:after="0" w:afterAutospacing="0"/>
        <w:rPr>
          <w:color w:val="000000" w:themeColor="text1"/>
        </w:rPr>
      </w:pPr>
    </w:p>
    <w:p w14:paraId="19ADA6CF" w14:textId="7E7C8EFD" w:rsidR="00505AC7" w:rsidRPr="003275EB" w:rsidRDefault="00E214E5"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 xml:space="preserve">Transfer the powder from the grinding jar to a small agate mortar. Break lumps with </w:t>
      </w:r>
      <w:r w:rsidR="005D6BF4" w:rsidRPr="003275EB">
        <w:rPr>
          <w:color w:val="000000" w:themeColor="text1"/>
        </w:rPr>
        <w:t>the</w:t>
      </w:r>
      <w:r w:rsidRPr="003275EB">
        <w:rPr>
          <w:color w:val="000000" w:themeColor="text1"/>
        </w:rPr>
        <w:t xml:space="preserve"> </w:t>
      </w:r>
      <w:r w:rsidR="005D6BF4" w:rsidRPr="003275EB">
        <w:rPr>
          <w:color w:val="000000" w:themeColor="text1"/>
        </w:rPr>
        <w:t xml:space="preserve">agate </w:t>
      </w:r>
      <w:r w:rsidRPr="003275EB">
        <w:rPr>
          <w:color w:val="000000" w:themeColor="text1"/>
        </w:rPr>
        <w:t>pestle</w:t>
      </w:r>
      <w:r w:rsidR="00BC53E7" w:rsidRPr="003275EB">
        <w:rPr>
          <w:color w:val="000000" w:themeColor="text1"/>
        </w:rPr>
        <w:t xml:space="preserve"> until powder is smooth</w:t>
      </w:r>
      <w:r w:rsidRPr="003275EB">
        <w:rPr>
          <w:color w:val="000000" w:themeColor="text1"/>
        </w:rPr>
        <w:t xml:space="preserve">. Transfer </w:t>
      </w:r>
      <w:r w:rsidR="006A1936" w:rsidRPr="003275EB">
        <w:rPr>
          <w:color w:val="000000" w:themeColor="text1"/>
        </w:rPr>
        <w:t xml:space="preserve">some </w:t>
      </w:r>
      <w:r w:rsidRPr="003275EB">
        <w:rPr>
          <w:color w:val="000000" w:themeColor="text1"/>
        </w:rPr>
        <w:t xml:space="preserve">powder </w:t>
      </w:r>
      <w:r w:rsidR="00BC53E7" w:rsidRPr="003275EB">
        <w:rPr>
          <w:color w:val="000000" w:themeColor="text1"/>
        </w:rPr>
        <w:t xml:space="preserve">into the </w:t>
      </w:r>
      <w:r w:rsidR="009E1DB7" w:rsidRPr="003275EB">
        <w:rPr>
          <w:color w:val="000000" w:themeColor="text1"/>
        </w:rPr>
        <w:t>2</w:t>
      </w:r>
      <w:r w:rsidR="006A1936" w:rsidRPr="003275EB">
        <w:rPr>
          <w:color w:val="000000" w:themeColor="text1"/>
        </w:rPr>
        <w:t xml:space="preserve"> mm </w:t>
      </w:r>
      <w:r w:rsidR="00BC53E7" w:rsidRPr="003275EB">
        <w:rPr>
          <w:color w:val="000000" w:themeColor="text1"/>
        </w:rPr>
        <w:t xml:space="preserve">rectangular </w:t>
      </w:r>
      <w:r w:rsidR="00352BAE" w:rsidRPr="003275EB">
        <w:rPr>
          <w:color w:val="000000" w:themeColor="text1"/>
        </w:rPr>
        <w:t xml:space="preserve">recess </w:t>
      </w:r>
      <w:r w:rsidR="005D6BF4" w:rsidRPr="003275EB">
        <w:rPr>
          <w:color w:val="000000" w:themeColor="text1"/>
        </w:rPr>
        <w:t>on</w:t>
      </w:r>
      <w:r w:rsidR="00BC53E7" w:rsidRPr="003275EB">
        <w:rPr>
          <w:color w:val="000000" w:themeColor="text1"/>
        </w:rPr>
        <w:t xml:space="preserve"> the</w:t>
      </w:r>
      <w:r w:rsidRPr="003275EB">
        <w:rPr>
          <w:color w:val="000000" w:themeColor="text1"/>
        </w:rPr>
        <w:t xml:space="preserve"> </w:t>
      </w:r>
      <w:r w:rsidR="00557530" w:rsidRPr="003275EB">
        <w:rPr>
          <w:color w:val="000000" w:themeColor="text1"/>
        </w:rPr>
        <w:t xml:space="preserve">glass </w:t>
      </w:r>
      <w:r w:rsidR="005D6BF4" w:rsidRPr="003275EB">
        <w:rPr>
          <w:color w:val="000000" w:themeColor="text1"/>
        </w:rPr>
        <w:t xml:space="preserve">PXRD sample </w:t>
      </w:r>
      <w:r w:rsidR="00557530" w:rsidRPr="003275EB">
        <w:rPr>
          <w:color w:val="000000" w:themeColor="text1"/>
        </w:rPr>
        <w:t>slide</w:t>
      </w:r>
      <w:r w:rsidR="00A84B66" w:rsidRPr="003275EB">
        <w:rPr>
          <w:color w:val="000000" w:themeColor="text1"/>
        </w:rPr>
        <w:t>.</w:t>
      </w:r>
      <w:r w:rsidR="001F41C8" w:rsidRPr="003275EB">
        <w:rPr>
          <w:color w:val="000000" w:themeColor="text1"/>
        </w:rPr>
        <w:t xml:space="preserve"> </w:t>
      </w:r>
      <w:r w:rsidR="006A1936" w:rsidRPr="003275EB">
        <w:rPr>
          <w:color w:val="000000" w:themeColor="text1"/>
        </w:rPr>
        <w:t xml:space="preserve">Compress </w:t>
      </w:r>
      <w:r w:rsidR="00BC53E7" w:rsidRPr="003275EB">
        <w:rPr>
          <w:color w:val="000000" w:themeColor="text1"/>
        </w:rPr>
        <w:t xml:space="preserve">the powder </w:t>
      </w:r>
      <w:r w:rsidR="006A1936" w:rsidRPr="003275EB">
        <w:rPr>
          <w:color w:val="000000" w:themeColor="text1"/>
        </w:rPr>
        <w:t xml:space="preserve">with a glass slide to </w:t>
      </w:r>
      <w:r w:rsidR="00E160AF" w:rsidRPr="003275EB">
        <w:rPr>
          <w:color w:val="000000" w:themeColor="text1"/>
        </w:rPr>
        <w:t>evenly flatten the powder surface</w:t>
      </w:r>
      <w:r w:rsidR="006A1936" w:rsidRPr="003275EB">
        <w:rPr>
          <w:color w:val="000000" w:themeColor="text1"/>
        </w:rPr>
        <w:t xml:space="preserve"> </w:t>
      </w:r>
      <w:r w:rsidR="00BC53E7" w:rsidRPr="003275EB">
        <w:rPr>
          <w:color w:val="000000" w:themeColor="text1"/>
        </w:rPr>
        <w:t xml:space="preserve">to the same level </w:t>
      </w:r>
      <w:r w:rsidR="00A84B66" w:rsidRPr="003275EB">
        <w:rPr>
          <w:color w:val="000000" w:themeColor="text1"/>
        </w:rPr>
        <w:t>as</w:t>
      </w:r>
      <w:r w:rsidR="00BC53E7" w:rsidRPr="003275EB">
        <w:rPr>
          <w:color w:val="000000" w:themeColor="text1"/>
        </w:rPr>
        <w:t xml:space="preserve"> the rest of the glass slide</w:t>
      </w:r>
      <w:r w:rsidR="00557530" w:rsidRPr="003275EB">
        <w:rPr>
          <w:color w:val="000000" w:themeColor="text1"/>
        </w:rPr>
        <w:t>.</w:t>
      </w:r>
      <w:r w:rsidR="006A1936" w:rsidRPr="003275EB">
        <w:rPr>
          <w:color w:val="000000" w:themeColor="text1"/>
        </w:rPr>
        <w:t xml:space="preserve"> Remove the residual powder on the surface. Label the slide.</w:t>
      </w:r>
    </w:p>
    <w:p w14:paraId="0B866A9D" w14:textId="62FF6B2E" w:rsidR="003275EB" w:rsidRPr="003275EB" w:rsidRDefault="003275EB" w:rsidP="003275EB">
      <w:pPr>
        <w:pStyle w:val="NormalWeb"/>
        <w:spacing w:before="0" w:beforeAutospacing="0" w:after="0" w:afterAutospacing="0"/>
        <w:rPr>
          <w:color w:val="000000" w:themeColor="text1"/>
        </w:rPr>
      </w:pPr>
    </w:p>
    <w:p w14:paraId="06846175" w14:textId="387675DB" w:rsidR="003E5ED5" w:rsidRPr="003275EB" w:rsidRDefault="00557530"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 xml:space="preserve"> </w:t>
      </w:r>
      <w:r w:rsidR="00BC53E7" w:rsidRPr="003275EB">
        <w:rPr>
          <w:color w:val="000000" w:themeColor="text1"/>
        </w:rPr>
        <w:t>Mount the PXRD sample slide on the slide bracket of the</w:t>
      </w:r>
      <w:r w:rsidR="00BC53E7" w:rsidRPr="003275EB">
        <w:t xml:space="preserve"> Powder Xray diffractometer. </w:t>
      </w:r>
      <w:r w:rsidR="00E160AF" w:rsidRPr="003275EB">
        <w:t>Scan the</w:t>
      </w:r>
      <w:r w:rsidR="00BC53E7" w:rsidRPr="003275EB">
        <w:t xml:space="preserve"> sample</w:t>
      </w:r>
      <w:r w:rsidR="00E160AF" w:rsidRPr="003275EB">
        <w:t xml:space="preserve">. </w:t>
      </w:r>
      <w:r w:rsidR="00E47FDC" w:rsidRPr="003275EB">
        <w:t>The powder Xray diffractometer</w:t>
      </w:r>
      <w:r w:rsidR="00E160AF" w:rsidRPr="003275EB">
        <w:t xml:space="preserve"> used </w:t>
      </w:r>
      <w:r w:rsidR="00E47FDC" w:rsidRPr="003275EB">
        <w:t xml:space="preserve">is </w:t>
      </w:r>
      <w:r w:rsidR="00E160AF" w:rsidRPr="003275EB">
        <w:t>equipped with</w:t>
      </w:r>
      <w:r w:rsidR="003E5ED5" w:rsidRPr="003275EB">
        <w:t xml:space="preserve"> </w:t>
      </w:r>
      <w:r w:rsidR="003275EB" w:rsidRPr="003275EB">
        <w:t>Cu Kα radiation and a</w:t>
      </w:r>
      <w:r w:rsidR="00E160AF" w:rsidRPr="003275EB">
        <w:t xml:space="preserve"> detector operating</w:t>
      </w:r>
      <w:r w:rsidR="006A1936" w:rsidRPr="003275EB">
        <w:rPr>
          <w:color w:val="000000" w:themeColor="text1"/>
        </w:rPr>
        <w:t xml:space="preserve"> </w:t>
      </w:r>
      <w:r w:rsidR="00E160AF" w:rsidRPr="003275EB">
        <w:rPr>
          <w:color w:val="000000" w:themeColor="text1"/>
        </w:rPr>
        <w:t>in reflection geometry with the following parameters: range</w:t>
      </w:r>
      <w:r w:rsidR="006A1936" w:rsidRPr="003275EB">
        <w:rPr>
          <w:color w:val="000000" w:themeColor="text1"/>
        </w:rPr>
        <w:t xml:space="preserve"> 5</w:t>
      </w:r>
      <w:r w:rsidR="00E160AF" w:rsidRPr="003275EB">
        <w:rPr>
          <w:color w:val="000000" w:themeColor="text1"/>
        </w:rPr>
        <w:t xml:space="preserve"> to </w:t>
      </w:r>
      <w:r w:rsidR="006A1936" w:rsidRPr="003275EB">
        <w:rPr>
          <w:color w:val="000000" w:themeColor="text1"/>
        </w:rPr>
        <w:t xml:space="preserve">45° </w:t>
      </w:r>
      <w:r w:rsidR="00E160AF" w:rsidRPr="003275EB">
        <w:rPr>
          <w:color w:val="000000" w:themeColor="text1"/>
        </w:rPr>
        <w:t xml:space="preserve">in </w:t>
      </w:r>
      <w:r w:rsidR="006A1936" w:rsidRPr="003275EB">
        <w:rPr>
          <w:color w:val="000000" w:themeColor="text1"/>
        </w:rPr>
        <w:t>2θ</w:t>
      </w:r>
      <w:r w:rsidR="00E160AF" w:rsidRPr="003275EB">
        <w:rPr>
          <w:color w:val="000000" w:themeColor="text1"/>
        </w:rPr>
        <w:t xml:space="preserve">, </w:t>
      </w:r>
      <w:r w:rsidR="003E5ED5" w:rsidRPr="003275EB">
        <w:t>step size 0.03°, time/step 100 s</w:t>
      </w:r>
      <w:r w:rsidR="00E160AF" w:rsidRPr="003275EB">
        <w:t xml:space="preserve"> with a total time of 13 </w:t>
      </w:r>
      <w:r w:rsidR="002666FF" w:rsidRPr="003275EB">
        <w:t>min</w:t>
      </w:r>
      <w:r w:rsidR="003E5ED5" w:rsidRPr="003275EB">
        <w:t>, 0.04 rad soller, VxA 40x40</w:t>
      </w:r>
      <w:r w:rsidR="00E160AF" w:rsidRPr="003275EB">
        <w:rPr>
          <w:color w:val="000000" w:themeColor="text1"/>
        </w:rPr>
        <w:t>.</w:t>
      </w:r>
      <w:r w:rsidR="002A782D" w:rsidRPr="003275EB" w:rsidDel="002A782D">
        <w:rPr>
          <w:color w:val="000000" w:themeColor="text1"/>
        </w:rPr>
        <w:t xml:space="preserve"> </w:t>
      </w:r>
      <w:r w:rsidR="003E5ED5" w:rsidRPr="003275EB">
        <w:rPr>
          <w:color w:val="000000" w:themeColor="text1"/>
        </w:rPr>
        <w:t>Close the PXRD door and start the PXRD scan</w:t>
      </w:r>
      <w:r w:rsidR="003633DD" w:rsidRPr="003275EB">
        <w:rPr>
          <w:color w:val="000000" w:themeColor="text1"/>
        </w:rPr>
        <w:t xml:space="preserve"> on the </w:t>
      </w:r>
      <w:bookmarkStart w:id="2" w:name="OLE_LINK1"/>
      <w:r w:rsidR="003633DD" w:rsidRPr="003275EB">
        <w:t>Data Collector software</w:t>
      </w:r>
      <w:bookmarkEnd w:id="2"/>
      <w:r w:rsidR="003E5ED5" w:rsidRPr="003275EB">
        <w:rPr>
          <w:color w:val="000000" w:themeColor="text1"/>
        </w:rPr>
        <w:t>.</w:t>
      </w:r>
    </w:p>
    <w:p w14:paraId="04A3602A" w14:textId="7862AF13" w:rsidR="003275EB" w:rsidRPr="003275EB" w:rsidRDefault="003275EB" w:rsidP="003275EB">
      <w:pPr>
        <w:pStyle w:val="NormalWeb"/>
        <w:spacing w:before="0" w:beforeAutospacing="0" w:after="0" w:afterAutospacing="0"/>
        <w:rPr>
          <w:color w:val="000000" w:themeColor="text1"/>
        </w:rPr>
      </w:pPr>
    </w:p>
    <w:p w14:paraId="7189ABA6" w14:textId="70B504FA" w:rsidR="00D411DE" w:rsidRPr="003275EB" w:rsidRDefault="0058417A"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 xml:space="preserve">Perform </w:t>
      </w:r>
      <w:r w:rsidR="0027051C" w:rsidRPr="003275EB">
        <w:rPr>
          <w:color w:val="000000" w:themeColor="text1"/>
        </w:rPr>
        <w:t xml:space="preserve">a </w:t>
      </w:r>
      <w:r w:rsidRPr="003275EB">
        <w:rPr>
          <w:color w:val="000000" w:themeColor="text1"/>
        </w:rPr>
        <w:t xml:space="preserve">Rietveld refinement </w:t>
      </w:r>
      <w:r w:rsidR="00586AF0" w:rsidRPr="003275EB">
        <w:rPr>
          <w:color w:val="000000" w:themeColor="text1"/>
        </w:rPr>
        <w:t xml:space="preserve">(Find Rietveld refinement guidelines in section 4.1) </w:t>
      </w:r>
      <w:r w:rsidRPr="003275EB">
        <w:rPr>
          <w:color w:val="000000" w:themeColor="text1"/>
        </w:rPr>
        <w:t>on the PXRD data</w:t>
      </w:r>
      <w:r w:rsidR="00BC53E7" w:rsidRPr="003275EB">
        <w:rPr>
          <w:color w:val="000000" w:themeColor="text1"/>
        </w:rPr>
        <w:t xml:space="preserve"> </w:t>
      </w:r>
      <w:r w:rsidR="0027051C" w:rsidRPr="003275EB">
        <w:rPr>
          <w:color w:val="000000" w:themeColor="text1"/>
        </w:rPr>
        <w:t>collected</w:t>
      </w:r>
      <w:r w:rsidR="00610E36" w:rsidRPr="003275EB">
        <w:rPr>
          <w:color w:val="000000" w:themeColor="text1"/>
        </w:rPr>
        <w:t>.</w:t>
      </w:r>
      <w:r w:rsidRPr="003275EB">
        <w:rPr>
          <w:color w:val="000000" w:themeColor="text1"/>
        </w:rPr>
        <w:t xml:space="preserve"> </w:t>
      </w:r>
      <w:r w:rsidR="00A726CA" w:rsidRPr="003275EB">
        <w:rPr>
          <w:bCs/>
          <w:color w:val="000000" w:themeColor="text1"/>
        </w:rPr>
        <w:t xml:space="preserve">[Place Figure 2 here] </w:t>
      </w:r>
      <w:r w:rsidRPr="003275EB">
        <w:rPr>
          <w:color w:val="000000" w:themeColor="text1"/>
        </w:rPr>
        <w:t>This gives the phase composition of the solid sample</w:t>
      </w:r>
      <w:r w:rsidR="0027051C" w:rsidRPr="003275EB">
        <w:rPr>
          <w:color w:val="000000" w:themeColor="text1"/>
        </w:rPr>
        <w:t xml:space="preserve"> in %wt</w:t>
      </w:r>
      <w:r w:rsidRPr="003275EB">
        <w:rPr>
          <w:color w:val="000000" w:themeColor="text1"/>
        </w:rPr>
        <w:t xml:space="preserve">. Calculate the </w:t>
      </w:r>
      <w:r w:rsidR="00D411DE" w:rsidRPr="003275EB">
        <w:rPr>
          <w:color w:val="000000" w:themeColor="text1"/>
        </w:rPr>
        <w:t>phase composition</w:t>
      </w:r>
      <w:r w:rsidRPr="003275EB">
        <w:rPr>
          <w:color w:val="000000" w:themeColor="text1"/>
        </w:rPr>
        <w:t xml:space="preserve"> as %M of the starting materials </w:t>
      </w:r>
      <w:r w:rsidRPr="003275EB">
        <w:rPr>
          <w:b/>
          <w:color w:val="000000" w:themeColor="text1"/>
        </w:rPr>
        <w:t>1-1</w:t>
      </w:r>
      <w:r w:rsidRPr="003275EB">
        <w:rPr>
          <w:color w:val="000000" w:themeColor="text1"/>
        </w:rPr>
        <w:t xml:space="preserve"> and </w:t>
      </w:r>
      <w:r w:rsidRPr="003275EB">
        <w:rPr>
          <w:b/>
          <w:color w:val="000000" w:themeColor="text1"/>
        </w:rPr>
        <w:t>2-2</w:t>
      </w:r>
      <w:r w:rsidRPr="003275EB">
        <w:rPr>
          <w:color w:val="000000" w:themeColor="text1"/>
        </w:rPr>
        <w:t xml:space="preserve"> and each polymorph of the product </w:t>
      </w:r>
      <w:r w:rsidRPr="003275EB">
        <w:rPr>
          <w:b/>
          <w:color w:val="000000" w:themeColor="text1"/>
        </w:rPr>
        <w:t>Form A</w:t>
      </w:r>
      <w:r w:rsidR="00D411DE" w:rsidRPr="003275EB">
        <w:rPr>
          <w:b/>
          <w:color w:val="000000" w:themeColor="text1"/>
        </w:rPr>
        <w:t xml:space="preserve"> </w:t>
      </w:r>
      <w:r w:rsidR="00D411DE" w:rsidRPr="003275EB">
        <w:rPr>
          <w:color w:val="000000" w:themeColor="text1"/>
        </w:rPr>
        <w:t>and</w:t>
      </w:r>
      <w:r w:rsidR="00D411DE" w:rsidRPr="003275EB">
        <w:rPr>
          <w:b/>
          <w:color w:val="000000" w:themeColor="text1"/>
        </w:rPr>
        <w:t xml:space="preserve"> Form B</w:t>
      </w:r>
      <w:r w:rsidRPr="003275EB">
        <w:rPr>
          <w:color w:val="000000" w:themeColor="text1"/>
        </w:rPr>
        <w:t>.</w:t>
      </w:r>
    </w:p>
    <w:p w14:paraId="6B8CEA32" w14:textId="010C166C" w:rsidR="003275EB" w:rsidRPr="003275EB" w:rsidRDefault="003275EB" w:rsidP="003275EB">
      <w:pPr>
        <w:pStyle w:val="NormalWeb"/>
        <w:spacing w:before="0" w:beforeAutospacing="0" w:after="0" w:afterAutospacing="0"/>
        <w:rPr>
          <w:color w:val="000000" w:themeColor="text1"/>
        </w:rPr>
      </w:pPr>
    </w:p>
    <w:p w14:paraId="5B9F497E" w14:textId="33F23ECB" w:rsidR="00C83149" w:rsidRPr="003275EB" w:rsidRDefault="0058417A" w:rsidP="003275EB">
      <w:pPr>
        <w:pStyle w:val="NormalWeb"/>
        <w:numPr>
          <w:ilvl w:val="2"/>
          <w:numId w:val="20"/>
        </w:numPr>
        <w:spacing w:before="0" w:beforeAutospacing="0" w:after="0" w:afterAutospacing="0"/>
        <w:ind w:left="0" w:firstLine="0"/>
        <w:rPr>
          <w:lang w:eastAsia="en-GB"/>
        </w:rPr>
      </w:pPr>
      <w:r w:rsidRPr="003275EB">
        <w:rPr>
          <w:color w:val="000000" w:themeColor="text1"/>
        </w:rPr>
        <w:t xml:space="preserve">Analyse the </w:t>
      </w:r>
      <w:r w:rsidR="00D411DE" w:rsidRPr="003275EB">
        <w:rPr>
          <w:color w:val="000000" w:themeColor="text1"/>
        </w:rPr>
        <w:t xml:space="preserve">chemical composition </w:t>
      </w:r>
      <w:r w:rsidR="006C46FD" w:rsidRPr="003275EB">
        <w:rPr>
          <w:color w:val="000000" w:themeColor="text1"/>
        </w:rPr>
        <w:t xml:space="preserve">of the </w:t>
      </w:r>
      <w:r w:rsidRPr="003275EB">
        <w:rPr>
          <w:color w:val="000000" w:themeColor="text1"/>
        </w:rPr>
        <w:t xml:space="preserve">powder by </w:t>
      </w:r>
      <w:r w:rsidR="00FA3CC8" w:rsidRPr="003275EB">
        <w:rPr>
          <w:color w:val="000000" w:themeColor="text1"/>
        </w:rPr>
        <w:t>High Performance Liquid Chromatography (</w:t>
      </w:r>
      <w:r w:rsidRPr="003275EB">
        <w:rPr>
          <w:color w:val="000000" w:themeColor="text1"/>
        </w:rPr>
        <w:t>HPLC</w:t>
      </w:r>
      <w:r w:rsidR="00FA3CC8" w:rsidRPr="003275EB">
        <w:rPr>
          <w:color w:val="000000" w:themeColor="text1"/>
        </w:rPr>
        <w:t>)</w:t>
      </w:r>
      <w:r w:rsidRPr="003275EB">
        <w:rPr>
          <w:color w:val="000000" w:themeColor="text1"/>
        </w:rPr>
        <w:t>.</w:t>
      </w:r>
      <w:r w:rsidR="006C46FD" w:rsidRPr="003275EB">
        <w:rPr>
          <w:color w:val="000000" w:themeColor="text1"/>
        </w:rPr>
        <w:t xml:space="preserve"> </w:t>
      </w:r>
      <w:r w:rsidR="00C83149" w:rsidRPr="003275EB">
        <w:rPr>
          <w:color w:val="000000" w:themeColor="text1"/>
        </w:rPr>
        <w:t>Prepare the sample diluent by adding 0.2</w:t>
      </w:r>
      <w:r w:rsidR="003275EB" w:rsidRPr="003275EB">
        <w:rPr>
          <w:color w:val="000000" w:themeColor="text1"/>
        </w:rPr>
        <w:t xml:space="preserve"> </w:t>
      </w:r>
      <w:r w:rsidR="00C83149" w:rsidRPr="003275EB">
        <w:rPr>
          <w:color w:val="000000" w:themeColor="text1"/>
        </w:rPr>
        <w:t>mL</w:t>
      </w:r>
      <w:r w:rsidR="003275EB" w:rsidRPr="003275EB">
        <w:rPr>
          <w:color w:val="000000" w:themeColor="text1"/>
        </w:rPr>
        <w:t xml:space="preserve"> of</w:t>
      </w:r>
      <w:r w:rsidR="00C83149" w:rsidRPr="003275EB">
        <w:rPr>
          <w:color w:val="000000" w:themeColor="text1"/>
        </w:rPr>
        <w:t xml:space="preserve"> </w:t>
      </w:r>
      <w:r w:rsidR="00FA3CC8" w:rsidRPr="003275EB">
        <w:rPr>
          <w:color w:val="000000" w:themeColor="text1"/>
        </w:rPr>
        <w:t>trifluoroacetic acid (</w:t>
      </w:r>
      <w:r w:rsidR="00C83149" w:rsidRPr="003275EB">
        <w:rPr>
          <w:color w:val="000000" w:themeColor="text1"/>
        </w:rPr>
        <w:t>TFA</w:t>
      </w:r>
      <w:r w:rsidR="00FA3CC8" w:rsidRPr="003275EB">
        <w:rPr>
          <w:color w:val="000000" w:themeColor="text1"/>
        </w:rPr>
        <w:t>)</w:t>
      </w:r>
      <w:r w:rsidR="00C83149" w:rsidRPr="003275EB">
        <w:rPr>
          <w:color w:val="000000" w:themeColor="text1"/>
        </w:rPr>
        <w:t xml:space="preserve"> using a glass gas tight syringe to 100 mL of HPLC grade </w:t>
      </w:r>
      <w:r w:rsidR="00AF6492" w:rsidRPr="003275EB">
        <w:rPr>
          <w:color w:val="000000" w:themeColor="text1"/>
        </w:rPr>
        <w:t>acetonitrile to form “MeCN+0.2% TFA” solution</w:t>
      </w:r>
      <w:r w:rsidR="00C83149" w:rsidRPr="003275EB">
        <w:rPr>
          <w:color w:val="000000" w:themeColor="text1"/>
        </w:rPr>
        <w:t xml:space="preserve">. Mix well. </w:t>
      </w:r>
    </w:p>
    <w:p w14:paraId="6B84A234" w14:textId="5521CFBE" w:rsidR="003275EB" w:rsidRPr="003275EB" w:rsidRDefault="003275EB" w:rsidP="003275EB">
      <w:pPr>
        <w:pStyle w:val="NormalWeb"/>
        <w:spacing w:before="0" w:beforeAutospacing="0" w:after="0" w:afterAutospacing="0"/>
        <w:rPr>
          <w:lang w:eastAsia="en-GB"/>
        </w:rPr>
      </w:pPr>
    </w:p>
    <w:p w14:paraId="7FC6748A" w14:textId="39CA3989" w:rsidR="00505AC7" w:rsidRPr="003275EB" w:rsidRDefault="006C46FD" w:rsidP="003275EB">
      <w:pPr>
        <w:pStyle w:val="NormalWeb"/>
        <w:numPr>
          <w:ilvl w:val="2"/>
          <w:numId w:val="20"/>
        </w:numPr>
        <w:spacing w:before="0" w:beforeAutospacing="0" w:after="0" w:afterAutospacing="0"/>
        <w:ind w:left="0" w:firstLine="0"/>
        <w:rPr>
          <w:lang w:eastAsia="en-GB"/>
        </w:rPr>
      </w:pPr>
      <w:r w:rsidRPr="003275EB">
        <w:rPr>
          <w:color w:val="000000" w:themeColor="text1"/>
        </w:rPr>
        <w:t>Prepare the sample solution</w:t>
      </w:r>
      <w:r w:rsidR="00A84B66" w:rsidRPr="003275EB">
        <w:rPr>
          <w:color w:val="000000" w:themeColor="text1"/>
        </w:rPr>
        <w:t xml:space="preserve"> for HPLC analysis</w:t>
      </w:r>
      <w:r w:rsidRPr="003275EB">
        <w:rPr>
          <w:color w:val="000000" w:themeColor="text1"/>
        </w:rPr>
        <w:t xml:space="preserve"> at a concentration of </w:t>
      </w:r>
      <w:r w:rsidR="00922AB8" w:rsidRPr="003275EB">
        <w:rPr>
          <w:color w:val="000000" w:themeColor="text1"/>
        </w:rPr>
        <w:t>1</w:t>
      </w:r>
      <w:r w:rsidRPr="003275EB">
        <w:rPr>
          <w:color w:val="000000" w:themeColor="text1"/>
        </w:rPr>
        <w:t>mg</w:t>
      </w:r>
      <w:r w:rsidR="00922AB8" w:rsidRPr="003275EB">
        <w:rPr>
          <w:color w:val="000000" w:themeColor="text1"/>
        </w:rPr>
        <w:t xml:space="preserve">/mL </w:t>
      </w:r>
      <w:r w:rsidR="005D6BF4" w:rsidRPr="003275EB">
        <w:rPr>
          <w:color w:val="000000" w:themeColor="text1"/>
        </w:rPr>
        <w:t>in</w:t>
      </w:r>
      <w:r w:rsidRPr="003275EB">
        <w:rPr>
          <w:color w:val="000000" w:themeColor="text1"/>
        </w:rPr>
        <w:t xml:space="preserve"> </w:t>
      </w:r>
      <w:r w:rsidR="005D6BF4" w:rsidRPr="003275EB">
        <w:rPr>
          <w:color w:val="000000" w:themeColor="text1"/>
        </w:rPr>
        <w:t>“</w:t>
      </w:r>
      <w:r w:rsidRPr="003275EB">
        <w:rPr>
          <w:color w:val="000000" w:themeColor="text1"/>
        </w:rPr>
        <w:t>MeCN+0.2% TFA</w:t>
      </w:r>
      <w:r w:rsidR="005D6BF4" w:rsidRPr="003275EB">
        <w:rPr>
          <w:color w:val="000000" w:themeColor="text1"/>
        </w:rPr>
        <w:t>”</w:t>
      </w:r>
      <w:r w:rsidRPr="003275EB">
        <w:rPr>
          <w:color w:val="000000" w:themeColor="text1"/>
        </w:rPr>
        <w:t>.</w:t>
      </w:r>
      <w:r w:rsidR="00664D5E" w:rsidRPr="003275EB">
        <w:rPr>
          <w:color w:val="000000" w:themeColor="text1"/>
        </w:rPr>
        <w:t xml:space="preserve"> </w:t>
      </w:r>
      <w:r w:rsidR="00C83149" w:rsidRPr="003275EB">
        <w:rPr>
          <w:color w:val="000000" w:themeColor="text1"/>
        </w:rPr>
        <w:t>Using a 5 figure balance, zero a 1.8mL clear HPLC glass vial. Add a small amount of the powder to reach a weight between 0.7 and 1.0 mg. Record the weight (e.g. 0.88</w:t>
      </w:r>
      <w:r w:rsidR="003275EB" w:rsidRPr="003275EB">
        <w:rPr>
          <w:color w:val="000000" w:themeColor="text1"/>
        </w:rPr>
        <w:t xml:space="preserve"> </w:t>
      </w:r>
      <w:r w:rsidR="00C83149" w:rsidRPr="003275EB">
        <w:rPr>
          <w:color w:val="000000" w:themeColor="text1"/>
        </w:rPr>
        <w:t>mg). Adjust a 1</w:t>
      </w:r>
      <w:r w:rsidR="003275EB" w:rsidRPr="003275EB">
        <w:rPr>
          <w:color w:val="000000" w:themeColor="text1"/>
        </w:rPr>
        <w:t xml:space="preserve"> </w:t>
      </w:r>
      <w:r w:rsidR="00C83149" w:rsidRPr="003275EB">
        <w:rPr>
          <w:color w:val="000000" w:themeColor="text1"/>
        </w:rPr>
        <w:t xml:space="preserve">mL automatic pipette to give a volume in </w:t>
      </w:r>
      <w:r w:rsidR="001F41C8" w:rsidRPr="003275EB">
        <w:rPr>
          <w:color w:val="000000" w:themeColor="text1"/>
        </w:rPr>
        <w:t xml:space="preserve">µL </w:t>
      </w:r>
      <w:r w:rsidR="00C83149" w:rsidRPr="003275EB">
        <w:rPr>
          <w:color w:val="000000" w:themeColor="text1"/>
        </w:rPr>
        <w:t>equivalent to the amount weighed (e.g. 880</w:t>
      </w:r>
      <w:r w:rsidR="003275EB" w:rsidRPr="003275EB">
        <w:rPr>
          <w:color w:val="000000" w:themeColor="text1"/>
        </w:rPr>
        <w:t xml:space="preserve"> </w:t>
      </w:r>
      <w:r w:rsidR="0000006C" w:rsidRPr="003275EB">
        <w:rPr>
          <w:color w:val="000000" w:themeColor="text1"/>
        </w:rPr>
        <w:t>µL</w:t>
      </w:r>
      <w:r w:rsidR="001F41C8" w:rsidRPr="003275EB">
        <w:rPr>
          <w:color w:val="000000" w:themeColor="text1"/>
        </w:rPr>
        <w:t xml:space="preserve"> </w:t>
      </w:r>
      <w:r w:rsidR="00C83149" w:rsidRPr="003275EB">
        <w:rPr>
          <w:color w:val="000000" w:themeColor="text1"/>
        </w:rPr>
        <w:t>for 880</w:t>
      </w:r>
      <w:r w:rsidR="003275EB" w:rsidRPr="003275EB">
        <w:rPr>
          <w:color w:val="000000" w:themeColor="text1"/>
        </w:rPr>
        <w:t xml:space="preserve"> µ</w:t>
      </w:r>
      <w:r w:rsidR="00C83149" w:rsidRPr="003275EB">
        <w:rPr>
          <w:color w:val="000000" w:themeColor="text1"/>
        </w:rPr>
        <w:t>g</w:t>
      </w:r>
      <w:r w:rsidR="00AB3E36" w:rsidRPr="003275EB">
        <w:rPr>
          <w:color w:val="000000" w:themeColor="text1"/>
        </w:rPr>
        <w:t xml:space="preserve"> weighed</w:t>
      </w:r>
      <w:r w:rsidR="00C83149" w:rsidRPr="003275EB">
        <w:rPr>
          <w:color w:val="000000" w:themeColor="text1"/>
        </w:rPr>
        <w:t>). Pipette this volume of the sample diluent (MeCN+0.2%TFA).</w:t>
      </w:r>
      <w:r w:rsidR="001F41C8" w:rsidRPr="003275EB">
        <w:rPr>
          <w:color w:val="000000" w:themeColor="text1"/>
        </w:rPr>
        <w:t xml:space="preserve"> </w:t>
      </w:r>
      <w:r w:rsidR="00C83149" w:rsidRPr="003275EB">
        <w:rPr>
          <w:color w:val="000000" w:themeColor="text1"/>
        </w:rPr>
        <w:t>It should result in a 1</w:t>
      </w:r>
      <w:r w:rsidR="003275EB" w:rsidRPr="003275EB">
        <w:rPr>
          <w:color w:val="000000" w:themeColor="text1"/>
        </w:rPr>
        <w:t xml:space="preserve"> </w:t>
      </w:r>
      <w:r w:rsidR="00C83149" w:rsidRPr="003275EB">
        <w:rPr>
          <w:color w:val="000000" w:themeColor="text1"/>
        </w:rPr>
        <w:t xml:space="preserve">mg/mL </w:t>
      </w:r>
      <w:r w:rsidR="00AB3E36" w:rsidRPr="003275EB">
        <w:rPr>
          <w:color w:val="000000" w:themeColor="text1"/>
        </w:rPr>
        <w:t xml:space="preserve">sample </w:t>
      </w:r>
      <w:r w:rsidR="00C83149" w:rsidRPr="003275EB">
        <w:rPr>
          <w:color w:val="000000" w:themeColor="text1"/>
        </w:rPr>
        <w:t>solution.</w:t>
      </w:r>
    </w:p>
    <w:p w14:paraId="08B07D6A" w14:textId="39C24A78" w:rsidR="003275EB" w:rsidRPr="003275EB" w:rsidRDefault="003275EB" w:rsidP="003275EB">
      <w:pPr>
        <w:pStyle w:val="NormalWeb"/>
        <w:spacing w:before="0" w:beforeAutospacing="0" w:after="0" w:afterAutospacing="0"/>
        <w:rPr>
          <w:lang w:eastAsia="en-GB"/>
        </w:rPr>
      </w:pPr>
    </w:p>
    <w:p w14:paraId="6956FFBA" w14:textId="68F8360C" w:rsidR="00AB3E36" w:rsidRPr="003275EB" w:rsidRDefault="00AB3E36" w:rsidP="003275EB">
      <w:pPr>
        <w:pStyle w:val="NormalWeb"/>
        <w:numPr>
          <w:ilvl w:val="2"/>
          <w:numId w:val="20"/>
        </w:numPr>
        <w:spacing w:before="0" w:beforeAutospacing="0" w:after="0" w:afterAutospacing="0"/>
        <w:ind w:left="0" w:firstLine="0"/>
        <w:rPr>
          <w:lang w:eastAsia="en-GB"/>
        </w:rPr>
      </w:pPr>
      <w:r w:rsidRPr="003275EB">
        <w:rPr>
          <w:lang w:eastAsia="en-GB"/>
        </w:rPr>
        <w:t>Cap the HPLC vial with a suitable HPLC cap with septa.</w:t>
      </w:r>
      <w:r w:rsidR="001F41C8" w:rsidRPr="003275EB">
        <w:rPr>
          <w:lang w:eastAsia="en-GB"/>
        </w:rPr>
        <w:t xml:space="preserve"> </w:t>
      </w:r>
      <w:r w:rsidRPr="003275EB">
        <w:rPr>
          <w:lang w:eastAsia="en-GB"/>
        </w:rPr>
        <w:t xml:space="preserve">Swirl the vial manually to get the powder in solution. Sonicate the vial for maximum 5 </w:t>
      </w:r>
      <w:r w:rsidR="002666FF" w:rsidRPr="003275EB">
        <w:rPr>
          <w:lang w:eastAsia="en-GB"/>
        </w:rPr>
        <w:t>min</w:t>
      </w:r>
      <w:r w:rsidRPr="003275EB">
        <w:rPr>
          <w:lang w:eastAsia="en-GB"/>
        </w:rPr>
        <w:t xml:space="preserve"> to ensure that the powder is in solution. Check against the light to ensure there are no undissolved particles.</w:t>
      </w:r>
      <w:r w:rsidR="001F41C8" w:rsidRPr="003275EB">
        <w:rPr>
          <w:lang w:eastAsia="en-GB"/>
        </w:rPr>
        <w:t xml:space="preserve"> </w:t>
      </w:r>
      <w:r w:rsidRPr="003275EB">
        <w:rPr>
          <w:lang w:eastAsia="en-GB"/>
        </w:rPr>
        <w:t>This sample is now ready for HPLC analysis.</w:t>
      </w:r>
      <w:r w:rsidR="001F41C8" w:rsidRPr="003275EB">
        <w:rPr>
          <w:lang w:eastAsia="en-GB"/>
        </w:rPr>
        <w:t xml:space="preserve"> </w:t>
      </w:r>
    </w:p>
    <w:p w14:paraId="153E6C5D" w14:textId="172EDBC8" w:rsidR="003275EB" w:rsidRPr="003275EB" w:rsidRDefault="003275EB" w:rsidP="003275EB">
      <w:pPr>
        <w:pStyle w:val="NormalWeb"/>
        <w:spacing w:before="0" w:beforeAutospacing="0" w:after="0" w:afterAutospacing="0"/>
        <w:rPr>
          <w:lang w:eastAsia="en-GB"/>
        </w:rPr>
      </w:pPr>
    </w:p>
    <w:p w14:paraId="3AE9935F" w14:textId="7546EA50" w:rsidR="00AB3E36" w:rsidRPr="003275EB" w:rsidRDefault="00826CC1" w:rsidP="003275EB">
      <w:pPr>
        <w:pStyle w:val="NormalWeb"/>
        <w:numPr>
          <w:ilvl w:val="2"/>
          <w:numId w:val="20"/>
        </w:numPr>
        <w:spacing w:before="0" w:beforeAutospacing="0" w:after="0" w:afterAutospacing="0"/>
        <w:ind w:left="0" w:firstLine="0"/>
        <w:rPr>
          <w:lang w:eastAsia="en-GB"/>
        </w:rPr>
      </w:pPr>
      <w:r w:rsidRPr="003275EB">
        <w:rPr>
          <w:color w:val="000000" w:themeColor="text1"/>
        </w:rPr>
        <w:t xml:space="preserve">Install a </w:t>
      </w:r>
      <w:r w:rsidRPr="003275EB">
        <w:rPr>
          <w:lang w:eastAsia="en-GB"/>
        </w:rPr>
        <w:t>C18 HPLC column</w:t>
      </w:r>
      <w:r w:rsidR="00AB3E36" w:rsidRPr="003275EB">
        <w:rPr>
          <w:lang w:eastAsia="en-GB"/>
        </w:rPr>
        <w:t xml:space="preserve"> </w:t>
      </w:r>
      <w:r w:rsidRPr="003275EB">
        <w:rPr>
          <w:lang w:eastAsia="en-GB"/>
        </w:rPr>
        <w:t xml:space="preserve">on </w:t>
      </w:r>
      <w:r w:rsidR="00922AB8" w:rsidRPr="003275EB">
        <w:rPr>
          <w:lang w:eastAsia="en-GB"/>
        </w:rPr>
        <w:t xml:space="preserve">the </w:t>
      </w:r>
      <w:r w:rsidR="006C46FD" w:rsidRPr="003275EB">
        <w:rPr>
          <w:lang w:eastAsia="en-GB"/>
        </w:rPr>
        <w:t>HPLC</w:t>
      </w:r>
      <w:r w:rsidRPr="003275EB">
        <w:rPr>
          <w:lang w:eastAsia="en-GB"/>
        </w:rPr>
        <w:t xml:space="preserve"> equipment.</w:t>
      </w:r>
      <w:r w:rsidR="001F41C8" w:rsidRPr="003275EB">
        <w:rPr>
          <w:lang w:eastAsia="en-GB"/>
        </w:rPr>
        <w:t xml:space="preserve"> </w:t>
      </w:r>
      <w:r w:rsidR="00AB3E36" w:rsidRPr="003275EB">
        <w:rPr>
          <w:color w:val="000000" w:themeColor="text1"/>
        </w:rPr>
        <w:t xml:space="preserve">Install the inlet of the HPLC column on the outlet of the heat exchanger located in the column oven and the outlet of the HPLC column on the inlet of the </w:t>
      </w:r>
      <w:r w:rsidR="00D42C05" w:rsidRPr="003275EB">
        <w:rPr>
          <w:color w:val="000000" w:themeColor="text1"/>
        </w:rPr>
        <w:t>ultraviolet/visible (</w:t>
      </w:r>
      <w:r w:rsidR="00AB3E36" w:rsidRPr="003275EB">
        <w:rPr>
          <w:color w:val="000000" w:themeColor="text1"/>
        </w:rPr>
        <w:t>UV/VIS</w:t>
      </w:r>
      <w:r w:rsidR="00D42C05" w:rsidRPr="003275EB">
        <w:rPr>
          <w:color w:val="000000" w:themeColor="text1"/>
        </w:rPr>
        <w:t xml:space="preserve">) </w:t>
      </w:r>
      <w:r w:rsidR="003275EB" w:rsidRPr="003275EB">
        <w:rPr>
          <w:color w:val="000000" w:themeColor="text1"/>
        </w:rPr>
        <w:t>spectrophotometer</w:t>
      </w:r>
      <w:r w:rsidR="00AB3E36" w:rsidRPr="003275EB">
        <w:rPr>
          <w:color w:val="000000" w:themeColor="text1"/>
        </w:rPr>
        <w:t xml:space="preserve"> flowcell.</w:t>
      </w:r>
    </w:p>
    <w:p w14:paraId="40899349" w14:textId="192A33A7" w:rsidR="003275EB" w:rsidRPr="003275EB" w:rsidRDefault="003275EB" w:rsidP="003275EB">
      <w:pPr>
        <w:pStyle w:val="NormalWeb"/>
        <w:spacing w:before="0" w:beforeAutospacing="0" w:after="0" w:afterAutospacing="0"/>
        <w:rPr>
          <w:lang w:eastAsia="en-GB"/>
        </w:rPr>
      </w:pPr>
    </w:p>
    <w:p w14:paraId="6D50DE81" w14:textId="70E55048" w:rsidR="006C46FD" w:rsidRPr="003275EB" w:rsidRDefault="006C46FD" w:rsidP="003275EB">
      <w:pPr>
        <w:pStyle w:val="NormalWeb"/>
        <w:numPr>
          <w:ilvl w:val="2"/>
          <w:numId w:val="20"/>
        </w:numPr>
        <w:spacing w:before="0" w:beforeAutospacing="0" w:after="0" w:afterAutospacing="0"/>
        <w:ind w:left="0" w:firstLine="0"/>
        <w:rPr>
          <w:lang w:eastAsia="en-GB"/>
        </w:rPr>
      </w:pPr>
      <w:r w:rsidRPr="003275EB">
        <w:rPr>
          <w:lang w:eastAsia="en-GB"/>
        </w:rPr>
        <w:t xml:space="preserve">Prepare the HPLC system with Solvent A as “Water +0.1% Formic acid” and solvent B as “Acetonitrile +0.1% Formic”. </w:t>
      </w:r>
      <w:r w:rsidR="00AB3E36" w:rsidRPr="003275EB">
        <w:rPr>
          <w:lang w:eastAsia="en-GB"/>
        </w:rPr>
        <w:t>Purge the HPLC system with both solvents.</w:t>
      </w:r>
      <w:r w:rsidR="001F41C8" w:rsidRPr="003275EB">
        <w:rPr>
          <w:lang w:eastAsia="en-GB"/>
        </w:rPr>
        <w:t xml:space="preserve"> </w:t>
      </w:r>
      <w:r w:rsidRPr="003275EB">
        <w:rPr>
          <w:lang w:eastAsia="en-GB"/>
        </w:rPr>
        <w:t xml:space="preserve">Set the </w:t>
      </w:r>
      <w:r w:rsidR="00A84B66" w:rsidRPr="003275EB">
        <w:rPr>
          <w:lang w:eastAsia="en-GB"/>
        </w:rPr>
        <w:t xml:space="preserve">UV/VIS </w:t>
      </w:r>
      <w:r w:rsidRPr="003275EB">
        <w:rPr>
          <w:lang w:eastAsia="en-GB"/>
        </w:rPr>
        <w:t xml:space="preserve">detector </w:t>
      </w:r>
      <w:r w:rsidR="00E97CF8" w:rsidRPr="003275EB">
        <w:rPr>
          <w:lang w:eastAsia="en-GB"/>
        </w:rPr>
        <w:t>to</w:t>
      </w:r>
      <w:r w:rsidRPr="003275EB">
        <w:rPr>
          <w:lang w:eastAsia="en-GB"/>
        </w:rPr>
        <w:t xml:space="preserve"> </w:t>
      </w:r>
      <w:r w:rsidR="003275EB" w:rsidRPr="003275EB">
        <w:rPr>
          <w:lang w:eastAsia="en-GB"/>
        </w:rPr>
        <w:t>λ</w:t>
      </w:r>
      <w:r w:rsidR="00A84B66" w:rsidRPr="003275EB">
        <w:rPr>
          <w:lang w:eastAsia="en-GB"/>
        </w:rPr>
        <w:t xml:space="preserve"> = </w:t>
      </w:r>
      <w:r w:rsidRPr="003275EB">
        <w:rPr>
          <w:lang w:eastAsia="en-GB"/>
        </w:rPr>
        <w:t>260</w:t>
      </w:r>
      <w:r w:rsidR="003275EB" w:rsidRPr="003275EB">
        <w:rPr>
          <w:lang w:eastAsia="en-GB"/>
        </w:rPr>
        <w:t xml:space="preserve"> </w:t>
      </w:r>
      <w:r w:rsidRPr="003275EB">
        <w:rPr>
          <w:lang w:eastAsia="en-GB"/>
        </w:rPr>
        <w:t>nm, with a</w:t>
      </w:r>
      <w:r w:rsidR="005D6BF4" w:rsidRPr="003275EB">
        <w:rPr>
          <w:lang w:eastAsia="en-GB"/>
        </w:rPr>
        <w:t>n</w:t>
      </w:r>
      <w:r w:rsidRPr="003275EB">
        <w:rPr>
          <w:lang w:eastAsia="en-GB"/>
        </w:rPr>
        <w:t xml:space="preserve"> 8</w:t>
      </w:r>
      <w:r w:rsidR="003275EB" w:rsidRPr="003275EB">
        <w:rPr>
          <w:lang w:eastAsia="en-GB"/>
        </w:rPr>
        <w:t xml:space="preserve"> </w:t>
      </w:r>
      <w:r w:rsidRPr="003275EB">
        <w:rPr>
          <w:lang w:eastAsia="en-GB"/>
        </w:rPr>
        <w:t>nm bandwidth</w:t>
      </w:r>
      <w:r w:rsidR="00922AB8" w:rsidRPr="003275EB">
        <w:rPr>
          <w:lang w:eastAsia="en-GB"/>
        </w:rPr>
        <w:t xml:space="preserve"> and the </w:t>
      </w:r>
      <w:r w:rsidR="003275EB" w:rsidRPr="003275EB">
        <w:rPr>
          <w:lang w:eastAsia="en-GB"/>
        </w:rPr>
        <w:t>λ</w:t>
      </w:r>
      <w:r w:rsidR="005D6BF4" w:rsidRPr="003275EB">
        <w:rPr>
          <w:vertAlign w:val="subscript"/>
          <w:lang w:eastAsia="en-GB"/>
        </w:rPr>
        <w:t>REFERENCE</w:t>
      </w:r>
      <w:r w:rsidR="005D6BF4" w:rsidRPr="003275EB">
        <w:rPr>
          <w:lang w:eastAsia="en-GB"/>
        </w:rPr>
        <w:t xml:space="preserve"> = </w:t>
      </w:r>
      <w:r w:rsidR="00922AB8" w:rsidRPr="003275EB">
        <w:rPr>
          <w:lang w:eastAsia="en-GB"/>
        </w:rPr>
        <w:t>550</w:t>
      </w:r>
      <w:r w:rsidR="003275EB" w:rsidRPr="003275EB">
        <w:rPr>
          <w:lang w:eastAsia="en-GB"/>
        </w:rPr>
        <w:t xml:space="preserve"> </w:t>
      </w:r>
      <w:r w:rsidR="00922AB8" w:rsidRPr="003275EB">
        <w:rPr>
          <w:lang w:eastAsia="en-GB"/>
        </w:rPr>
        <w:t>nm with a 100</w:t>
      </w:r>
      <w:r w:rsidR="003275EB" w:rsidRPr="003275EB">
        <w:rPr>
          <w:lang w:eastAsia="en-GB"/>
        </w:rPr>
        <w:t xml:space="preserve"> </w:t>
      </w:r>
      <w:r w:rsidR="00922AB8" w:rsidRPr="003275EB">
        <w:rPr>
          <w:lang w:eastAsia="en-GB"/>
        </w:rPr>
        <w:t>nm bandwidth</w:t>
      </w:r>
      <w:r w:rsidRPr="003275EB">
        <w:rPr>
          <w:lang w:eastAsia="en-GB"/>
        </w:rPr>
        <w:t xml:space="preserve">. </w:t>
      </w:r>
      <w:r w:rsidR="00922AB8" w:rsidRPr="003275EB">
        <w:rPr>
          <w:lang w:eastAsia="en-GB"/>
        </w:rPr>
        <w:t>Set the injection volume to 1</w:t>
      </w:r>
      <w:r w:rsidR="003275EB" w:rsidRPr="003275EB">
        <w:rPr>
          <w:lang w:eastAsia="en-GB"/>
        </w:rPr>
        <w:t xml:space="preserve"> </w:t>
      </w:r>
      <w:r w:rsidR="001F41C8" w:rsidRPr="003275EB">
        <w:rPr>
          <w:lang w:eastAsia="en-GB"/>
        </w:rPr>
        <w:t xml:space="preserve">µL </w:t>
      </w:r>
      <w:r w:rsidR="00922AB8" w:rsidRPr="003275EB">
        <w:rPr>
          <w:lang w:eastAsia="en-GB"/>
        </w:rPr>
        <w:t xml:space="preserve">and </w:t>
      </w:r>
      <w:r w:rsidR="00E97CF8" w:rsidRPr="003275EB">
        <w:rPr>
          <w:lang w:eastAsia="en-GB"/>
        </w:rPr>
        <w:t>set</w:t>
      </w:r>
      <w:r w:rsidR="00922AB8" w:rsidRPr="003275EB">
        <w:rPr>
          <w:lang w:eastAsia="en-GB"/>
        </w:rPr>
        <w:t xml:space="preserve"> the HPLC column</w:t>
      </w:r>
      <w:r w:rsidR="00E97CF8" w:rsidRPr="003275EB">
        <w:rPr>
          <w:lang w:eastAsia="en-GB"/>
        </w:rPr>
        <w:t xml:space="preserve"> heater</w:t>
      </w:r>
      <w:r w:rsidR="00922AB8" w:rsidRPr="003275EB">
        <w:rPr>
          <w:lang w:eastAsia="en-GB"/>
        </w:rPr>
        <w:t xml:space="preserve"> to 60</w:t>
      </w:r>
      <w:r w:rsidR="003275EB" w:rsidRPr="003275EB">
        <w:rPr>
          <w:lang w:eastAsia="en-GB"/>
        </w:rPr>
        <w:t xml:space="preserve"> °</w:t>
      </w:r>
      <w:r w:rsidR="00922AB8" w:rsidRPr="003275EB">
        <w:rPr>
          <w:lang w:eastAsia="en-GB"/>
        </w:rPr>
        <w:t>C.</w:t>
      </w:r>
      <w:r w:rsidR="001F41C8" w:rsidRPr="003275EB">
        <w:rPr>
          <w:lang w:eastAsia="en-GB"/>
        </w:rPr>
        <w:t xml:space="preserve"> </w:t>
      </w:r>
      <w:r w:rsidRPr="003275EB">
        <w:rPr>
          <w:lang w:eastAsia="en-GB"/>
        </w:rPr>
        <w:t xml:space="preserve">Equilibrate the HPLC column with 75% </w:t>
      </w:r>
      <w:r w:rsidR="00D42C05" w:rsidRPr="003275EB">
        <w:rPr>
          <w:lang w:eastAsia="en-GB"/>
        </w:rPr>
        <w:t xml:space="preserve">solvent </w:t>
      </w:r>
      <w:r w:rsidRPr="003275EB">
        <w:rPr>
          <w:lang w:eastAsia="en-GB"/>
        </w:rPr>
        <w:t xml:space="preserve">B. Inject and run </w:t>
      </w:r>
      <w:r w:rsidR="00922AB8" w:rsidRPr="003275EB">
        <w:rPr>
          <w:lang w:eastAsia="en-GB"/>
        </w:rPr>
        <w:t xml:space="preserve">the solvent </w:t>
      </w:r>
      <w:r w:rsidRPr="003275EB">
        <w:rPr>
          <w:lang w:eastAsia="en-GB"/>
        </w:rPr>
        <w:t xml:space="preserve">gradient from 75 to </w:t>
      </w:r>
      <w:r w:rsidRPr="003275EB">
        <w:rPr>
          <w:lang w:eastAsia="en-GB"/>
        </w:rPr>
        <w:lastRenderedPageBreak/>
        <w:t>85%</w:t>
      </w:r>
      <w:r w:rsidR="00D42C05" w:rsidRPr="003275EB">
        <w:rPr>
          <w:lang w:eastAsia="en-GB"/>
        </w:rPr>
        <w:t xml:space="preserve"> solvent </w:t>
      </w:r>
      <w:r w:rsidRPr="003275EB">
        <w:rPr>
          <w:lang w:eastAsia="en-GB"/>
        </w:rPr>
        <w:t xml:space="preserve">B over 2 </w:t>
      </w:r>
      <w:r w:rsidR="002666FF" w:rsidRPr="003275EB">
        <w:rPr>
          <w:lang w:eastAsia="en-GB"/>
        </w:rPr>
        <w:t>min</w:t>
      </w:r>
      <w:r w:rsidRPr="003275EB">
        <w:rPr>
          <w:lang w:eastAsia="en-GB"/>
        </w:rPr>
        <w:t xml:space="preserve"> with a flow rate of 2 mL/min.</w:t>
      </w:r>
      <w:r w:rsidR="001F41C8" w:rsidRPr="003275EB">
        <w:rPr>
          <w:lang w:eastAsia="en-GB"/>
        </w:rPr>
        <w:t xml:space="preserve"> </w:t>
      </w:r>
      <w:r w:rsidR="00A84B66" w:rsidRPr="003275EB">
        <w:rPr>
          <w:lang w:eastAsia="en-GB"/>
        </w:rPr>
        <w:t xml:space="preserve">Equilibrate over 1 min before the next injection. </w:t>
      </w:r>
      <w:r w:rsidR="001A3B3C" w:rsidRPr="003275EB">
        <w:rPr>
          <w:lang w:eastAsia="en-GB"/>
        </w:rPr>
        <w:t xml:space="preserve">Inject the sample. </w:t>
      </w:r>
      <w:r w:rsidR="00A745E7" w:rsidRPr="003275EB">
        <w:rPr>
          <w:b/>
          <w:color w:val="000000" w:themeColor="text1"/>
        </w:rPr>
        <w:t xml:space="preserve">1-1 </w:t>
      </w:r>
      <w:r w:rsidR="00A745E7" w:rsidRPr="003275EB">
        <w:rPr>
          <w:color w:val="000000" w:themeColor="text1"/>
        </w:rPr>
        <w:t xml:space="preserve">elutes at 0.55 min, </w:t>
      </w:r>
      <w:r w:rsidR="00A745E7" w:rsidRPr="003275EB">
        <w:rPr>
          <w:b/>
          <w:color w:val="000000" w:themeColor="text1"/>
        </w:rPr>
        <w:t>1-2</w:t>
      </w:r>
      <w:r w:rsidR="00A745E7" w:rsidRPr="003275EB">
        <w:rPr>
          <w:color w:val="000000" w:themeColor="text1"/>
        </w:rPr>
        <w:t xml:space="preserve"> elutes at 0.9 min and </w:t>
      </w:r>
      <w:r w:rsidR="00A745E7" w:rsidRPr="003275EB">
        <w:rPr>
          <w:b/>
          <w:color w:val="000000" w:themeColor="text1"/>
        </w:rPr>
        <w:t>2-2</w:t>
      </w:r>
      <w:r w:rsidR="00A745E7" w:rsidRPr="003275EB">
        <w:rPr>
          <w:color w:val="000000" w:themeColor="text1"/>
        </w:rPr>
        <w:t xml:space="preserve"> elutes at 1.65 min.</w:t>
      </w:r>
    </w:p>
    <w:p w14:paraId="2845C7EE" w14:textId="393C7E8B" w:rsidR="003275EB" w:rsidRPr="003275EB" w:rsidRDefault="003275EB" w:rsidP="003275EB">
      <w:pPr>
        <w:pStyle w:val="NormalWeb"/>
        <w:spacing w:before="0" w:beforeAutospacing="0" w:after="0" w:afterAutospacing="0"/>
        <w:rPr>
          <w:lang w:eastAsia="en-GB"/>
        </w:rPr>
      </w:pPr>
    </w:p>
    <w:p w14:paraId="68C20D9B" w14:textId="7151942A" w:rsidR="003275EB" w:rsidRPr="003275EB" w:rsidRDefault="00B33417" w:rsidP="003275EB">
      <w:pPr>
        <w:pStyle w:val="NormalWeb"/>
        <w:spacing w:before="0" w:beforeAutospacing="0" w:after="0" w:afterAutospacing="0"/>
        <w:rPr>
          <w:color w:val="000000" w:themeColor="text1"/>
        </w:rPr>
      </w:pPr>
      <w:r w:rsidRPr="003275EB">
        <w:rPr>
          <w:b/>
          <w:color w:val="000000" w:themeColor="text1"/>
        </w:rPr>
        <w:t>NOTE</w:t>
      </w:r>
      <w:r w:rsidRPr="003275EB">
        <w:rPr>
          <w:color w:val="000000" w:themeColor="text1"/>
        </w:rPr>
        <w:t>:</w:t>
      </w:r>
      <w:r w:rsidRPr="003275EB">
        <w:rPr>
          <w:b/>
          <w:color w:val="000000" w:themeColor="text1"/>
        </w:rPr>
        <w:t xml:space="preserve"> </w:t>
      </w:r>
      <w:r w:rsidRPr="003275EB">
        <w:rPr>
          <w:color w:val="000000" w:themeColor="text1"/>
        </w:rPr>
        <w:t xml:space="preserve">The </w:t>
      </w:r>
      <w:r w:rsidR="00A84B66" w:rsidRPr="003275EB">
        <w:rPr>
          <w:lang w:eastAsia="en-GB"/>
        </w:rPr>
        <w:t>UV/VIS</w:t>
      </w:r>
      <w:r w:rsidRPr="003275EB">
        <w:rPr>
          <w:color w:val="000000" w:themeColor="text1"/>
        </w:rPr>
        <w:t xml:space="preserve"> parameters are experimentally selected so that</w:t>
      </w:r>
      <w:r w:rsidR="00A84B66" w:rsidRPr="003275EB">
        <w:rPr>
          <w:color w:val="000000" w:themeColor="text1"/>
        </w:rPr>
        <w:t xml:space="preserve"> the peak area of </w:t>
      </w:r>
      <w:r w:rsidR="00A84B66" w:rsidRPr="003275EB">
        <w:rPr>
          <w:b/>
          <w:color w:val="000000" w:themeColor="text1"/>
        </w:rPr>
        <w:t>1</w:t>
      </w:r>
      <w:r w:rsidRPr="003275EB">
        <w:rPr>
          <w:b/>
          <w:color w:val="000000" w:themeColor="text1"/>
        </w:rPr>
        <w:t>-1</w:t>
      </w:r>
      <w:r w:rsidRPr="003275EB">
        <w:rPr>
          <w:color w:val="000000" w:themeColor="text1"/>
        </w:rPr>
        <w:t xml:space="preserve"> </w:t>
      </w:r>
      <w:r w:rsidR="00A84B66" w:rsidRPr="003275EB">
        <w:rPr>
          <w:color w:val="000000" w:themeColor="text1"/>
        </w:rPr>
        <w:t xml:space="preserve">is the same as that of </w:t>
      </w:r>
      <w:r w:rsidR="00A84B66" w:rsidRPr="003275EB">
        <w:rPr>
          <w:b/>
          <w:color w:val="000000" w:themeColor="text1"/>
        </w:rPr>
        <w:t>2</w:t>
      </w:r>
      <w:r w:rsidRPr="003275EB">
        <w:rPr>
          <w:b/>
          <w:color w:val="000000" w:themeColor="text1"/>
        </w:rPr>
        <w:t>-2</w:t>
      </w:r>
      <w:r w:rsidRPr="003275EB">
        <w:rPr>
          <w:color w:val="000000" w:themeColor="text1"/>
        </w:rPr>
        <w:t xml:space="preserve">. </w:t>
      </w:r>
      <w:r w:rsidRPr="003275EB">
        <w:rPr>
          <w:b/>
          <w:color w:val="000000" w:themeColor="text1"/>
        </w:rPr>
        <w:t>1-1</w:t>
      </w:r>
      <w:r w:rsidRPr="003275EB">
        <w:rPr>
          <w:color w:val="000000" w:themeColor="text1"/>
        </w:rPr>
        <w:t xml:space="preserve"> and </w:t>
      </w:r>
      <w:r w:rsidRPr="003275EB">
        <w:rPr>
          <w:b/>
          <w:color w:val="000000" w:themeColor="text1"/>
        </w:rPr>
        <w:t>2-2</w:t>
      </w:r>
      <w:r w:rsidRPr="003275EB">
        <w:rPr>
          <w:color w:val="000000" w:themeColor="text1"/>
        </w:rPr>
        <w:t xml:space="preserve"> are </w:t>
      </w:r>
      <w:r w:rsidR="00A84B66" w:rsidRPr="003275EB">
        <w:rPr>
          <w:color w:val="000000" w:themeColor="text1"/>
        </w:rPr>
        <w:t xml:space="preserve">expected to be </w:t>
      </w:r>
      <w:r w:rsidRPr="003275EB">
        <w:rPr>
          <w:color w:val="000000" w:themeColor="text1"/>
        </w:rPr>
        <w:t xml:space="preserve">always </w:t>
      </w:r>
      <w:r w:rsidR="00A84B66" w:rsidRPr="003275EB">
        <w:rPr>
          <w:color w:val="000000" w:themeColor="text1"/>
        </w:rPr>
        <w:t>equimolar in this</w:t>
      </w:r>
      <w:r w:rsidRPr="003275EB">
        <w:rPr>
          <w:color w:val="000000" w:themeColor="text1"/>
        </w:rPr>
        <w:t xml:space="preserve"> solid state reaction. </w:t>
      </w:r>
      <w:r w:rsidR="00A84B66" w:rsidRPr="003275EB">
        <w:rPr>
          <w:color w:val="000000" w:themeColor="text1"/>
        </w:rPr>
        <w:t>The best match of the peak areas</w:t>
      </w:r>
      <w:r w:rsidRPr="003275EB">
        <w:rPr>
          <w:color w:val="000000" w:themeColor="text1"/>
        </w:rPr>
        <w:t xml:space="preserve"> </w:t>
      </w:r>
      <w:r w:rsidR="00D42C05" w:rsidRPr="003275EB">
        <w:rPr>
          <w:color w:val="000000" w:themeColor="text1"/>
        </w:rPr>
        <w:t xml:space="preserve">for </w:t>
      </w:r>
      <w:r w:rsidR="00D42C05" w:rsidRPr="003275EB">
        <w:rPr>
          <w:b/>
          <w:color w:val="000000" w:themeColor="text1"/>
        </w:rPr>
        <w:t>1-1</w:t>
      </w:r>
      <w:r w:rsidR="00D42C05" w:rsidRPr="003275EB">
        <w:rPr>
          <w:color w:val="000000" w:themeColor="text1"/>
        </w:rPr>
        <w:t xml:space="preserve"> and </w:t>
      </w:r>
      <w:r w:rsidR="00D42C05" w:rsidRPr="003275EB">
        <w:rPr>
          <w:b/>
          <w:color w:val="000000" w:themeColor="text1"/>
        </w:rPr>
        <w:t>2-2</w:t>
      </w:r>
      <w:r w:rsidR="00D42C05" w:rsidRPr="003275EB">
        <w:rPr>
          <w:color w:val="000000" w:themeColor="text1"/>
        </w:rPr>
        <w:t xml:space="preserve"> </w:t>
      </w:r>
      <w:r w:rsidR="00F83793" w:rsidRPr="003275EB">
        <w:rPr>
          <w:color w:val="000000" w:themeColor="text1"/>
        </w:rPr>
        <w:t>are</w:t>
      </w:r>
      <w:r w:rsidR="00A84B66" w:rsidRPr="003275EB">
        <w:rPr>
          <w:color w:val="000000" w:themeColor="text1"/>
        </w:rPr>
        <w:t xml:space="preserve"> obtained </w:t>
      </w:r>
      <w:r w:rsidR="00D42C05" w:rsidRPr="003275EB">
        <w:rPr>
          <w:color w:val="000000" w:themeColor="text1"/>
        </w:rPr>
        <w:t>with the UV/VIS detector used</w:t>
      </w:r>
      <w:r w:rsidR="00A84B66" w:rsidRPr="003275EB">
        <w:rPr>
          <w:color w:val="000000" w:themeColor="text1"/>
        </w:rPr>
        <w:t xml:space="preserve"> </w:t>
      </w:r>
      <w:r w:rsidR="00F83793" w:rsidRPr="003275EB">
        <w:rPr>
          <w:color w:val="000000" w:themeColor="text1"/>
        </w:rPr>
        <w:t>with</w:t>
      </w:r>
      <w:r w:rsidR="00A84B66" w:rsidRPr="003275EB">
        <w:rPr>
          <w:color w:val="000000" w:themeColor="text1"/>
        </w:rPr>
        <w:t xml:space="preserve"> </w:t>
      </w:r>
      <w:r w:rsidR="003275EB" w:rsidRPr="003275EB">
        <w:rPr>
          <w:color w:val="000000" w:themeColor="text1"/>
        </w:rPr>
        <w:t>λ</w:t>
      </w:r>
      <w:r w:rsidRPr="003275EB">
        <w:rPr>
          <w:color w:val="000000" w:themeColor="text1"/>
        </w:rPr>
        <w:t xml:space="preserve"> = 260 nm (</w:t>
      </w:r>
      <w:r w:rsidR="00AF6492" w:rsidRPr="003275EB">
        <w:rPr>
          <w:color w:val="000000" w:themeColor="text1"/>
        </w:rPr>
        <w:t>peak</w:t>
      </w:r>
      <w:r w:rsidR="003275EB" w:rsidRPr="003275EB">
        <w:rPr>
          <w:color w:val="000000" w:themeColor="text1"/>
        </w:rPr>
        <w:t xml:space="preserve"> </w:t>
      </w:r>
      <w:r w:rsidR="00AF6492" w:rsidRPr="003275EB">
        <w:rPr>
          <w:color w:val="000000" w:themeColor="text1"/>
        </w:rPr>
        <w:t xml:space="preserve">width </w:t>
      </w:r>
      <w:r w:rsidR="003275EB" w:rsidRPr="003275EB">
        <w:rPr>
          <w:color w:val="000000" w:themeColor="text1"/>
        </w:rPr>
        <w:t>8nm); λ</w:t>
      </w:r>
      <w:r w:rsidRPr="003275EB">
        <w:rPr>
          <w:color w:val="000000" w:themeColor="text1"/>
          <w:vertAlign w:val="subscript"/>
        </w:rPr>
        <w:t>REF</w:t>
      </w:r>
      <w:r w:rsidRPr="003275EB">
        <w:rPr>
          <w:color w:val="000000" w:themeColor="text1"/>
        </w:rPr>
        <w:t xml:space="preserve"> = 550</w:t>
      </w:r>
      <w:r w:rsidR="003275EB" w:rsidRPr="003275EB">
        <w:rPr>
          <w:color w:val="000000" w:themeColor="text1"/>
        </w:rPr>
        <w:t xml:space="preserve"> </w:t>
      </w:r>
      <w:r w:rsidRPr="003275EB">
        <w:rPr>
          <w:color w:val="000000" w:themeColor="text1"/>
        </w:rPr>
        <w:t>nm (</w:t>
      </w:r>
      <w:r w:rsidR="00AF6492" w:rsidRPr="003275EB">
        <w:rPr>
          <w:color w:val="000000" w:themeColor="text1"/>
        </w:rPr>
        <w:t>peak</w:t>
      </w:r>
      <w:r w:rsidR="003275EB" w:rsidRPr="003275EB">
        <w:rPr>
          <w:color w:val="000000" w:themeColor="text1"/>
        </w:rPr>
        <w:t xml:space="preserve"> </w:t>
      </w:r>
      <w:r w:rsidR="00AF6492" w:rsidRPr="003275EB">
        <w:rPr>
          <w:color w:val="000000" w:themeColor="text1"/>
        </w:rPr>
        <w:t xml:space="preserve">width </w:t>
      </w:r>
      <w:r w:rsidRPr="003275EB">
        <w:rPr>
          <w:color w:val="000000" w:themeColor="text1"/>
        </w:rPr>
        <w:t>100nm</w:t>
      </w:r>
      <w:r w:rsidR="005D6BF4" w:rsidRPr="003275EB">
        <w:rPr>
          <w:color w:val="000000" w:themeColor="text1"/>
        </w:rPr>
        <w:t>)</w:t>
      </w:r>
      <w:r w:rsidR="00F83793" w:rsidRPr="003275EB">
        <w:rPr>
          <w:color w:val="000000" w:themeColor="text1"/>
        </w:rPr>
        <w:t>.</w:t>
      </w:r>
      <w:r w:rsidR="001F41C8" w:rsidRPr="003275EB">
        <w:rPr>
          <w:color w:val="000000" w:themeColor="text1"/>
        </w:rPr>
        <w:t xml:space="preserve"> </w:t>
      </w:r>
    </w:p>
    <w:p w14:paraId="19101C3C" w14:textId="77777777" w:rsidR="003275EB" w:rsidRPr="003275EB" w:rsidRDefault="003275EB" w:rsidP="003275EB">
      <w:pPr>
        <w:pStyle w:val="NormalWeb"/>
        <w:spacing w:before="0" w:beforeAutospacing="0" w:after="0" w:afterAutospacing="0"/>
        <w:rPr>
          <w:color w:val="000000" w:themeColor="text1"/>
        </w:rPr>
      </w:pPr>
    </w:p>
    <w:p w14:paraId="1DAC03AC" w14:textId="509764FF" w:rsidR="008103EE" w:rsidRPr="003275EB" w:rsidRDefault="00922AB8" w:rsidP="003275EB">
      <w:pPr>
        <w:pStyle w:val="NormalWeb"/>
        <w:numPr>
          <w:ilvl w:val="2"/>
          <w:numId w:val="20"/>
        </w:numPr>
        <w:spacing w:before="0" w:beforeAutospacing="0" w:after="0" w:afterAutospacing="0"/>
        <w:ind w:left="0" w:firstLine="0"/>
        <w:rPr>
          <w:color w:val="000000" w:themeColor="text1"/>
        </w:rPr>
      </w:pPr>
      <w:r w:rsidRPr="003275EB">
        <w:rPr>
          <w:lang w:eastAsia="en-GB"/>
        </w:rPr>
        <w:t xml:space="preserve">Determine the peak area for each of these 3 peaks and </w:t>
      </w:r>
      <w:r w:rsidR="00664D5E" w:rsidRPr="003275EB">
        <w:rPr>
          <w:lang w:eastAsia="en-GB"/>
        </w:rPr>
        <w:t xml:space="preserve">calculate the </w:t>
      </w:r>
      <w:r w:rsidRPr="003275EB">
        <w:rPr>
          <w:lang w:eastAsia="en-GB"/>
        </w:rPr>
        <w:t>total peak area. C</w:t>
      </w:r>
      <w:r w:rsidR="006C46FD" w:rsidRPr="003275EB">
        <w:rPr>
          <w:lang w:eastAsia="en-GB"/>
        </w:rPr>
        <w:t xml:space="preserve">alculate the % </w:t>
      </w:r>
      <w:r w:rsidRPr="003275EB">
        <w:rPr>
          <w:lang w:eastAsia="en-GB"/>
        </w:rPr>
        <w:t xml:space="preserve">Peak Area Ratio (% PAR) </w:t>
      </w:r>
      <w:r w:rsidR="00C33301" w:rsidRPr="003275EB">
        <w:rPr>
          <w:lang w:eastAsia="en-GB"/>
        </w:rPr>
        <w:t xml:space="preserve">by </w:t>
      </w:r>
      <w:r w:rsidR="005D6784" w:rsidRPr="003275EB">
        <w:rPr>
          <w:lang w:eastAsia="en-GB"/>
        </w:rPr>
        <w:t>dividing</w:t>
      </w:r>
      <w:r w:rsidR="00C33301" w:rsidRPr="003275EB">
        <w:rPr>
          <w:lang w:eastAsia="en-GB"/>
        </w:rPr>
        <w:t xml:space="preserve"> the peak areas of individual </w:t>
      </w:r>
      <w:r w:rsidR="005D6784" w:rsidRPr="003275EB">
        <w:rPr>
          <w:lang w:eastAsia="en-GB"/>
        </w:rPr>
        <w:t xml:space="preserve">peaks by </w:t>
      </w:r>
      <w:r w:rsidR="00C33301" w:rsidRPr="003275EB">
        <w:rPr>
          <w:lang w:eastAsia="en-GB"/>
        </w:rPr>
        <w:t>the total peak area.</w:t>
      </w:r>
      <w:r w:rsidRPr="003275EB">
        <w:rPr>
          <w:lang w:eastAsia="en-GB"/>
        </w:rPr>
        <w:t xml:space="preserve"> </w:t>
      </w:r>
      <w:r w:rsidR="0058417A" w:rsidRPr="003275EB">
        <w:rPr>
          <w:color w:val="000000" w:themeColor="text1"/>
        </w:rPr>
        <w:t xml:space="preserve">Report the values obtained as </w:t>
      </w:r>
      <w:r w:rsidR="003910A5" w:rsidRPr="003275EB">
        <w:rPr>
          <w:color w:val="000000" w:themeColor="text1"/>
        </w:rPr>
        <w:t xml:space="preserve">concentration expressed as </w:t>
      </w:r>
      <w:r w:rsidR="0058417A" w:rsidRPr="003275EB">
        <w:rPr>
          <w:color w:val="000000" w:themeColor="text1"/>
        </w:rPr>
        <w:t xml:space="preserve">%M </w:t>
      </w:r>
      <w:r w:rsidRPr="003275EB">
        <w:rPr>
          <w:color w:val="000000" w:themeColor="text1"/>
        </w:rPr>
        <w:t xml:space="preserve">of </w:t>
      </w:r>
      <w:r w:rsidRPr="003275EB">
        <w:rPr>
          <w:b/>
          <w:color w:val="000000" w:themeColor="text1"/>
        </w:rPr>
        <w:t>1</w:t>
      </w:r>
      <w:r w:rsidR="0058417A" w:rsidRPr="003275EB">
        <w:rPr>
          <w:b/>
          <w:color w:val="000000" w:themeColor="text1"/>
        </w:rPr>
        <w:t>-1</w:t>
      </w:r>
      <w:r w:rsidRPr="003275EB">
        <w:rPr>
          <w:color w:val="000000" w:themeColor="text1"/>
        </w:rPr>
        <w:t xml:space="preserve">, </w:t>
      </w:r>
      <w:r w:rsidR="0058417A" w:rsidRPr="003275EB">
        <w:rPr>
          <w:b/>
          <w:color w:val="000000" w:themeColor="text1"/>
        </w:rPr>
        <w:t>2-2</w:t>
      </w:r>
      <w:r w:rsidR="0058417A" w:rsidRPr="003275EB">
        <w:rPr>
          <w:color w:val="000000" w:themeColor="text1"/>
        </w:rPr>
        <w:t xml:space="preserve"> and </w:t>
      </w:r>
      <w:r w:rsidR="0058417A" w:rsidRPr="003275EB">
        <w:rPr>
          <w:b/>
          <w:color w:val="000000" w:themeColor="text1"/>
        </w:rPr>
        <w:t>1-2</w:t>
      </w:r>
      <w:r w:rsidR="00A745E7" w:rsidRPr="003275EB">
        <w:rPr>
          <w:b/>
          <w:color w:val="000000" w:themeColor="text1"/>
        </w:rPr>
        <w:t>.</w:t>
      </w:r>
      <w:r w:rsidR="001F41C8" w:rsidRPr="003275EB">
        <w:rPr>
          <w:b/>
          <w:color w:val="000000" w:themeColor="text1"/>
        </w:rPr>
        <w:t xml:space="preserve"> </w:t>
      </w:r>
      <w:r w:rsidR="008103EE" w:rsidRPr="003275EB">
        <w:rPr>
          <w:color w:val="000000" w:themeColor="text1"/>
        </w:rPr>
        <w:t>These values are equivalent to their corresponding % PAR.</w:t>
      </w:r>
      <w:r w:rsidR="0058417A" w:rsidRPr="003275EB">
        <w:rPr>
          <w:color w:val="000000" w:themeColor="text1"/>
        </w:rPr>
        <w:t xml:space="preserve"> </w:t>
      </w:r>
    </w:p>
    <w:p w14:paraId="5B0A6D9E" w14:textId="77777777" w:rsidR="003275EB" w:rsidRPr="003275EB" w:rsidRDefault="003275EB" w:rsidP="003275EB">
      <w:pPr>
        <w:pStyle w:val="NormalWeb"/>
        <w:spacing w:before="0" w:beforeAutospacing="0" w:after="0" w:afterAutospacing="0"/>
        <w:rPr>
          <w:color w:val="000000" w:themeColor="text1"/>
        </w:rPr>
      </w:pPr>
    </w:p>
    <w:p w14:paraId="3CCAB423" w14:textId="3C4923F4" w:rsidR="00F44A57" w:rsidRPr="003275EB" w:rsidRDefault="00F7348D"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 xml:space="preserve">Repeat the experiment (step </w:t>
      </w:r>
      <w:r w:rsidR="00664D5E" w:rsidRPr="003275EB">
        <w:rPr>
          <w:color w:val="000000" w:themeColor="text1"/>
        </w:rPr>
        <w:t xml:space="preserve">2.1.2 </w:t>
      </w:r>
      <w:r w:rsidRPr="003275EB">
        <w:rPr>
          <w:color w:val="000000" w:themeColor="text1"/>
        </w:rPr>
        <w:t xml:space="preserve">to </w:t>
      </w:r>
      <w:r w:rsidR="00664D5E" w:rsidRPr="003275EB">
        <w:rPr>
          <w:color w:val="000000" w:themeColor="text1"/>
        </w:rPr>
        <w:t>2.1.2</w:t>
      </w:r>
      <w:r w:rsidR="002A782D" w:rsidRPr="003275EB">
        <w:rPr>
          <w:color w:val="000000" w:themeColor="text1"/>
        </w:rPr>
        <w:t>1</w:t>
      </w:r>
      <w:r w:rsidRPr="003275EB">
        <w:rPr>
          <w:color w:val="000000" w:themeColor="text1"/>
        </w:rPr>
        <w:t xml:space="preserve">) by only changing the </w:t>
      </w:r>
      <w:r w:rsidR="00350D7D" w:rsidRPr="003275EB">
        <w:rPr>
          <w:color w:val="000000" w:themeColor="text1"/>
        </w:rPr>
        <w:t xml:space="preserve">length of the </w:t>
      </w:r>
      <w:r w:rsidRPr="003275EB">
        <w:rPr>
          <w:color w:val="000000" w:themeColor="text1"/>
        </w:rPr>
        <w:t>grinding time</w:t>
      </w:r>
      <w:r w:rsidR="003945C8" w:rsidRPr="003275EB">
        <w:rPr>
          <w:color w:val="000000" w:themeColor="text1"/>
        </w:rPr>
        <w:t xml:space="preserve"> to </w:t>
      </w:r>
      <w:r w:rsidRPr="003275EB">
        <w:rPr>
          <w:color w:val="000000" w:themeColor="text1"/>
        </w:rPr>
        <w:t>10 min, 15 min, 20 min, 25 min, 30 min, 32 min, 34 min, 36 min, 38 min, 40 min and 45 min</w:t>
      </w:r>
      <w:r w:rsidR="003945C8" w:rsidRPr="003275EB">
        <w:rPr>
          <w:color w:val="000000" w:themeColor="text1"/>
        </w:rPr>
        <w:t xml:space="preserve"> as</w:t>
      </w:r>
      <w:r w:rsidR="00FD239B" w:rsidRPr="003275EB">
        <w:rPr>
          <w:color w:val="000000" w:themeColor="text1"/>
        </w:rPr>
        <w:t xml:space="preserve"> in</w:t>
      </w:r>
      <w:r w:rsidRPr="003275EB">
        <w:rPr>
          <w:color w:val="000000" w:themeColor="text1"/>
        </w:rPr>
        <w:t xml:space="preserve"> </w:t>
      </w:r>
      <w:r w:rsidR="001A3B3C" w:rsidRPr="003275EB">
        <w:rPr>
          <w:color w:val="000000" w:themeColor="text1"/>
        </w:rPr>
        <w:t>2.1.1</w:t>
      </w:r>
      <w:r w:rsidR="002A782D" w:rsidRPr="003275EB">
        <w:rPr>
          <w:color w:val="000000" w:themeColor="text1"/>
        </w:rPr>
        <w:t>0</w:t>
      </w:r>
      <w:r w:rsidR="00304B7E" w:rsidRPr="003275EB">
        <w:rPr>
          <w:color w:val="000000" w:themeColor="text1"/>
        </w:rPr>
        <w:t>.</w:t>
      </w:r>
      <w:r w:rsidR="00350D7D" w:rsidRPr="003275EB">
        <w:rPr>
          <w:color w:val="000000" w:themeColor="text1"/>
        </w:rPr>
        <w:t xml:space="preserve"> Always run an extra experiment after reaching equilibrium by grinding for longer time to ensure that the equilibrium</w:t>
      </w:r>
      <w:r w:rsidR="00FD239B" w:rsidRPr="003275EB">
        <w:rPr>
          <w:color w:val="000000" w:themeColor="text1"/>
        </w:rPr>
        <w:t xml:space="preserve"> level</w:t>
      </w:r>
      <w:r w:rsidR="00350D7D" w:rsidRPr="003275EB">
        <w:rPr>
          <w:color w:val="000000" w:themeColor="text1"/>
        </w:rPr>
        <w:t xml:space="preserve"> is constant. </w:t>
      </w:r>
    </w:p>
    <w:p w14:paraId="5CF52513" w14:textId="148FB5DF" w:rsidR="003275EB" w:rsidRPr="003275EB" w:rsidRDefault="003275EB" w:rsidP="003275EB">
      <w:pPr>
        <w:pStyle w:val="NormalWeb"/>
        <w:spacing w:before="0" w:beforeAutospacing="0" w:after="0" w:afterAutospacing="0"/>
        <w:rPr>
          <w:color w:val="000000" w:themeColor="text1"/>
        </w:rPr>
      </w:pPr>
    </w:p>
    <w:p w14:paraId="0469ABB3" w14:textId="4949BF90" w:rsidR="003275EB" w:rsidRPr="003275EB" w:rsidRDefault="00F44A57" w:rsidP="003275EB">
      <w:pPr>
        <w:pStyle w:val="NormalWeb"/>
        <w:spacing w:before="0" w:beforeAutospacing="0" w:after="0" w:afterAutospacing="0"/>
        <w:rPr>
          <w:color w:val="000000" w:themeColor="text1"/>
        </w:rPr>
      </w:pPr>
      <w:r w:rsidRPr="003275EB">
        <w:rPr>
          <w:b/>
          <w:color w:val="000000" w:themeColor="text1"/>
        </w:rPr>
        <w:t>NOTE</w:t>
      </w:r>
      <w:r w:rsidRPr="003275EB">
        <w:rPr>
          <w:color w:val="000000" w:themeColor="text1"/>
        </w:rPr>
        <w:t xml:space="preserve">: </w:t>
      </w:r>
      <w:r w:rsidR="00350D7D" w:rsidRPr="003275EB">
        <w:rPr>
          <w:color w:val="000000" w:themeColor="text1"/>
        </w:rPr>
        <w:t xml:space="preserve">These </w:t>
      </w:r>
      <w:r w:rsidR="00D411DE" w:rsidRPr="003275EB">
        <w:rPr>
          <w:color w:val="000000" w:themeColor="text1"/>
        </w:rPr>
        <w:t xml:space="preserve">specific </w:t>
      </w:r>
      <w:r w:rsidR="00350D7D" w:rsidRPr="003275EB">
        <w:rPr>
          <w:color w:val="000000" w:themeColor="text1"/>
        </w:rPr>
        <w:t xml:space="preserve">grinding times have been selected to define the exponential segment of the kinetic </w:t>
      </w:r>
      <w:r w:rsidR="001A3B3C" w:rsidRPr="003275EB">
        <w:rPr>
          <w:color w:val="000000" w:themeColor="text1"/>
        </w:rPr>
        <w:t>curve</w:t>
      </w:r>
      <w:r w:rsidR="00350D7D" w:rsidRPr="003275EB">
        <w:rPr>
          <w:color w:val="000000" w:themeColor="text1"/>
        </w:rPr>
        <w:t xml:space="preserve"> ending in equilibria following the initial delay period</w:t>
      </w:r>
      <w:r w:rsidR="00F7348D" w:rsidRPr="003275EB">
        <w:rPr>
          <w:color w:val="000000" w:themeColor="text1"/>
        </w:rPr>
        <w:t xml:space="preserve">. </w:t>
      </w:r>
      <w:r w:rsidR="009946E3" w:rsidRPr="003275EB">
        <w:rPr>
          <w:color w:val="000000" w:themeColor="text1"/>
        </w:rPr>
        <w:t xml:space="preserve">At equilibrium, the phase composition </w:t>
      </w:r>
      <w:r w:rsidR="004E121E" w:rsidRPr="003275EB">
        <w:rPr>
          <w:color w:val="000000" w:themeColor="text1"/>
        </w:rPr>
        <w:t>is consistent</w:t>
      </w:r>
      <w:r w:rsidR="009946E3" w:rsidRPr="003275EB">
        <w:rPr>
          <w:color w:val="000000" w:themeColor="text1"/>
        </w:rPr>
        <w:t xml:space="preserve"> with quantitative </w:t>
      </w:r>
      <w:r w:rsidR="009946E3" w:rsidRPr="003275EB">
        <w:rPr>
          <w:b/>
          <w:color w:val="000000" w:themeColor="text1"/>
        </w:rPr>
        <w:t>Form A</w:t>
      </w:r>
      <w:r w:rsidR="009946E3" w:rsidRPr="003275EB">
        <w:rPr>
          <w:color w:val="000000" w:themeColor="text1"/>
        </w:rPr>
        <w:t xml:space="preserve"> while the chemical composition is consistent </w:t>
      </w:r>
      <w:r w:rsidR="004E121E" w:rsidRPr="003275EB">
        <w:rPr>
          <w:color w:val="000000" w:themeColor="text1"/>
        </w:rPr>
        <w:t xml:space="preserve">with </w:t>
      </w:r>
      <w:r w:rsidR="009946E3" w:rsidRPr="003275EB">
        <w:rPr>
          <w:color w:val="000000" w:themeColor="text1"/>
        </w:rPr>
        <w:t>97%</w:t>
      </w:r>
      <w:r w:rsidR="003275EB" w:rsidRPr="003275EB">
        <w:rPr>
          <w:color w:val="000000" w:themeColor="text1"/>
        </w:rPr>
        <w:t xml:space="preserve"> </w:t>
      </w:r>
      <w:r w:rsidR="009946E3" w:rsidRPr="003275EB">
        <w:rPr>
          <w:color w:val="000000" w:themeColor="text1"/>
        </w:rPr>
        <w:t xml:space="preserve">M of </w:t>
      </w:r>
      <w:r w:rsidR="001A3B3C" w:rsidRPr="003275EB">
        <w:rPr>
          <w:b/>
          <w:color w:val="000000" w:themeColor="text1"/>
        </w:rPr>
        <w:t>1-2</w:t>
      </w:r>
      <w:r w:rsidR="009946E3" w:rsidRPr="003275EB">
        <w:rPr>
          <w:color w:val="000000" w:themeColor="text1"/>
        </w:rPr>
        <w:t>, 1.5%</w:t>
      </w:r>
      <w:r w:rsidR="003275EB" w:rsidRPr="003275EB">
        <w:rPr>
          <w:color w:val="000000" w:themeColor="text1"/>
        </w:rPr>
        <w:t xml:space="preserve"> </w:t>
      </w:r>
      <w:r w:rsidR="009946E3" w:rsidRPr="003275EB">
        <w:rPr>
          <w:color w:val="000000" w:themeColor="text1"/>
        </w:rPr>
        <w:t xml:space="preserve">M of </w:t>
      </w:r>
      <w:r w:rsidR="00771105" w:rsidRPr="003275EB">
        <w:rPr>
          <w:b/>
          <w:color w:val="000000" w:themeColor="text1"/>
        </w:rPr>
        <w:t>1-1</w:t>
      </w:r>
      <w:r w:rsidR="00D411DE" w:rsidRPr="003275EB">
        <w:rPr>
          <w:color w:val="000000" w:themeColor="text1"/>
        </w:rPr>
        <w:t xml:space="preserve"> and </w:t>
      </w:r>
      <w:r w:rsidR="009946E3" w:rsidRPr="003275EB">
        <w:rPr>
          <w:color w:val="000000" w:themeColor="text1"/>
        </w:rPr>
        <w:t>1.5%</w:t>
      </w:r>
      <w:r w:rsidR="003275EB" w:rsidRPr="003275EB">
        <w:rPr>
          <w:color w:val="000000" w:themeColor="text1"/>
        </w:rPr>
        <w:t xml:space="preserve"> </w:t>
      </w:r>
      <w:r w:rsidR="009946E3" w:rsidRPr="003275EB">
        <w:rPr>
          <w:color w:val="000000" w:themeColor="text1"/>
        </w:rPr>
        <w:t>M of</w:t>
      </w:r>
      <w:r w:rsidR="001F41C8" w:rsidRPr="003275EB">
        <w:rPr>
          <w:color w:val="000000" w:themeColor="text1"/>
        </w:rPr>
        <w:t xml:space="preserve"> </w:t>
      </w:r>
      <w:r w:rsidR="00771105" w:rsidRPr="003275EB">
        <w:rPr>
          <w:b/>
          <w:color w:val="000000" w:themeColor="text1"/>
        </w:rPr>
        <w:t>2-2</w:t>
      </w:r>
      <w:r w:rsidR="009946E3" w:rsidRPr="003275EB">
        <w:rPr>
          <w:color w:val="000000" w:themeColor="text1"/>
        </w:rPr>
        <w:t xml:space="preserve">. </w:t>
      </w:r>
    </w:p>
    <w:p w14:paraId="74A26C8F" w14:textId="77777777" w:rsidR="003275EB" w:rsidRPr="003275EB" w:rsidRDefault="003275EB" w:rsidP="003275EB">
      <w:pPr>
        <w:pStyle w:val="NormalWeb"/>
        <w:spacing w:before="0" w:beforeAutospacing="0" w:after="0" w:afterAutospacing="0"/>
        <w:rPr>
          <w:color w:val="000000" w:themeColor="text1"/>
        </w:rPr>
      </w:pPr>
    </w:p>
    <w:p w14:paraId="1AE7EC20" w14:textId="19E82A8D" w:rsidR="00FD239B" w:rsidRPr="003275EB" w:rsidRDefault="0058417A" w:rsidP="003275EB">
      <w:pPr>
        <w:pStyle w:val="NormalWeb"/>
        <w:numPr>
          <w:ilvl w:val="2"/>
          <w:numId w:val="20"/>
        </w:numPr>
        <w:spacing w:before="0" w:beforeAutospacing="0" w:after="0" w:afterAutospacing="0"/>
        <w:ind w:left="0" w:firstLine="0"/>
        <w:rPr>
          <w:color w:val="000000" w:themeColor="text1"/>
        </w:rPr>
      </w:pPr>
      <w:r w:rsidRPr="003275EB">
        <w:rPr>
          <w:color w:val="auto"/>
        </w:rPr>
        <w:t xml:space="preserve">Plot the </w:t>
      </w:r>
      <w:r w:rsidR="000019CD" w:rsidRPr="003275EB">
        <w:rPr>
          <w:color w:val="auto"/>
        </w:rPr>
        <w:t xml:space="preserve">chemical </w:t>
      </w:r>
      <w:r w:rsidRPr="003275EB">
        <w:rPr>
          <w:color w:val="auto"/>
        </w:rPr>
        <w:t xml:space="preserve">composition </w:t>
      </w:r>
      <w:r w:rsidR="00771105" w:rsidRPr="003275EB">
        <w:rPr>
          <w:color w:val="auto"/>
        </w:rPr>
        <w:t xml:space="preserve">obtained from HPLC analysis </w:t>
      </w:r>
      <w:r w:rsidRPr="003275EB">
        <w:rPr>
          <w:color w:val="auto"/>
        </w:rPr>
        <w:t xml:space="preserve">of </w:t>
      </w:r>
      <w:r w:rsidRPr="003275EB">
        <w:rPr>
          <w:b/>
          <w:color w:val="auto"/>
        </w:rPr>
        <w:t>1-1</w:t>
      </w:r>
      <w:r w:rsidRPr="003275EB">
        <w:rPr>
          <w:color w:val="auto"/>
        </w:rPr>
        <w:t xml:space="preserve">, </w:t>
      </w:r>
      <w:r w:rsidRPr="003275EB">
        <w:rPr>
          <w:b/>
          <w:color w:val="auto"/>
        </w:rPr>
        <w:t>2-2</w:t>
      </w:r>
      <w:r w:rsidRPr="003275EB">
        <w:rPr>
          <w:color w:val="auto"/>
        </w:rPr>
        <w:t xml:space="preserve"> and </w:t>
      </w:r>
      <w:r w:rsidRPr="003275EB">
        <w:rPr>
          <w:b/>
          <w:color w:val="auto"/>
        </w:rPr>
        <w:t>1-2</w:t>
      </w:r>
      <w:r w:rsidRPr="003275EB">
        <w:rPr>
          <w:color w:val="auto"/>
        </w:rPr>
        <w:t xml:space="preserve"> </w:t>
      </w:r>
      <w:r w:rsidR="000019CD" w:rsidRPr="003275EB">
        <w:rPr>
          <w:color w:val="auto"/>
        </w:rPr>
        <w:t xml:space="preserve">as %M </w:t>
      </w:r>
      <w:r w:rsidRPr="003275EB">
        <w:rPr>
          <w:color w:val="auto"/>
        </w:rPr>
        <w:t xml:space="preserve">in the y-axis and the grinding time in </w:t>
      </w:r>
      <w:r w:rsidR="002666FF" w:rsidRPr="003275EB">
        <w:rPr>
          <w:color w:val="auto"/>
        </w:rPr>
        <w:t>min</w:t>
      </w:r>
      <w:r w:rsidRPr="003275EB">
        <w:rPr>
          <w:color w:val="auto"/>
        </w:rPr>
        <w:t xml:space="preserve"> in the x-axis.</w:t>
      </w:r>
      <w:r w:rsidR="001F41C8" w:rsidRPr="003275EB">
        <w:rPr>
          <w:color w:val="auto"/>
        </w:rPr>
        <w:t xml:space="preserve"> </w:t>
      </w:r>
      <w:r w:rsidRPr="003275EB">
        <w:rPr>
          <w:color w:val="auto"/>
        </w:rPr>
        <w:t>This gives a kinetic curve for the chemical composition</w:t>
      </w:r>
      <w:r w:rsidR="000C2008" w:rsidRPr="003275EB">
        <w:rPr>
          <w:color w:val="auto"/>
        </w:rPr>
        <w:t>.</w:t>
      </w:r>
      <w:r w:rsidR="001F41C8" w:rsidRPr="003275EB">
        <w:rPr>
          <w:color w:val="auto"/>
        </w:rPr>
        <w:t xml:space="preserve"> </w:t>
      </w:r>
      <w:r w:rsidR="00771105" w:rsidRPr="003275EB">
        <w:rPr>
          <w:b/>
          <w:color w:val="auto"/>
        </w:rPr>
        <w:t xml:space="preserve">Figure </w:t>
      </w:r>
      <w:r w:rsidR="005E3641" w:rsidRPr="003275EB">
        <w:rPr>
          <w:b/>
          <w:color w:val="auto"/>
        </w:rPr>
        <w:t>3</w:t>
      </w:r>
      <w:r w:rsidR="003275EB" w:rsidRPr="003275EB">
        <w:rPr>
          <w:b/>
          <w:color w:val="auto"/>
        </w:rPr>
        <w:t>a</w:t>
      </w:r>
      <w:r w:rsidR="00771105" w:rsidRPr="003275EB">
        <w:rPr>
          <w:color w:val="auto"/>
        </w:rPr>
        <w:t xml:space="preserve"> shows an example of kinetic curve </w:t>
      </w:r>
      <w:r w:rsidR="001A3B3C" w:rsidRPr="003275EB">
        <w:rPr>
          <w:color w:val="auto"/>
        </w:rPr>
        <w:t>plotting the chemical</w:t>
      </w:r>
      <w:r w:rsidR="00771105" w:rsidRPr="003275EB">
        <w:rPr>
          <w:color w:val="auto"/>
        </w:rPr>
        <w:t xml:space="preserve"> composition of </w:t>
      </w:r>
      <w:r w:rsidR="001A3B3C" w:rsidRPr="003275EB">
        <w:rPr>
          <w:color w:val="auto"/>
        </w:rPr>
        <w:t xml:space="preserve">ball mill </w:t>
      </w:r>
      <w:r w:rsidR="00771105" w:rsidRPr="003275EB">
        <w:rPr>
          <w:color w:val="auto"/>
        </w:rPr>
        <w:t>neat grinding</w:t>
      </w:r>
      <w:r w:rsidR="001A3B3C" w:rsidRPr="003275EB">
        <w:rPr>
          <w:color w:val="auto"/>
        </w:rPr>
        <w:t xml:space="preserve"> versus grinding time</w:t>
      </w:r>
      <w:r w:rsidR="00771105" w:rsidRPr="003275EB">
        <w:rPr>
          <w:color w:val="auto"/>
        </w:rPr>
        <w:t>.</w:t>
      </w:r>
    </w:p>
    <w:p w14:paraId="7AB51C77" w14:textId="77777777" w:rsidR="003275EB" w:rsidRPr="003275EB" w:rsidRDefault="003275EB" w:rsidP="003275EB">
      <w:pPr>
        <w:pStyle w:val="NormalWeb"/>
        <w:spacing w:before="0" w:beforeAutospacing="0" w:after="0" w:afterAutospacing="0"/>
        <w:rPr>
          <w:color w:val="000000" w:themeColor="text1"/>
        </w:rPr>
      </w:pPr>
    </w:p>
    <w:p w14:paraId="2CA3B096" w14:textId="508C5BC5" w:rsidR="003275EB" w:rsidRPr="003275EB" w:rsidRDefault="000C2008" w:rsidP="003275EB">
      <w:pPr>
        <w:pStyle w:val="NormalWeb"/>
        <w:spacing w:before="0" w:beforeAutospacing="0" w:after="0" w:afterAutospacing="0"/>
        <w:rPr>
          <w:color w:val="000000" w:themeColor="text1"/>
        </w:rPr>
      </w:pPr>
      <w:r w:rsidRPr="003275EB">
        <w:rPr>
          <w:b/>
          <w:color w:val="000000" w:themeColor="text1"/>
        </w:rPr>
        <w:t>NOTE</w:t>
      </w:r>
      <w:r w:rsidRPr="003275EB">
        <w:rPr>
          <w:color w:val="000000" w:themeColor="text1"/>
        </w:rPr>
        <w:t xml:space="preserve">: Quantitative formation of </w:t>
      </w:r>
      <w:r w:rsidRPr="003275EB">
        <w:rPr>
          <w:b/>
          <w:color w:val="000000" w:themeColor="text1"/>
        </w:rPr>
        <w:t>1-2</w:t>
      </w:r>
      <w:r w:rsidRPr="003275EB">
        <w:rPr>
          <w:color w:val="000000" w:themeColor="text1"/>
        </w:rPr>
        <w:t xml:space="preserve"> demonstrates that the experiment has reached </w:t>
      </w:r>
      <w:r w:rsidR="00C425D1" w:rsidRPr="003275EB">
        <w:rPr>
          <w:color w:val="000000" w:themeColor="text1"/>
        </w:rPr>
        <w:t xml:space="preserve">thermodynamic </w:t>
      </w:r>
      <w:r w:rsidRPr="003275EB">
        <w:rPr>
          <w:color w:val="000000" w:themeColor="text1"/>
        </w:rPr>
        <w:t>equilibrium.</w:t>
      </w:r>
    </w:p>
    <w:p w14:paraId="33A98808" w14:textId="77777777" w:rsidR="003275EB" w:rsidRPr="003275EB" w:rsidRDefault="003275EB" w:rsidP="003275EB">
      <w:pPr>
        <w:pStyle w:val="NormalWeb"/>
        <w:spacing w:before="0" w:beforeAutospacing="0" w:after="0" w:afterAutospacing="0"/>
        <w:rPr>
          <w:color w:val="000000" w:themeColor="text1"/>
        </w:rPr>
      </w:pPr>
    </w:p>
    <w:p w14:paraId="3B4C09A7" w14:textId="6CBC4919" w:rsidR="0058417A" w:rsidRPr="003275EB" w:rsidRDefault="000019CD" w:rsidP="003275EB">
      <w:pPr>
        <w:pStyle w:val="NormalWeb"/>
        <w:numPr>
          <w:ilvl w:val="2"/>
          <w:numId w:val="20"/>
        </w:numPr>
        <w:spacing w:before="0" w:beforeAutospacing="0" w:after="0" w:afterAutospacing="0"/>
        <w:ind w:left="0" w:firstLine="0"/>
        <w:rPr>
          <w:color w:val="000000" w:themeColor="text1"/>
        </w:rPr>
      </w:pPr>
      <w:r w:rsidRPr="003275EB">
        <w:rPr>
          <w:color w:val="auto"/>
        </w:rPr>
        <w:t xml:space="preserve">Plot the phase composition </w:t>
      </w:r>
      <w:r w:rsidR="00771105" w:rsidRPr="003275EB">
        <w:rPr>
          <w:color w:val="auto"/>
        </w:rPr>
        <w:t xml:space="preserve">obtained from the Rietveld refinement </w:t>
      </w:r>
      <w:r w:rsidRPr="003275EB">
        <w:rPr>
          <w:color w:val="auto"/>
        </w:rPr>
        <w:t xml:space="preserve">of </w:t>
      </w:r>
      <w:r w:rsidRPr="003275EB">
        <w:rPr>
          <w:b/>
          <w:color w:val="auto"/>
        </w:rPr>
        <w:t>1-1</w:t>
      </w:r>
      <w:r w:rsidRPr="003275EB">
        <w:rPr>
          <w:color w:val="auto"/>
        </w:rPr>
        <w:t xml:space="preserve">, </w:t>
      </w:r>
      <w:r w:rsidRPr="003275EB">
        <w:rPr>
          <w:b/>
          <w:color w:val="auto"/>
        </w:rPr>
        <w:t>2-2</w:t>
      </w:r>
      <w:r w:rsidRPr="003275EB">
        <w:rPr>
          <w:color w:val="auto"/>
        </w:rPr>
        <w:t xml:space="preserve">, </w:t>
      </w:r>
      <w:r w:rsidRPr="003275EB">
        <w:rPr>
          <w:b/>
          <w:color w:val="auto"/>
        </w:rPr>
        <w:t>Form A</w:t>
      </w:r>
      <w:r w:rsidRPr="003275EB">
        <w:rPr>
          <w:color w:val="auto"/>
        </w:rPr>
        <w:t xml:space="preserve"> and </w:t>
      </w:r>
      <w:r w:rsidRPr="003275EB">
        <w:rPr>
          <w:b/>
          <w:color w:val="auto"/>
        </w:rPr>
        <w:t xml:space="preserve">Form </w:t>
      </w:r>
      <w:r w:rsidR="00922AB8" w:rsidRPr="003275EB">
        <w:rPr>
          <w:b/>
          <w:color w:val="auto"/>
        </w:rPr>
        <w:t>B</w:t>
      </w:r>
      <w:r w:rsidRPr="003275EB">
        <w:rPr>
          <w:color w:val="auto"/>
        </w:rPr>
        <w:t xml:space="preserve"> as %M in the y-axis and the grinding time in </w:t>
      </w:r>
      <w:r w:rsidR="002666FF" w:rsidRPr="003275EB">
        <w:rPr>
          <w:color w:val="auto"/>
        </w:rPr>
        <w:t>min</w:t>
      </w:r>
      <w:r w:rsidRPr="003275EB">
        <w:rPr>
          <w:color w:val="auto"/>
        </w:rPr>
        <w:t xml:space="preserve"> in the x-axis.</w:t>
      </w:r>
      <w:r w:rsidR="001F41C8" w:rsidRPr="003275EB">
        <w:rPr>
          <w:color w:val="auto"/>
        </w:rPr>
        <w:t xml:space="preserve"> </w:t>
      </w:r>
      <w:r w:rsidRPr="003275EB">
        <w:rPr>
          <w:color w:val="auto"/>
        </w:rPr>
        <w:t xml:space="preserve">This gives a kinetic curve </w:t>
      </w:r>
      <w:r w:rsidR="001A3B3C" w:rsidRPr="003275EB">
        <w:rPr>
          <w:color w:val="auto"/>
        </w:rPr>
        <w:t xml:space="preserve">plotting </w:t>
      </w:r>
      <w:r w:rsidRPr="003275EB">
        <w:rPr>
          <w:color w:val="auto"/>
        </w:rPr>
        <w:t>the phase composition</w:t>
      </w:r>
      <w:r w:rsidR="006B4B6D" w:rsidRPr="003275EB">
        <w:rPr>
          <w:color w:val="auto"/>
        </w:rPr>
        <w:t>.</w:t>
      </w:r>
      <w:r w:rsidR="00771105" w:rsidRPr="003275EB">
        <w:rPr>
          <w:color w:val="auto"/>
        </w:rPr>
        <w:t xml:space="preserve"> Figure </w:t>
      </w:r>
      <w:r w:rsidR="001A3B3C" w:rsidRPr="003275EB">
        <w:rPr>
          <w:color w:val="auto"/>
        </w:rPr>
        <w:t>3</w:t>
      </w:r>
      <w:r w:rsidR="00771105" w:rsidRPr="003275EB">
        <w:rPr>
          <w:color w:val="auto"/>
        </w:rPr>
        <w:t xml:space="preserve"> b) shows an example of kinetic curve for phase composition of </w:t>
      </w:r>
      <w:r w:rsidR="001A3B3C" w:rsidRPr="003275EB">
        <w:rPr>
          <w:color w:val="auto"/>
        </w:rPr>
        <w:t>ball mill neat grinding versus grinding time.</w:t>
      </w:r>
      <w:r w:rsidR="00771105" w:rsidRPr="003275EB">
        <w:rPr>
          <w:color w:val="auto"/>
        </w:rPr>
        <w:t xml:space="preserve"> </w:t>
      </w:r>
      <w:r w:rsidR="0063642F" w:rsidRPr="003275EB">
        <w:rPr>
          <w:bCs/>
          <w:color w:val="000000" w:themeColor="text1"/>
        </w:rPr>
        <w:t>[Place Figure 3 here]</w:t>
      </w:r>
    </w:p>
    <w:p w14:paraId="0E4D4629" w14:textId="77777777" w:rsidR="003275EB" w:rsidRPr="003275EB" w:rsidRDefault="003275EB" w:rsidP="003275EB">
      <w:pPr>
        <w:pStyle w:val="NormalWeb"/>
        <w:spacing w:before="0" w:beforeAutospacing="0" w:after="0" w:afterAutospacing="0"/>
        <w:rPr>
          <w:color w:val="000000" w:themeColor="text1"/>
        </w:rPr>
      </w:pPr>
    </w:p>
    <w:p w14:paraId="2D31BF58" w14:textId="77777777" w:rsidR="00D85182" w:rsidRPr="003275EB" w:rsidRDefault="00D85182" w:rsidP="003275EB">
      <w:pPr>
        <w:pStyle w:val="ListParagraph"/>
        <w:keepNext/>
        <w:numPr>
          <w:ilvl w:val="0"/>
          <w:numId w:val="22"/>
        </w:numPr>
        <w:ind w:left="0" w:firstLine="0"/>
        <w:contextualSpacing w:val="0"/>
        <w:outlineLvl w:val="0"/>
        <w:rPr>
          <w:rStyle w:val="Heading2Char"/>
          <w:rFonts w:cs="Calibri"/>
          <w:b w:val="0"/>
          <w:bCs w:val="0"/>
          <w:vanish/>
          <w:kern w:val="32"/>
          <w:szCs w:val="24"/>
        </w:rPr>
      </w:pPr>
    </w:p>
    <w:p w14:paraId="0420BFE1" w14:textId="77777777" w:rsidR="00D85182" w:rsidRPr="003275EB" w:rsidRDefault="00D85182" w:rsidP="003275EB">
      <w:pPr>
        <w:pStyle w:val="ListParagraph"/>
        <w:keepNext/>
        <w:numPr>
          <w:ilvl w:val="1"/>
          <w:numId w:val="22"/>
        </w:numPr>
        <w:ind w:left="0" w:firstLine="0"/>
        <w:contextualSpacing w:val="0"/>
        <w:outlineLvl w:val="0"/>
        <w:rPr>
          <w:rStyle w:val="Heading2Char"/>
          <w:rFonts w:cs="Calibri"/>
          <w:b w:val="0"/>
          <w:bCs w:val="0"/>
          <w:vanish/>
          <w:kern w:val="32"/>
          <w:szCs w:val="24"/>
        </w:rPr>
      </w:pPr>
    </w:p>
    <w:p w14:paraId="27DCFAF1" w14:textId="77777777" w:rsidR="00DE432F" w:rsidRPr="003275EB" w:rsidRDefault="00DE432F" w:rsidP="003275EB">
      <w:pPr>
        <w:pStyle w:val="ListParagraph"/>
        <w:keepNext/>
        <w:numPr>
          <w:ilvl w:val="0"/>
          <w:numId w:val="23"/>
        </w:numPr>
        <w:ind w:left="0" w:firstLine="0"/>
        <w:contextualSpacing w:val="0"/>
        <w:outlineLvl w:val="1"/>
        <w:rPr>
          <w:rStyle w:val="Heading2Char"/>
          <w:rFonts w:cs="Calibri"/>
          <w:vanish/>
          <w:szCs w:val="24"/>
        </w:rPr>
      </w:pPr>
    </w:p>
    <w:p w14:paraId="332406BB" w14:textId="77777777" w:rsidR="00DE432F" w:rsidRPr="003275EB" w:rsidRDefault="00DE432F" w:rsidP="003275EB">
      <w:pPr>
        <w:pStyle w:val="ListParagraph"/>
        <w:keepNext/>
        <w:numPr>
          <w:ilvl w:val="1"/>
          <w:numId w:val="23"/>
        </w:numPr>
        <w:ind w:left="0" w:firstLine="0"/>
        <w:contextualSpacing w:val="0"/>
        <w:outlineLvl w:val="1"/>
        <w:rPr>
          <w:rStyle w:val="Heading2Char"/>
          <w:rFonts w:cs="Calibri"/>
          <w:vanish/>
          <w:szCs w:val="24"/>
        </w:rPr>
      </w:pPr>
    </w:p>
    <w:p w14:paraId="41D72F12" w14:textId="49FE2E32" w:rsidR="00517217" w:rsidRPr="003275EB" w:rsidRDefault="00CE62A3" w:rsidP="003275EB">
      <w:pPr>
        <w:pStyle w:val="Jove-2"/>
        <w:spacing w:before="0" w:after="0"/>
        <w:ind w:left="0" w:firstLine="0"/>
        <w:rPr>
          <w:rFonts w:ascii="Calibri" w:hAnsi="Calibri" w:cs="Calibri"/>
          <w:szCs w:val="24"/>
        </w:rPr>
      </w:pPr>
      <w:r w:rsidRPr="003275EB">
        <w:rPr>
          <w:rStyle w:val="Heading2Char"/>
          <w:rFonts w:cs="Calibri"/>
          <w:b/>
          <w:bCs/>
          <w:iCs/>
          <w:szCs w:val="24"/>
        </w:rPr>
        <w:t xml:space="preserve">Preliminary investigation of grinding time required </w:t>
      </w:r>
      <w:r w:rsidR="00473E92" w:rsidRPr="003275EB">
        <w:rPr>
          <w:rStyle w:val="Heading2Char"/>
          <w:rFonts w:cs="Calibri"/>
          <w:b/>
          <w:bCs/>
          <w:iCs/>
          <w:szCs w:val="24"/>
        </w:rPr>
        <w:t xml:space="preserve">to </w:t>
      </w:r>
      <w:r w:rsidR="00574C5B">
        <w:rPr>
          <w:rStyle w:val="Heading2Char"/>
          <w:rFonts w:cs="Calibri"/>
          <w:b/>
          <w:bCs/>
          <w:iCs/>
          <w:szCs w:val="24"/>
        </w:rPr>
        <w:t>synthesize</w:t>
      </w:r>
      <w:r w:rsidR="00473E92" w:rsidRPr="003275EB">
        <w:rPr>
          <w:rStyle w:val="Heading2Char"/>
          <w:rFonts w:cs="Calibri"/>
          <w:b/>
          <w:bCs/>
          <w:iCs/>
          <w:szCs w:val="24"/>
        </w:rPr>
        <w:t xml:space="preserve"> Form B by ball mill</w:t>
      </w:r>
      <w:r w:rsidR="00473E92" w:rsidRPr="003275EB">
        <w:rPr>
          <w:rFonts w:ascii="Calibri" w:hAnsi="Calibri" w:cs="Calibri"/>
          <w:szCs w:val="24"/>
        </w:rPr>
        <w:t xml:space="preserve"> LAG with 50</w:t>
      </w:r>
      <w:r w:rsidR="001F41C8" w:rsidRPr="003275EB">
        <w:rPr>
          <w:rFonts w:ascii="Calibri" w:hAnsi="Calibri" w:cs="Calibri"/>
          <w:szCs w:val="24"/>
        </w:rPr>
        <w:t xml:space="preserve">µL </w:t>
      </w:r>
      <w:r w:rsidR="00473E92" w:rsidRPr="003275EB">
        <w:rPr>
          <w:rFonts w:ascii="Calibri" w:hAnsi="Calibri" w:cs="Calibri"/>
          <w:szCs w:val="24"/>
        </w:rPr>
        <w:t xml:space="preserve">MeCN </w:t>
      </w:r>
      <w:r w:rsidR="001A3B3C" w:rsidRPr="003275EB">
        <w:rPr>
          <w:rFonts w:ascii="Calibri" w:hAnsi="Calibri" w:cs="Calibri"/>
          <w:szCs w:val="24"/>
        </w:rPr>
        <w:t>to equilibrium</w:t>
      </w:r>
    </w:p>
    <w:p w14:paraId="687E3BDF" w14:textId="53400EB1" w:rsidR="00D85182" w:rsidRPr="003275EB" w:rsidRDefault="00D85182"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 xml:space="preserve">Follow step </w:t>
      </w:r>
      <w:r w:rsidR="000D13F4" w:rsidRPr="003275EB">
        <w:rPr>
          <w:color w:val="000000" w:themeColor="text1"/>
        </w:rPr>
        <w:t xml:space="preserve">2.1.2 </w:t>
      </w:r>
      <w:r w:rsidR="00F44A57" w:rsidRPr="003275EB">
        <w:rPr>
          <w:color w:val="000000" w:themeColor="text1"/>
        </w:rPr>
        <w:t xml:space="preserve">to </w:t>
      </w:r>
      <w:r w:rsidR="000D13F4" w:rsidRPr="003275EB">
        <w:rPr>
          <w:color w:val="000000" w:themeColor="text1"/>
        </w:rPr>
        <w:t>2.1.6</w:t>
      </w:r>
      <w:r w:rsidR="0077264E" w:rsidRPr="003275EB">
        <w:rPr>
          <w:color w:val="000000" w:themeColor="text1"/>
        </w:rPr>
        <w:t>.</w:t>
      </w:r>
    </w:p>
    <w:p w14:paraId="5B8081D4" w14:textId="77777777" w:rsidR="003275EB" w:rsidRPr="003275EB" w:rsidRDefault="003275EB" w:rsidP="003275EB">
      <w:pPr>
        <w:pStyle w:val="NormalWeb"/>
        <w:spacing w:before="0" w:beforeAutospacing="0" w:after="0" w:afterAutospacing="0"/>
        <w:rPr>
          <w:color w:val="000000" w:themeColor="text1"/>
        </w:rPr>
      </w:pPr>
    </w:p>
    <w:p w14:paraId="6225CFAD" w14:textId="46B23E63" w:rsidR="00F44A57" w:rsidRPr="003275EB" w:rsidRDefault="00F44A57" w:rsidP="003275EB">
      <w:pPr>
        <w:pStyle w:val="NormalWeb"/>
        <w:numPr>
          <w:ilvl w:val="2"/>
          <w:numId w:val="20"/>
        </w:numPr>
        <w:spacing w:before="0" w:beforeAutospacing="0" w:after="0" w:afterAutospacing="0"/>
        <w:ind w:left="0" w:firstLine="0"/>
        <w:rPr>
          <w:color w:val="000000" w:themeColor="text1"/>
        </w:rPr>
      </w:pPr>
      <w:r w:rsidRPr="003275EB">
        <w:t>Dispense 50</w:t>
      </w:r>
      <w:r w:rsidR="00BB6580" w:rsidRPr="003275EB">
        <w:t xml:space="preserve"> </w:t>
      </w:r>
      <w:r w:rsidR="001F41C8" w:rsidRPr="003275EB">
        <w:t xml:space="preserve">µL </w:t>
      </w:r>
      <w:r w:rsidRPr="003275EB">
        <w:t xml:space="preserve">MeCN </w:t>
      </w:r>
      <w:r w:rsidR="000A4865" w:rsidRPr="003275EB">
        <w:t xml:space="preserve">over the powder </w:t>
      </w:r>
      <w:r w:rsidRPr="003275EB">
        <w:t xml:space="preserve">with a 100 </w:t>
      </w:r>
      <w:r w:rsidR="001F41C8" w:rsidRPr="003275EB">
        <w:t xml:space="preserve">µL </w:t>
      </w:r>
      <w:r w:rsidRPr="003275EB">
        <w:t>pipette</w:t>
      </w:r>
      <w:r w:rsidR="000A4865" w:rsidRPr="003275EB">
        <w:t xml:space="preserve"> avoiding contact of the wet pipette tip with the powder</w:t>
      </w:r>
      <w:r w:rsidRPr="003275EB">
        <w:t xml:space="preserve">. </w:t>
      </w:r>
      <w:r w:rsidR="00BB6580" w:rsidRPr="003275EB">
        <w:t xml:space="preserve">See Section 1.1 and 1.2 on </w:t>
      </w:r>
      <w:r w:rsidR="00464FBE" w:rsidRPr="003275EB">
        <w:t xml:space="preserve">recommended procedures </w:t>
      </w:r>
      <w:r w:rsidR="00532BB3" w:rsidRPr="003275EB">
        <w:t xml:space="preserve">for pipetting </w:t>
      </w:r>
      <w:r w:rsidR="00BB6580" w:rsidRPr="003275EB">
        <w:t xml:space="preserve">organic solvents in </w:t>
      </w:r>
      <w:r w:rsidR="00464FBE" w:rsidRPr="003275EB">
        <w:t xml:space="preserve">reverse </w:t>
      </w:r>
      <w:r w:rsidR="00BB6580" w:rsidRPr="003275EB">
        <w:t xml:space="preserve">pipetting and </w:t>
      </w:r>
      <w:r w:rsidR="00464FBE" w:rsidRPr="003275EB">
        <w:t xml:space="preserve">normal </w:t>
      </w:r>
      <w:r w:rsidR="00BB6580" w:rsidRPr="003275EB">
        <w:t xml:space="preserve">pipetting mode. </w:t>
      </w:r>
    </w:p>
    <w:p w14:paraId="3F1027DE" w14:textId="7651697B" w:rsidR="003275EB" w:rsidRPr="003275EB" w:rsidRDefault="003275EB" w:rsidP="003275EB">
      <w:pPr>
        <w:pStyle w:val="NormalWeb"/>
        <w:spacing w:before="0" w:beforeAutospacing="0" w:after="0" w:afterAutospacing="0"/>
        <w:rPr>
          <w:color w:val="000000" w:themeColor="text1"/>
        </w:rPr>
      </w:pPr>
    </w:p>
    <w:p w14:paraId="7C631BBC" w14:textId="38B08B71" w:rsidR="003275EB" w:rsidRPr="003275EB" w:rsidRDefault="00BB6580" w:rsidP="003275EB">
      <w:pPr>
        <w:pStyle w:val="NormalWeb"/>
        <w:spacing w:before="0" w:beforeAutospacing="0" w:after="0" w:afterAutospacing="0"/>
        <w:rPr>
          <w:color w:val="auto"/>
        </w:rPr>
      </w:pPr>
      <w:r w:rsidRPr="003275EB">
        <w:rPr>
          <w:b/>
        </w:rPr>
        <w:t>NOTE</w:t>
      </w:r>
      <w:r w:rsidRPr="003275EB">
        <w:t xml:space="preserve">: </w:t>
      </w:r>
      <w:r w:rsidRPr="003275EB">
        <w:rPr>
          <w:color w:val="auto"/>
        </w:rPr>
        <w:t xml:space="preserve">Do not touch the powder </w:t>
      </w:r>
      <w:r w:rsidR="000F23BC" w:rsidRPr="003275EB">
        <w:rPr>
          <w:color w:val="auto"/>
        </w:rPr>
        <w:t xml:space="preserve">with the pipette tip containing </w:t>
      </w:r>
      <w:r w:rsidRPr="003275EB">
        <w:rPr>
          <w:color w:val="auto"/>
        </w:rPr>
        <w:t xml:space="preserve">MeCN residue. The powder will immediately clump around the wet pipette tip resulting in poor stoichiometry for the powder and the solvent. This will </w:t>
      </w:r>
      <w:r w:rsidR="0027051C" w:rsidRPr="003275EB">
        <w:rPr>
          <w:color w:val="auto"/>
        </w:rPr>
        <w:t xml:space="preserve">affect the kinetics and </w:t>
      </w:r>
      <w:r w:rsidRPr="003275EB">
        <w:rPr>
          <w:color w:val="auto"/>
        </w:rPr>
        <w:t xml:space="preserve">make the experiment void. </w:t>
      </w:r>
      <w:r w:rsidR="00517217" w:rsidRPr="003275EB">
        <w:rPr>
          <w:color w:val="000000" w:themeColor="text1"/>
        </w:rPr>
        <w:t xml:space="preserve">Any manual pipette or </w:t>
      </w:r>
      <w:r w:rsidR="00BD7D7B" w:rsidRPr="003275EB">
        <w:rPr>
          <w:color w:val="000000" w:themeColor="text1"/>
        </w:rPr>
        <w:t xml:space="preserve">any </w:t>
      </w:r>
      <w:r w:rsidR="00517217" w:rsidRPr="003275EB">
        <w:rPr>
          <w:color w:val="000000" w:themeColor="text1"/>
        </w:rPr>
        <w:t xml:space="preserve">automatic pipette </w:t>
      </w:r>
      <w:r w:rsidRPr="003275EB">
        <w:rPr>
          <w:color w:val="000000" w:themeColor="text1"/>
        </w:rPr>
        <w:t xml:space="preserve">in reverse pipetting or normal pipetting </w:t>
      </w:r>
      <w:r w:rsidR="00517217" w:rsidRPr="003275EB">
        <w:rPr>
          <w:color w:val="000000" w:themeColor="text1"/>
        </w:rPr>
        <w:t xml:space="preserve">will be suitable for this experiment. </w:t>
      </w:r>
      <w:r w:rsidR="002658D6" w:rsidRPr="003275EB">
        <w:rPr>
          <w:color w:val="000000" w:themeColor="text1"/>
        </w:rPr>
        <w:t xml:space="preserve">50 </w:t>
      </w:r>
      <w:r w:rsidR="001F41C8" w:rsidRPr="003275EB">
        <w:t xml:space="preserve">µL </w:t>
      </w:r>
      <w:r w:rsidR="002658D6" w:rsidRPr="003275EB">
        <w:rPr>
          <w:color w:val="000000" w:themeColor="text1"/>
        </w:rPr>
        <w:t>MeCN is well in excess of the 2</w:t>
      </w:r>
      <w:r w:rsidR="00656D3C" w:rsidRPr="003275EB">
        <w:rPr>
          <w:color w:val="000000" w:themeColor="text1"/>
        </w:rPr>
        <w:t>3</w:t>
      </w:r>
      <w:r w:rsidR="002658D6" w:rsidRPr="003275EB">
        <w:rPr>
          <w:color w:val="000000" w:themeColor="text1"/>
        </w:rPr>
        <w:t xml:space="preserve"> </w:t>
      </w:r>
      <w:r w:rsidR="001F41C8" w:rsidRPr="003275EB">
        <w:t xml:space="preserve">µL </w:t>
      </w:r>
      <w:r w:rsidR="002658D6" w:rsidRPr="003275EB">
        <w:rPr>
          <w:color w:val="000000" w:themeColor="text1"/>
        </w:rPr>
        <w:t>MeCN required to perform this reaction</w:t>
      </w:r>
      <w:r w:rsidR="00616F6F" w:rsidRPr="003275EB">
        <w:rPr>
          <w:color w:val="000000" w:themeColor="text1"/>
        </w:rPr>
        <w:t>.</w:t>
      </w:r>
      <w:r w:rsidR="002658D6" w:rsidRPr="003275EB">
        <w:rPr>
          <w:color w:val="000000" w:themeColor="text1"/>
        </w:rPr>
        <w:t xml:space="preserve"> </w:t>
      </w:r>
      <w:r w:rsidR="00616F6F" w:rsidRPr="003275EB">
        <w:rPr>
          <w:color w:val="000000" w:themeColor="text1"/>
        </w:rPr>
        <w:t>T</w:t>
      </w:r>
      <w:r w:rsidR="002658D6" w:rsidRPr="003275EB">
        <w:rPr>
          <w:color w:val="000000" w:themeColor="text1"/>
        </w:rPr>
        <w:t>herefore precise pipetting is not required here.</w:t>
      </w:r>
      <w:r w:rsidR="001F41C8" w:rsidRPr="003275EB">
        <w:rPr>
          <w:color w:val="000000" w:themeColor="text1"/>
        </w:rPr>
        <w:t xml:space="preserve"> </w:t>
      </w:r>
    </w:p>
    <w:p w14:paraId="599B517B" w14:textId="77777777" w:rsidR="003275EB" w:rsidRPr="003275EB" w:rsidRDefault="003275EB" w:rsidP="003275EB">
      <w:pPr>
        <w:pStyle w:val="NormalWeb"/>
        <w:spacing w:before="0" w:beforeAutospacing="0" w:after="0" w:afterAutospacing="0"/>
        <w:rPr>
          <w:color w:val="000000" w:themeColor="text1"/>
        </w:rPr>
      </w:pPr>
    </w:p>
    <w:p w14:paraId="6C35DEF3" w14:textId="6F55D9CF" w:rsidR="002C33DD" w:rsidRPr="003275EB" w:rsidRDefault="002C33DD"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 xml:space="preserve">Follow step </w:t>
      </w:r>
      <w:r w:rsidR="000D13F4" w:rsidRPr="003275EB">
        <w:rPr>
          <w:color w:val="000000" w:themeColor="text1"/>
        </w:rPr>
        <w:t>2.1.</w:t>
      </w:r>
      <w:r w:rsidR="002A782D" w:rsidRPr="003275EB">
        <w:rPr>
          <w:color w:val="000000" w:themeColor="text1"/>
        </w:rPr>
        <w:t>7</w:t>
      </w:r>
      <w:r w:rsidR="000D13F4" w:rsidRPr="003275EB">
        <w:rPr>
          <w:color w:val="000000" w:themeColor="text1"/>
        </w:rPr>
        <w:t xml:space="preserve"> </w:t>
      </w:r>
      <w:r w:rsidRPr="003275EB">
        <w:rPr>
          <w:color w:val="000000" w:themeColor="text1"/>
        </w:rPr>
        <w:t xml:space="preserve">to </w:t>
      </w:r>
      <w:r w:rsidR="000D13F4" w:rsidRPr="003275EB">
        <w:rPr>
          <w:color w:val="000000" w:themeColor="text1"/>
        </w:rPr>
        <w:t>2.1.</w:t>
      </w:r>
      <w:r w:rsidR="00BB7C75" w:rsidRPr="003275EB">
        <w:rPr>
          <w:color w:val="000000" w:themeColor="text1"/>
        </w:rPr>
        <w:t>12</w:t>
      </w:r>
      <w:r w:rsidRPr="003275EB">
        <w:rPr>
          <w:color w:val="000000" w:themeColor="text1"/>
        </w:rPr>
        <w:t>.</w:t>
      </w:r>
    </w:p>
    <w:p w14:paraId="4B91C99E" w14:textId="77777777" w:rsidR="003275EB" w:rsidRPr="003275EB" w:rsidRDefault="003275EB" w:rsidP="003275EB">
      <w:pPr>
        <w:pStyle w:val="NormalWeb"/>
        <w:spacing w:before="0" w:beforeAutospacing="0" w:after="0" w:afterAutospacing="0"/>
        <w:rPr>
          <w:color w:val="000000" w:themeColor="text1"/>
        </w:rPr>
      </w:pPr>
    </w:p>
    <w:p w14:paraId="6AC5C305" w14:textId="487D2130" w:rsidR="006B4B6D" w:rsidRPr="003275EB" w:rsidRDefault="006B4B6D"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Analyse the phase composition by</w:t>
      </w:r>
      <w:r w:rsidR="0027051C" w:rsidRPr="003275EB">
        <w:rPr>
          <w:color w:val="000000" w:themeColor="text1"/>
        </w:rPr>
        <w:t xml:space="preserve"> Rietveld refinement</w:t>
      </w:r>
      <w:r w:rsidRPr="003275EB">
        <w:rPr>
          <w:color w:val="000000" w:themeColor="text1"/>
        </w:rPr>
        <w:t xml:space="preserve"> as in steps </w:t>
      </w:r>
      <w:r w:rsidR="000D13F4" w:rsidRPr="003275EB">
        <w:rPr>
          <w:color w:val="000000" w:themeColor="text1"/>
        </w:rPr>
        <w:t>2.1.1</w:t>
      </w:r>
      <w:r w:rsidR="00BB7C75" w:rsidRPr="003275EB">
        <w:rPr>
          <w:color w:val="000000" w:themeColor="text1"/>
        </w:rPr>
        <w:t>3</w:t>
      </w:r>
      <w:r w:rsidR="000D13F4" w:rsidRPr="003275EB">
        <w:rPr>
          <w:color w:val="000000" w:themeColor="text1"/>
        </w:rPr>
        <w:t xml:space="preserve"> </w:t>
      </w:r>
      <w:r w:rsidRPr="003275EB">
        <w:rPr>
          <w:color w:val="000000" w:themeColor="text1"/>
        </w:rPr>
        <w:t xml:space="preserve">to </w:t>
      </w:r>
      <w:r w:rsidR="000D13F4" w:rsidRPr="003275EB">
        <w:rPr>
          <w:color w:val="000000" w:themeColor="text1"/>
        </w:rPr>
        <w:t>2.1.1</w:t>
      </w:r>
      <w:r w:rsidR="00BB7C75" w:rsidRPr="003275EB">
        <w:rPr>
          <w:color w:val="000000" w:themeColor="text1"/>
        </w:rPr>
        <w:t>5</w:t>
      </w:r>
      <w:r w:rsidR="000D13F4" w:rsidRPr="003275EB">
        <w:rPr>
          <w:color w:val="000000" w:themeColor="text1"/>
        </w:rPr>
        <w:t xml:space="preserve"> </w:t>
      </w:r>
      <w:r w:rsidRPr="003275EB">
        <w:rPr>
          <w:color w:val="000000" w:themeColor="text1"/>
        </w:rPr>
        <w:t xml:space="preserve">and the chemical composition by HPLC as in </w:t>
      </w:r>
      <w:r w:rsidR="000D13F4" w:rsidRPr="003275EB">
        <w:rPr>
          <w:color w:val="000000" w:themeColor="text1"/>
        </w:rPr>
        <w:t>2.1.1</w:t>
      </w:r>
      <w:r w:rsidR="002A782D" w:rsidRPr="003275EB">
        <w:rPr>
          <w:color w:val="000000" w:themeColor="text1"/>
        </w:rPr>
        <w:t>6</w:t>
      </w:r>
      <w:r w:rsidR="000D13F4" w:rsidRPr="003275EB">
        <w:rPr>
          <w:color w:val="000000" w:themeColor="text1"/>
        </w:rPr>
        <w:t xml:space="preserve"> </w:t>
      </w:r>
      <w:r w:rsidRPr="003275EB">
        <w:rPr>
          <w:color w:val="000000" w:themeColor="text1"/>
        </w:rPr>
        <w:t xml:space="preserve">to </w:t>
      </w:r>
      <w:r w:rsidR="000D13F4" w:rsidRPr="003275EB">
        <w:rPr>
          <w:color w:val="000000" w:themeColor="text1"/>
        </w:rPr>
        <w:t>2.1.</w:t>
      </w:r>
      <w:r w:rsidR="00616F6F" w:rsidRPr="003275EB">
        <w:rPr>
          <w:color w:val="000000" w:themeColor="text1"/>
        </w:rPr>
        <w:t>2</w:t>
      </w:r>
      <w:r w:rsidR="00BB7C75" w:rsidRPr="003275EB">
        <w:rPr>
          <w:color w:val="000000" w:themeColor="text1"/>
        </w:rPr>
        <w:t>1.</w:t>
      </w:r>
      <w:r w:rsidR="000D13F4" w:rsidRPr="003275EB">
        <w:rPr>
          <w:color w:val="000000" w:themeColor="text1"/>
        </w:rPr>
        <w:t xml:space="preserve"> </w:t>
      </w:r>
    </w:p>
    <w:p w14:paraId="036F037C" w14:textId="33893527" w:rsidR="003275EB" w:rsidRPr="003275EB" w:rsidRDefault="003275EB" w:rsidP="003275EB">
      <w:pPr>
        <w:pStyle w:val="NormalWeb"/>
        <w:spacing w:before="0" w:beforeAutospacing="0" w:after="0" w:afterAutospacing="0"/>
        <w:rPr>
          <w:color w:val="000000" w:themeColor="text1"/>
        </w:rPr>
      </w:pPr>
    </w:p>
    <w:p w14:paraId="1CC72BF6" w14:textId="6B79E1E9" w:rsidR="003275EB" w:rsidRPr="003275EB" w:rsidRDefault="002C33DD" w:rsidP="003275EB">
      <w:pPr>
        <w:pStyle w:val="NormalWeb"/>
        <w:spacing w:before="0" w:beforeAutospacing="0" w:after="0" w:afterAutospacing="0"/>
        <w:rPr>
          <w:color w:val="000000" w:themeColor="text1"/>
        </w:rPr>
      </w:pPr>
      <w:r w:rsidRPr="003275EB">
        <w:rPr>
          <w:b/>
          <w:color w:val="000000" w:themeColor="text1"/>
        </w:rPr>
        <w:t>NOTE</w:t>
      </w:r>
      <w:r w:rsidRPr="003275EB">
        <w:rPr>
          <w:color w:val="000000" w:themeColor="text1"/>
        </w:rPr>
        <w:t xml:space="preserve">: </w:t>
      </w:r>
      <w:r w:rsidRPr="003275EB">
        <w:rPr>
          <w:b/>
          <w:color w:val="000000" w:themeColor="text1"/>
        </w:rPr>
        <w:t xml:space="preserve">Form </w:t>
      </w:r>
      <w:r w:rsidR="006B4B6D" w:rsidRPr="003275EB">
        <w:rPr>
          <w:b/>
          <w:color w:val="000000" w:themeColor="text1"/>
        </w:rPr>
        <w:t>A</w:t>
      </w:r>
      <w:r w:rsidRPr="003275EB">
        <w:rPr>
          <w:b/>
          <w:color w:val="000000" w:themeColor="text1"/>
        </w:rPr>
        <w:t xml:space="preserve"> </w:t>
      </w:r>
      <w:r w:rsidRPr="003275EB">
        <w:rPr>
          <w:color w:val="000000" w:themeColor="text1"/>
        </w:rPr>
        <w:t xml:space="preserve">is never observed under ball mill </w:t>
      </w:r>
      <w:r w:rsidR="006B4B6D" w:rsidRPr="003275EB">
        <w:rPr>
          <w:color w:val="000000" w:themeColor="text1"/>
        </w:rPr>
        <w:t>LAG</w:t>
      </w:r>
      <w:r w:rsidRPr="003275EB">
        <w:rPr>
          <w:color w:val="000000" w:themeColor="text1"/>
        </w:rPr>
        <w:t xml:space="preserve"> conditions.</w:t>
      </w:r>
      <w:r w:rsidR="001F41C8" w:rsidRPr="003275EB">
        <w:rPr>
          <w:color w:val="000000" w:themeColor="text1"/>
        </w:rPr>
        <w:t xml:space="preserve"> </w:t>
      </w:r>
    </w:p>
    <w:p w14:paraId="3DDCA73F" w14:textId="77777777" w:rsidR="003275EB" w:rsidRPr="003275EB" w:rsidRDefault="003275EB" w:rsidP="003275EB">
      <w:pPr>
        <w:pStyle w:val="NormalWeb"/>
        <w:spacing w:before="0" w:beforeAutospacing="0" w:after="0" w:afterAutospacing="0"/>
        <w:rPr>
          <w:color w:val="000000" w:themeColor="text1"/>
        </w:rPr>
      </w:pPr>
    </w:p>
    <w:p w14:paraId="19997B71" w14:textId="45653535" w:rsidR="000A4865" w:rsidRPr="003275EB" w:rsidRDefault="00DE432F"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 xml:space="preserve">Repeat the experiment (step </w:t>
      </w:r>
      <w:r w:rsidR="000D13F4" w:rsidRPr="003275EB">
        <w:rPr>
          <w:color w:val="000000" w:themeColor="text1"/>
        </w:rPr>
        <w:t>2.2.1</w:t>
      </w:r>
      <w:r w:rsidRPr="003275EB">
        <w:rPr>
          <w:color w:val="000000" w:themeColor="text1"/>
        </w:rPr>
        <w:t xml:space="preserve">. to </w:t>
      </w:r>
      <w:r w:rsidR="000D13F4" w:rsidRPr="003275EB">
        <w:rPr>
          <w:color w:val="000000" w:themeColor="text1"/>
        </w:rPr>
        <w:t>2.2.</w:t>
      </w:r>
      <w:r w:rsidR="00AB33E0" w:rsidRPr="003275EB">
        <w:rPr>
          <w:color w:val="000000" w:themeColor="text1"/>
        </w:rPr>
        <w:t>4</w:t>
      </w:r>
      <w:r w:rsidRPr="003275EB">
        <w:rPr>
          <w:color w:val="000000" w:themeColor="text1"/>
        </w:rPr>
        <w:t xml:space="preserve">) by only changing the length of the grinding time to 10 min, 13 min, 14 min, 15 min, 17 min, 18 min, 20 min, 25 min and 30 min. Always run an extra experiment after reaching equilibrium by grinding for longer time to ensure that the equilibrium level is constant. </w:t>
      </w:r>
    </w:p>
    <w:p w14:paraId="56B70D11" w14:textId="77777777" w:rsidR="003275EB" w:rsidRPr="003275EB" w:rsidRDefault="003275EB" w:rsidP="003275EB">
      <w:pPr>
        <w:pStyle w:val="NormalWeb"/>
        <w:spacing w:before="0" w:beforeAutospacing="0" w:after="0" w:afterAutospacing="0"/>
        <w:rPr>
          <w:color w:val="000000" w:themeColor="text1"/>
        </w:rPr>
      </w:pPr>
    </w:p>
    <w:p w14:paraId="09D6043F" w14:textId="71A63420" w:rsidR="004A0ABE" w:rsidRPr="003275EB" w:rsidRDefault="000A4865" w:rsidP="003275EB">
      <w:pPr>
        <w:pStyle w:val="NormalWeb"/>
        <w:spacing w:before="0" w:beforeAutospacing="0" w:after="0" w:afterAutospacing="0"/>
        <w:rPr>
          <w:color w:val="000000" w:themeColor="text1"/>
        </w:rPr>
      </w:pPr>
      <w:r w:rsidRPr="003275EB">
        <w:rPr>
          <w:b/>
          <w:color w:val="000000" w:themeColor="text1"/>
        </w:rPr>
        <w:t>NOTE</w:t>
      </w:r>
      <w:r w:rsidRPr="003275EB">
        <w:rPr>
          <w:color w:val="000000" w:themeColor="text1"/>
        </w:rPr>
        <w:t xml:space="preserve">: </w:t>
      </w:r>
      <w:r w:rsidR="00DE432F" w:rsidRPr="003275EB">
        <w:rPr>
          <w:color w:val="000000" w:themeColor="text1"/>
        </w:rPr>
        <w:t xml:space="preserve">These grinding times have been selected to define the exponential segment of the kinetic study ending in equilibria following the initial delay period. </w:t>
      </w:r>
      <w:r w:rsidR="004A0ABE" w:rsidRPr="003275EB">
        <w:rPr>
          <w:color w:val="000000" w:themeColor="text1"/>
        </w:rPr>
        <w:t xml:space="preserve">At equilibrium, the phase composition is consistent with quantitative </w:t>
      </w:r>
      <w:r w:rsidR="003A4FAC" w:rsidRPr="003275EB">
        <w:rPr>
          <w:b/>
          <w:color w:val="000000" w:themeColor="text1"/>
        </w:rPr>
        <w:t>Form B</w:t>
      </w:r>
      <w:r w:rsidR="004A0ABE" w:rsidRPr="003275EB">
        <w:rPr>
          <w:color w:val="000000" w:themeColor="text1"/>
        </w:rPr>
        <w:t xml:space="preserve"> while the chemical composition is consistent with 97%M of </w:t>
      </w:r>
      <w:r w:rsidR="00AB33E0" w:rsidRPr="003275EB">
        <w:rPr>
          <w:b/>
          <w:color w:val="000000" w:themeColor="text1"/>
        </w:rPr>
        <w:t>1-2</w:t>
      </w:r>
      <w:r w:rsidR="004A0ABE" w:rsidRPr="003275EB">
        <w:rPr>
          <w:color w:val="000000" w:themeColor="text1"/>
        </w:rPr>
        <w:t xml:space="preserve">, 1.5%M of </w:t>
      </w:r>
      <w:r w:rsidR="00D135B1" w:rsidRPr="003275EB">
        <w:rPr>
          <w:b/>
          <w:color w:val="auto"/>
        </w:rPr>
        <w:t>1-1</w:t>
      </w:r>
      <w:r w:rsidR="004A0ABE" w:rsidRPr="003275EB">
        <w:rPr>
          <w:color w:val="000000" w:themeColor="text1"/>
        </w:rPr>
        <w:t xml:space="preserve"> and 1.5%M of </w:t>
      </w:r>
      <w:r w:rsidR="00D135B1" w:rsidRPr="003275EB">
        <w:rPr>
          <w:b/>
          <w:color w:val="auto"/>
        </w:rPr>
        <w:t>2-2</w:t>
      </w:r>
      <w:r w:rsidR="004A0ABE" w:rsidRPr="003275EB">
        <w:rPr>
          <w:color w:val="000000" w:themeColor="text1"/>
        </w:rPr>
        <w:t xml:space="preserve">. </w:t>
      </w:r>
    </w:p>
    <w:p w14:paraId="102AA6EA" w14:textId="77777777" w:rsidR="003275EB" w:rsidRPr="003275EB" w:rsidRDefault="003275EB" w:rsidP="003275EB">
      <w:pPr>
        <w:pStyle w:val="NormalWeb"/>
        <w:spacing w:before="0" w:beforeAutospacing="0" w:after="0" w:afterAutospacing="0"/>
        <w:rPr>
          <w:color w:val="000000" w:themeColor="text1"/>
        </w:rPr>
      </w:pPr>
    </w:p>
    <w:p w14:paraId="715AEDAB" w14:textId="7F7F8C89" w:rsidR="002C33DD" w:rsidRPr="003275EB" w:rsidRDefault="000D13F4"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 xml:space="preserve">Prepare </w:t>
      </w:r>
      <w:r w:rsidR="006B4B6D" w:rsidRPr="003275EB">
        <w:rPr>
          <w:color w:val="000000" w:themeColor="text1"/>
        </w:rPr>
        <w:t>the kinetic graph for</w:t>
      </w:r>
      <w:r w:rsidR="00AB33E0" w:rsidRPr="003275EB">
        <w:rPr>
          <w:color w:val="000000" w:themeColor="text1"/>
        </w:rPr>
        <w:t xml:space="preserve"> the chemical composition as in</w:t>
      </w:r>
      <w:r w:rsidR="006B4B6D" w:rsidRPr="003275EB">
        <w:rPr>
          <w:color w:val="000000" w:themeColor="text1"/>
        </w:rPr>
        <w:t xml:space="preserve"> </w:t>
      </w:r>
      <w:r w:rsidRPr="003275EB">
        <w:rPr>
          <w:color w:val="000000" w:themeColor="text1"/>
        </w:rPr>
        <w:t>2.1.</w:t>
      </w:r>
      <w:r w:rsidR="005C0D28" w:rsidRPr="003275EB">
        <w:rPr>
          <w:color w:val="000000" w:themeColor="text1"/>
        </w:rPr>
        <w:t xml:space="preserve">23 </w:t>
      </w:r>
      <w:r w:rsidR="003275EB" w:rsidRPr="003275EB">
        <w:rPr>
          <w:color w:val="000000" w:themeColor="text1"/>
        </w:rPr>
        <w:t xml:space="preserve">(See </w:t>
      </w:r>
      <w:r w:rsidR="003275EB" w:rsidRPr="003275EB">
        <w:rPr>
          <w:b/>
          <w:color w:val="000000" w:themeColor="text1"/>
        </w:rPr>
        <w:t>Figure 4</w:t>
      </w:r>
      <w:r w:rsidR="00AA1CCB" w:rsidRPr="003275EB">
        <w:rPr>
          <w:b/>
          <w:color w:val="000000" w:themeColor="text1"/>
        </w:rPr>
        <w:t>a</w:t>
      </w:r>
      <w:r w:rsidR="00AA1CCB" w:rsidRPr="003275EB">
        <w:rPr>
          <w:color w:val="000000" w:themeColor="text1"/>
        </w:rPr>
        <w:t xml:space="preserve">) </w:t>
      </w:r>
      <w:r w:rsidR="006B4B6D" w:rsidRPr="003275EB">
        <w:rPr>
          <w:color w:val="000000" w:themeColor="text1"/>
        </w:rPr>
        <w:t>and</w:t>
      </w:r>
      <w:r w:rsidR="00623F2F" w:rsidRPr="003275EB">
        <w:rPr>
          <w:color w:val="000000" w:themeColor="text1"/>
        </w:rPr>
        <w:t xml:space="preserve"> </w:t>
      </w:r>
      <w:r w:rsidR="00AB33E0" w:rsidRPr="003275EB">
        <w:rPr>
          <w:color w:val="000000" w:themeColor="text1"/>
        </w:rPr>
        <w:t xml:space="preserve">the phase composition as in </w:t>
      </w:r>
      <w:r w:rsidRPr="003275EB">
        <w:rPr>
          <w:color w:val="000000" w:themeColor="text1"/>
        </w:rPr>
        <w:t>2.1.</w:t>
      </w:r>
      <w:r w:rsidR="005C0D28" w:rsidRPr="003275EB">
        <w:rPr>
          <w:color w:val="000000" w:themeColor="text1"/>
        </w:rPr>
        <w:t xml:space="preserve">24 </w:t>
      </w:r>
      <w:r w:rsidR="00AA1CCB" w:rsidRPr="003275EB">
        <w:rPr>
          <w:color w:val="000000" w:themeColor="text1"/>
        </w:rPr>
        <w:t>(See Figure 4 b)</w:t>
      </w:r>
      <w:r w:rsidR="001F41C8" w:rsidRPr="003275EB">
        <w:rPr>
          <w:color w:val="000000" w:themeColor="text1"/>
        </w:rPr>
        <w:t xml:space="preserve"> </w:t>
      </w:r>
      <w:r w:rsidR="0063642F" w:rsidRPr="003275EB">
        <w:rPr>
          <w:bCs/>
          <w:color w:val="000000" w:themeColor="text1"/>
        </w:rPr>
        <w:t>[Place Figure 4 here]</w:t>
      </w:r>
    </w:p>
    <w:p w14:paraId="6DF36AB7" w14:textId="77777777" w:rsidR="003275EB" w:rsidRPr="003275EB" w:rsidRDefault="003275EB" w:rsidP="003275EB">
      <w:pPr>
        <w:pStyle w:val="NormalWeb"/>
        <w:spacing w:before="0" w:beforeAutospacing="0" w:after="0" w:afterAutospacing="0"/>
        <w:rPr>
          <w:color w:val="000000" w:themeColor="text1"/>
        </w:rPr>
      </w:pPr>
    </w:p>
    <w:p w14:paraId="7256D6DB" w14:textId="058A7EDD" w:rsidR="003F1E21" w:rsidRPr="003275EB" w:rsidRDefault="00517217" w:rsidP="003275EB">
      <w:pPr>
        <w:pStyle w:val="Jove-Heading2"/>
        <w:ind w:left="0" w:firstLine="0"/>
        <w:rPr>
          <w:rFonts w:ascii="Calibri" w:hAnsi="Calibri" w:cs="Calibri"/>
          <w:szCs w:val="24"/>
        </w:rPr>
      </w:pPr>
      <w:r w:rsidRPr="003275EB">
        <w:rPr>
          <w:rFonts w:ascii="Calibri" w:hAnsi="Calibri" w:cs="Calibri"/>
          <w:szCs w:val="24"/>
        </w:rPr>
        <w:t xml:space="preserve">Synthesis of </w:t>
      </w:r>
      <w:r w:rsidR="003F1E21" w:rsidRPr="003275EB">
        <w:rPr>
          <w:rFonts w:ascii="Calibri" w:hAnsi="Calibri" w:cs="Calibri"/>
          <w:szCs w:val="24"/>
        </w:rPr>
        <w:t>Form</w:t>
      </w:r>
      <w:r w:rsidRPr="003275EB">
        <w:rPr>
          <w:rFonts w:ascii="Calibri" w:hAnsi="Calibri" w:cs="Calibri"/>
          <w:szCs w:val="24"/>
        </w:rPr>
        <w:t xml:space="preserve"> A</w:t>
      </w:r>
      <w:r w:rsidR="001F41C8" w:rsidRPr="003275EB">
        <w:rPr>
          <w:rFonts w:ascii="Calibri" w:hAnsi="Calibri" w:cs="Calibri"/>
          <w:szCs w:val="24"/>
        </w:rPr>
        <w:t xml:space="preserve"> </w:t>
      </w:r>
      <w:r w:rsidRPr="003275EB">
        <w:rPr>
          <w:rFonts w:ascii="Calibri" w:hAnsi="Calibri" w:cs="Calibri"/>
          <w:szCs w:val="24"/>
        </w:rPr>
        <w:t>by ball mill NG</w:t>
      </w:r>
      <w:r w:rsidR="00AA0EA3" w:rsidRPr="003275EB">
        <w:rPr>
          <w:rFonts w:ascii="Calibri" w:hAnsi="Calibri" w:cs="Calibri"/>
          <w:szCs w:val="24"/>
        </w:rPr>
        <w:t xml:space="preserve"> </w:t>
      </w:r>
    </w:p>
    <w:p w14:paraId="28590034" w14:textId="57DB1732" w:rsidR="00E75D05" w:rsidRPr="003275EB" w:rsidRDefault="00E75D05" w:rsidP="003275EB">
      <w:pPr>
        <w:pStyle w:val="ListParagraph"/>
        <w:numPr>
          <w:ilvl w:val="2"/>
          <w:numId w:val="20"/>
        </w:numPr>
        <w:ind w:left="0" w:firstLine="0"/>
        <w:contextualSpacing w:val="0"/>
      </w:pPr>
      <w:r w:rsidRPr="003275EB">
        <w:t xml:space="preserve">Follow </w:t>
      </w:r>
      <w:r w:rsidR="00480759" w:rsidRPr="003275EB">
        <w:t xml:space="preserve">all </w:t>
      </w:r>
      <w:r w:rsidRPr="003275EB">
        <w:t>steps in Section 2.</w:t>
      </w:r>
      <w:r w:rsidR="00254528" w:rsidRPr="003275EB">
        <w:t>1</w:t>
      </w:r>
      <w:r w:rsidRPr="003275EB">
        <w:t xml:space="preserve">. Grind only for </w:t>
      </w:r>
      <w:r w:rsidR="00683159" w:rsidRPr="003275EB">
        <w:t xml:space="preserve">45 </w:t>
      </w:r>
      <w:r w:rsidR="002666FF" w:rsidRPr="003275EB">
        <w:t>min</w:t>
      </w:r>
      <w:r w:rsidR="00683159" w:rsidRPr="003275EB">
        <w:t xml:space="preserve"> at 30 Hz</w:t>
      </w:r>
      <w:r w:rsidR="00254528" w:rsidRPr="003275EB">
        <w:t xml:space="preserve"> </w:t>
      </w:r>
      <w:r w:rsidRPr="003275EB">
        <w:t>which suffices</w:t>
      </w:r>
      <w:r w:rsidR="00254528" w:rsidRPr="003275EB">
        <w:t xml:space="preserve"> to </w:t>
      </w:r>
      <w:r w:rsidRPr="003275EB">
        <w:t>reach equilibrium</w:t>
      </w:r>
      <w:r w:rsidR="00683159" w:rsidRPr="003275EB">
        <w:t>.</w:t>
      </w:r>
    </w:p>
    <w:p w14:paraId="0B15C297" w14:textId="77777777" w:rsidR="003275EB" w:rsidRPr="003275EB" w:rsidRDefault="003275EB" w:rsidP="003275EB">
      <w:pPr>
        <w:pStyle w:val="ListParagraph"/>
        <w:ind w:left="0"/>
        <w:contextualSpacing w:val="0"/>
      </w:pPr>
    </w:p>
    <w:p w14:paraId="7B8A0119" w14:textId="5BF6063F" w:rsidR="00E75D05" w:rsidRPr="003275EB" w:rsidRDefault="00E75D05" w:rsidP="003275EB">
      <w:pPr>
        <w:rPr>
          <w:color w:val="000000" w:themeColor="text1"/>
        </w:rPr>
      </w:pPr>
      <w:r w:rsidRPr="003275EB">
        <w:rPr>
          <w:b/>
          <w:color w:val="000000" w:themeColor="text1"/>
        </w:rPr>
        <w:t>NOTE</w:t>
      </w:r>
      <w:r w:rsidRPr="003275EB">
        <w:rPr>
          <w:color w:val="000000" w:themeColor="text1"/>
        </w:rPr>
        <w:t xml:space="preserve">: </w:t>
      </w:r>
      <w:r w:rsidRPr="003275EB">
        <w:rPr>
          <w:b/>
          <w:color w:val="000000" w:themeColor="text1"/>
        </w:rPr>
        <w:t>Form A</w:t>
      </w:r>
      <w:r w:rsidRPr="003275EB">
        <w:rPr>
          <w:color w:val="000000" w:themeColor="text1"/>
        </w:rPr>
        <w:t xml:space="preserve"> is quantitative</w:t>
      </w:r>
      <w:r w:rsidR="0027051C" w:rsidRPr="003275EB">
        <w:rPr>
          <w:color w:val="000000" w:themeColor="text1"/>
        </w:rPr>
        <w:t>ly</w:t>
      </w:r>
      <w:r w:rsidRPr="003275EB">
        <w:rPr>
          <w:color w:val="000000" w:themeColor="text1"/>
        </w:rPr>
        <w:t xml:space="preserve"> </w:t>
      </w:r>
      <w:r w:rsidR="003367A3" w:rsidRPr="003275EB">
        <w:rPr>
          <w:color w:val="000000" w:themeColor="text1"/>
        </w:rPr>
        <w:t>formed</w:t>
      </w:r>
      <w:r w:rsidRPr="003275EB">
        <w:rPr>
          <w:color w:val="000000" w:themeColor="text1"/>
        </w:rPr>
        <w:t xml:space="preserve">. The chemical composition </w:t>
      </w:r>
      <w:r w:rsidR="00686B66" w:rsidRPr="003275EB">
        <w:rPr>
          <w:color w:val="000000" w:themeColor="text1"/>
        </w:rPr>
        <w:t xml:space="preserve">of the product </w:t>
      </w:r>
      <w:r w:rsidRPr="003275EB">
        <w:rPr>
          <w:color w:val="000000" w:themeColor="text1"/>
        </w:rPr>
        <w:t xml:space="preserve">is consistent with 97%M of </w:t>
      </w:r>
      <w:r w:rsidR="00D526D3" w:rsidRPr="003275EB">
        <w:rPr>
          <w:b/>
          <w:color w:val="000000" w:themeColor="text1"/>
        </w:rPr>
        <w:t>1-2</w:t>
      </w:r>
      <w:r w:rsidRPr="003275EB">
        <w:rPr>
          <w:color w:val="000000" w:themeColor="text1"/>
        </w:rPr>
        <w:t xml:space="preserve">, 1.5%M of </w:t>
      </w:r>
      <w:r w:rsidR="00D135B1" w:rsidRPr="003275EB">
        <w:rPr>
          <w:b/>
          <w:color w:val="auto"/>
        </w:rPr>
        <w:t>1-1</w:t>
      </w:r>
      <w:r w:rsidRPr="003275EB">
        <w:rPr>
          <w:color w:val="000000" w:themeColor="text1"/>
        </w:rPr>
        <w:t xml:space="preserve"> </w:t>
      </w:r>
      <w:r w:rsidR="00480759" w:rsidRPr="003275EB">
        <w:rPr>
          <w:color w:val="000000" w:themeColor="text1"/>
        </w:rPr>
        <w:t>and 1.5</w:t>
      </w:r>
      <w:r w:rsidRPr="003275EB">
        <w:rPr>
          <w:color w:val="000000" w:themeColor="text1"/>
        </w:rPr>
        <w:t xml:space="preserve">%M of </w:t>
      </w:r>
      <w:r w:rsidR="00D135B1" w:rsidRPr="003275EB">
        <w:rPr>
          <w:b/>
          <w:color w:val="auto"/>
        </w:rPr>
        <w:t>2-2</w:t>
      </w:r>
      <w:r w:rsidRPr="003275EB">
        <w:rPr>
          <w:color w:val="000000" w:themeColor="text1"/>
        </w:rPr>
        <w:t>.</w:t>
      </w:r>
    </w:p>
    <w:p w14:paraId="085A74C2" w14:textId="77777777" w:rsidR="003275EB" w:rsidRPr="003275EB" w:rsidRDefault="003275EB" w:rsidP="003275EB">
      <w:pPr>
        <w:rPr>
          <w:color w:val="000000" w:themeColor="text1"/>
        </w:rPr>
      </w:pPr>
    </w:p>
    <w:p w14:paraId="721C6330" w14:textId="63AEB8F7" w:rsidR="00683159" w:rsidRPr="003275EB" w:rsidRDefault="00683159" w:rsidP="003275EB">
      <w:pPr>
        <w:pStyle w:val="Jove-Heading2"/>
        <w:ind w:left="0" w:firstLine="0"/>
        <w:rPr>
          <w:rFonts w:ascii="Calibri" w:hAnsi="Calibri" w:cs="Calibri"/>
          <w:szCs w:val="24"/>
        </w:rPr>
      </w:pPr>
      <w:r w:rsidRPr="003275EB">
        <w:rPr>
          <w:rFonts w:ascii="Calibri" w:hAnsi="Calibri" w:cs="Calibri"/>
          <w:szCs w:val="24"/>
        </w:rPr>
        <w:t>Synthesis of Form B</w:t>
      </w:r>
      <w:r w:rsidR="001F41C8" w:rsidRPr="003275EB">
        <w:rPr>
          <w:rFonts w:ascii="Calibri" w:hAnsi="Calibri" w:cs="Calibri"/>
          <w:szCs w:val="24"/>
        </w:rPr>
        <w:t xml:space="preserve"> </w:t>
      </w:r>
      <w:r w:rsidRPr="003275EB">
        <w:rPr>
          <w:rFonts w:ascii="Calibri" w:hAnsi="Calibri" w:cs="Calibri"/>
          <w:szCs w:val="24"/>
        </w:rPr>
        <w:t xml:space="preserve">by ball mill LAG </w:t>
      </w:r>
    </w:p>
    <w:p w14:paraId="525B2371" w14:textId="19740AE4" w:rsidR="00E75D05" w:rsidRPr="003275EB" w:rsidRDefault="00E75D05" w:rsidP="003275EB">
      <w:pPr>
        <w:pStyle w:val="ListParagraph"/>
        <w:numPr>
          <w:ilvl w:val="2"/>
          <w:numId w:val="20"/>
        </w:numPr>
        <w:ind w:left="0" w:firstLine="0"/>
        <w:contextualSpacing w:val="0"/>
      </w:pPr>
      <w:r w:rsidRPr="003275EB">
        <w:t>Follow all steps in Section 2.</w:t>
      </w:r>
      <w:r w:rsidR="003367A3" w:rsidRPr="003275EB">
        <w:t>2</w:t>
      </w:r>
      <w:r w:rsidRPr="003275EB">
        <w:t xml:space="preserve">. Grind only for </w:t>
      </w:r>
      <w:r w:rsidR="003367A3" w:rsidRPr="003275EB">
        <w:t>30</w:t>
      </w:r>
      <w:r w:rsidRPr="003275EB">
        <w:t xml:space="preserve"> </w:t>
      </w:r>
      <w:r w:rsidR="002666FF" w:rsidRPr="003275EB">
        <w:t>min</w:t>
      </w:r>
      <w:r w:rsidRPr="003275EB">
        <w:t xml:space="preserve"> at 30 Hz which suffices to reach equilibrium.</w:t>
      </w:r>
    </w:p>
    <w:p w14:paraId="13D27D9C" w14:textId="77777777" w:rsidR="003275EB" w:rsidRPr="003275EB" w:rsidRDefault="003275EB" w:rsidP="003275EB">
      <w:pPr>
        <w:pStyle w:val="ListParagraph"/>
        <w:ind w:left="0"/>
        <w:contextualSpacing w:val="0"/>
      </w:pPr>
    </w:p>
    <w:p w14:paraId="189FF65E" w14:textId="4C145CAA" w:rsidR="00683159" w:rsidRPr="003275EB" w:rsidRDefault="00E75D05" w:rsidP="003275EB">
      <w:pPr>
        <w:pStyle w:val="NormalWeb"/>
        <w:spacing w:before="0" w:beforeAutospacing="0" w:after="0" w:afterAutospacing="0"/>
        <w:rPr>
          <w:color w:val="000000" w:themeColor="text1"/>
        </w:rPr>
      </w:pPr>
      <w:r w:rsidRPr="003275EB">
        <w:rPr>
          <w:b/>
          <w:color w:val="000000" w:themeColor="text1"/>
        </w:rPr>
        <w:t>NOTE</w:t>
      </w:r>
      <w:r w:rsidRPr="003275EB">
        <w:rPr>
          <w:color w:val="000000" w:themeColor="text1"/>
        </w:rPr>
        <w:t xml:space="preserve">: </w:t>
      </w:r>
      <w:r w:rsidRPr="003275EB">
        <w:rPr>
          <w:b/>
          <w:color w:val="000000" w:themeColor="text1"/>
        </w:rPr>
        <w:t xml:space="preserve">Form </w:t>
      </w:r>
      <w:r w:rsidR="003367A3" w:rsidRPr="003275EB">
        <w:rPr>
          <w:b/>
          <w:color w:val="000000" w:themeColor="text1"/>
        </w:rPr>
        <w:t>B</w:t>
      </w:r>
      <w:r w:rsidRPr="003275EB">
        <w:rPr>
          <w:color w:val="000000" w:themeColor="text1"/>
        </w:rPr>
        <w:t xml:space="preserve"> is quantitative</w:t>
      </w:r>
      <w:r w:rsidR="0027051C" w:rsidRPr="003275EB">
        <w:rPr>
          <w:color w:val="000000" w:themeColor="text1"/>
        </w:rPr>
        <w:t>ly</w:t>
      </w:r>
      <w:r w:rsidRPr="003275EB">
        <w:rPr>
          <w:color w:val="000000" w:themeColor="text1"/>
        </w:rPr>
        <w:t xml:space="preserve"> form</w:t>
      </w:r>
      <w:r w:rsidR="003367A3" w:rsidRPr="003275EB">
        <w:rPr>
          <w:color w:val="000000" w:themeColor="text1"/>
        </w:rPr>
        <w:t>ed</w:t>
      </w:r>
      <w:r w:rsidRPr="003275EB">
        <w:rPr>
          <w:color w:val="000000" w:themeColor="text1"/>
        </w:rPr>
        <w:t xml:space="preserve">. The chemical composition </w:t>
      </w:r>
      <w:r w:rsidR="00686B66" w:rsidRPr="003275EB">
        <w:rPr>
          <w:color w:val="000000" w:themeColor="text1"/>
        </w:rPr>
        <w:t xml:space="preserve">of the product </w:t>
      </w:r>
      <w:r w:rsidRPr="003275EB">
        <w:rPr>
          <w:color w:val="000000" w:themeColor="text1"/>
        </w:rPr>
        <w:t xml:space="preserve">is consistent with 97%M of </w:t>
      </w:r>
      <w:r w:rsidR="00D526D3" w:rsidRPr="003275EB">
        <w:rPr>
          <w:b/>
          <w:color w:val="000000" w:themeColor="text1"/>
        </w:rPr>
        <w:t>1-2</w:t>
      </w:r>
      <w:r w:rsidRPr="003275EB">
        <w:rPr>
          <w:color w:val="000000" w:themeColor="text1"/>
        </w:rPr>
        <w:t xml:space="preserve">, 1.5%M of </w:t>
      </w:r>
      <w:r w:rsidR="00D135B1" w:rsidRPr="003275EB">
        <w:rPr>
          <w:b/>
          <w:color w:val="auto"/>
        </w:rPr>
        <w:t>1-1</w:t>
      </w:r>
      <w:r w:rsidR="00D526D3" w:rsidRPr="003275EB">
        <w:rPr>
          <w:color w:val="000000" w:themeColor="text1"/>
        </w:rPr>
        <w:t xml:space="preserve"> and </w:t>
      </w:r>
      <w:r w:rsidRPr="003275EB">
        <w:rPr>
          <w:color w:val="000000" w:themeColor="text1"/>
        </w:rPr>
        <w:t xml:space="preserve">1.5%M of </w:t>
      </w:r>
      <w:r w:rsidR="00D135B1" w:rsidRPr="003275EB">
        <w:rPr>
          <w:b/>
          <w:color w:val="auto"/>
        </w:rPr>
        <w:t>2-2</w:t>
      </w:r>
      <w:r w:rsidRPr="003275EB">
        <w:rPr>
          <w:color w:val="000000" w:themeColor="text1"/>
        </w:rPr>
        <w:t>.</w:t>
      </w:r>
      <w:r w:rsidR="00683159" w:rsidRPr="003275EB">
        <w:rPr>
          <w:color w:val="000000" w:themeColor="text1"/>
        </w:rPr>
        <w:t xml:space="preserve"> </w:t>
      </w:r>
    </w:p>
    <w:p w14:paraId="4433B2A3" w14:textId="77777777" w:rsidR="003275EB" w:rsidRPr="003275EB" w:rsidRDefault="003275EB" w:rsidP="003275EB">
      <w:pPr>
        <w:pStyle w:val="NormalWeb"/>
        <w:spacing w:before="0" w:beforeAutospacing="0" w:after="0" w:afterAutospacing="0"/>
        <w:rPr>
          <w:color w:val="000000" w:themeColor="text1"/>
        </w:rPr>
      </w:pPr>
    </w:p>
    <w:p w14:paraId="527A8C45" w14:textId="0209ED51" w:rsidR="00074444" w:rsidRPr="003275EB" w:rsidRDefault="00A740C2" w:rsidP="003275EB">
      <w:pPr>
        <w:pStyle w:val="Jove1"/>
        <w:spacing w:before="0" w:after="0"/>
        <w:ind w:left="0" w:firstLine="0"/>
        <w:rPr>
          <w:rFonts w:cs="Calibri"/>
          <w:sz w:val="24"/>
          <w:szCs w:val="24"/>
        </w:rPr>
      </w:pPr>
      <w:r w:rsidRPr="003275EB">
        <w:rPr>
          <w:rFonts w:cs="Calibri"/>
          <w:sz w:val="24"/>
          <w:szCs w:val="24"/>
        </w:rPr>
        <w:lastRenderedPageBreak/>
        <w:t xml:space="preserve">Preparation </w:t>
      </w:r>
      <w:r w:rsidR="00DF16B2" w:rsidRPr="003275EB">
        <w:rPr>
          <w:rFonts w:cs="Calibri"/>
          <w:sz w:val="24"/>
          <w:szCs w:val="24"/>
        </w:rPr>
        <w:t>of Form A and/or Form B</w:t>
      </w:r>
      <w:r w:rsidR="00517217" w:rsidRPr="003275EB">
        <w:rPr>
          <w:rFonts w:cs="Calibri"/>
          <w:sz w:val="24"/>
          <w:szCs w:val="24"/>
        </w:rPr>
        <w:t xml:space="preserve"> by ball mill LAG </w:t>
      </w:r>
      <w:r w:rsidR="00B32C2E" w:rsidRPr="003275EB">
        <w:rPr>
          <w:rFonts w:cs="Calibri"/>
          <w:sz w:val="24"/>
          <w:szCs w:val="24"/>
        </w:rPr>
        <w:t>using</w:t>
      </w:r>
      <w:r w:rsidR="00517217" w:rsidRPr="003275EB">
        <w:rPr>
          <w:rFonts w:cs="Calibri"/>
          <w:sz w:val="24"/>
          <w:szCs w:val="24"/>
        </w:rPr>
        <w:t xml:space="preserve"> different types and volumes of </w:t>
      </w:r>
      <w:r w:rsidR="00B32C2E" w:rsidRPr="003275EB">
        <w:rPr>
          <w:rFonts w:cs="Calibri"/>
          <w:sz w:val="24"/>
          <w:szCs w:val="24"/>
        </w:rPr>
        <w:t xml:space="preserve">organic </w:t>
      </w:r>
      <w:r w:rsidR="00517217" w:rsidRPr="003275EB">
        <w:rPr>
          <w:rFonts w:cs="Calibri"/>
          <w:sz w:val="24"/>
          <w:szCs w:val="24"/>
        </w:rPr>
        <w:t>solvents</w:t>
      </w:r>
      <w:r w:rsidR="00DF16B2" w:rsidRPr="003275EB">
        <w:rPr>
          <w:rFonts w:cs="Calibri"/>
          <w:sz w:val="24"/>
          <w:szCs w:val="24"/>
        </w:rPr>
        <w:t xml:space="preserve"> as LAG solvents</w:t>
      </w:r>
      <w:r w:rsidR="00517217" w:rsidRPr="003275EB">
        <w:rPr>
          <w:rFonts w:cs="Calibri"/>
          <w:sz w:val="24"/>
          <w:szCs w:val="24"/>
        </w:rPr>
        <w:t>.</w:t>
      </w:r>
    </w:p>
    <w:p w14:paraId="677B8C16" w14:textId="60A415F9" w:rsidR="00F261D7" w:rsidRPr="003275EB" w:rsidRDefault="00E5440D" w:rsidP="003275EB">
      <w:pPr>
        <w:pStyle w:val="Jove-2"/>
        <w:spacing w:before="0" w:after="0"/>
        <w:ind w:left="0" w:firstLine="0"/>
        <w:rPr>
          <w:rFonts w:ascii="Calibri" w:hAnsi="Calibri" w:cs="Calibri"/>
          <w:szCs w:val="24"/>
        </w:rPr>
      </w:pPr>
      <w:r w:rsidRPr="003275EB">
        <w:rPr>
          <w:rFonts w:ascii="Calibri" w:hAnsi="Calibri" w:cs="Calibri"/>
          <w:szCs w:val="24"/>
        </w:rPr>
        <w:t>P</w:t>
      </w:r>
      <w:r w:rsidR="00F261D7" w:rsidRPr="003275EB">
        <w:rPr>
          <w:rFonts w:ascii="Calibri" w:hAnsi="Calibri" w:cs="Calibri"/>
          <w:szCs w:val="24"/>
        </w:rPr>
        <w:t>rocedure</w:t>
      </w:r>
      <w:r w:rsidRPr="003275EB">
        <w:rPr>
          <w:rFonts w:ascii="Calibri" w:hAnsi="Calibri" w:cs="Calibri"/>
          <w:szCs w:val="24"/>
        </w:rPr>
        <w:t xml:space="preserve"> 1: B</w:t>
      </w:r>
      <w:r w:rsidR="00306F44" w:rsidRPr="003275EB">
        <w:rPr>
          <w:rFonts w:ascii="Calibri" w:hAnsi="Calibri" w:cs="Calibri"/>
          <w:szCs w:val="24"/>
        </w:rPr>
        <w:t xml:space="preserve">all mill LAG reaction </w:t>
      </w:r>
      <w:r w:rsidR="00F261D7" w:rsidRPr="003275EB">
        <w:rPr>
          <w:rFonts w:ascii="Calibri" w:hAnsi="Calibri" w:cs="Calibri"/>
          <w:szCs w:val="24"/>
        </w:rPr>
        <w:t>using LAG solvent</w:t>
      </w:r>
      <w:r w:rsidR="008001B1" w:rsidRPr="003275EB">
        <w:rPr>
          <w:rFonts w:ascii="Calibri" w:hAnsi="Calibri" w:cs="Calibri"/>
          <w:szCs w:val="24"/>
        </w:rPr>
        <w:t>s</w:t>
      </w:r>
      <w:r w:rsidR="00F261D7" w:rsidRPr="003275EB">
        <w:rPr>
          <w:rFonts w:ascii="Calibri" w:hAnsi="Calibri" w:cs="Calibri"/>
          <w:szCs w:val="24"/>
        </w:rPr>
        <w:t xml:space="preserve"> with high affinity</w:t>
      </w:r>
      <w:r w:rsidR="00A440A7" w:rsidRPr="003275EB">
        <w:rPr>
          <w:rFonts w:ascii="Calibri" w:hAnsi="Calibri" w:cs="Calibri"/>
          <w:szCs w:val="24"/>
        </w:rPr>
        <w:t xml:space="preserve"> for the </w:t>
      </w:r>
      <w:r w:rsidR="00B777AB" w:rsidRPr="003275EB">
        <w:rPr>
          <w:rFonts w:ascii="Calibri" w:hAnsi="Calibri" w:cs="Calibri"/>
          <w:szCs w:val="24"/>
        </w:rPr>
        <w:t>powder</w:t>
      </w:r>
    </w:p>
    <w:p w14:paraId="11EBDE8E" w14:textId="77777777" w:rsidR="003275EB" w:rsidRPr="003275EB" w:rsidRDefault="003275EB" w:rsidP="003275EB">
      <w:pPr>
        <w:pStyle w:val="Jove-Heading2"/>
        <w:numPr>
          <w:ilvl w:val="0"/>
          <w:numId w:val="0"/>
        </w:numPr>
        <w:rPr>
          <w:rFonts w:ascii="Calibri" w:hAnsi="Calibri" w:cs="Calibri"/>
        </w:rPr>
      </w:pPr>
    </w:p>
    <w:p w14:paraId="18748EC5" w14:textId="3F7BDE81" w:rsidR="00074444" w:rsidRPr="003275EB" w:rsidRDefault="00EF20AE" w:rsidP="003275EB">
      <w:pPr>
        <w:rPr>
          <w:color w:val="auto"/>
        </w:rPr>
      </w:pPr>
      <w:r w:rsidRPr="003275EB">
        <w:rPr>
          <w:b/>
        </w:rPr>
        <w:t>NOTE</w:t>
      </w:r>
      <w:r w:rsidRPr="003275EB">
        <w:t xml:space="preserve">: </w:t>
      </w:r>
      <w:r w:rsidR="00E5440D" w:rsidRPr="003275EB">
        <w:t xml:space="preserve">Procedure 1 </w:t>
      </w:r>
      <w:r w:rsidR="00221351" w:rsidRPr="003275EB">
        <w:t xml:space="preserve">has been </w:t>
      </w:r>
      <w:r w:rsidR="00686B66" w:rsidRPr="003275EB">
        <w:t xml:space="preserve">designed </w:t>
      </w:r>
      <w:r w:rsidR="00E5440D" w:rsidRPr="003275EB">
        <w:t xml:space="preserve">for LAG solvents which exhibit high affinity for the equimolar mixture of </w:t>
      </w:r>
      <w:r w:rsidR="0038290B" w:rsidRPr="003275EB">
        <w:rPr>
          <w:b/>
          <w:color w:val="auto"/>
        </w:rPr>
        <w:t>1-1</w:t>
      </w:r>
      <w:r w:rsidR="00E5440D" w:rsidRPr="003275EB">
        <w:rPr>
          <w:color w:val="auto"/>
        </w:rPr>
        <w:t xml:space="preserve"> and </w:t>
      </w:r>
      <w:r w:rsidR="0038290B" w:rsidRPr="003275EB">
        <w:rPr>
          <w:b/>
          <w:color w:val="auto"/>
        </w:rPr>
        <w:t>2-2</w:t>
      </w:r>
      <w:r w:rsidR="00E5440D" w:rsidRPr="003275EB">
        <w:rPr>
          <w:color w:val="auto"/>
        </w:rPr>
        <w:t xml:space="preserve">. Examples are </w:t>
      </w:r>
      <w:r w:rsidR="00517217" w:rsidRPr="003275EB">
        <w:t>MeCN, Acetone, THF, DMF, EtOAc, and CHCl</w:t>
      </w:r>
      <w:r w:rsidR="00517217" w:rsidRPr="003275EB">
        <w:rPr>
          <w:vertAlign w:val="subscript"/>
        </w:rPr>
        <w:t>3</w:t>
      </w:r>
      <w:r w:rsidR="00E5440D" w:rsidRPr="003275EB">
        <w:t xml:space="preserve">. </w:t>
      </w:r>
      <w:r w:rsidR="00773AE9" w:rsidRPr="003275EB">
        <w:t xml:space="preserve">As an example </w:t>
      </w:r>
      <w:r w:rsidR="00221351" w:rsidRPr="003275EB">
        <w:t xml:space="preserve">of this procedure </w:t>
      </w:r>
      <w:r w:rsidR="00773AE9" w:rsidRPr="003275EB">
        <w:t xml:space="preserve">we will discuss the addition of </w:t>
      </w:r>
      <w:r w:rsidR="00773AE9" w:rsidRPr="003275EB">
        <w:rPr>
          <w:color w:val="auto"/>
        </w:rPr>
        <w:t xml:space="preserve">17.0 </w:t>
      </w:r>
      <w:r w:rsidR="001F41C8" w:rsidRPr="003275EB">
        <w:rPr>
          <w:color w:val="auto"/>
        </w:rPr>
        <w:t xml:space="preserve">µL </w:t>
      </w:r>
      <w:r w:rsidR="00773AE9" w:rsidRPr="003275EB">
        <w:rPr>
          <w:color w:val="auto"/>
        </w:rPr>
        <w:t xml:space="preserve">acetone as LAG solvent. </w:t>
      </w:r>
    </w:p>
    <w:p w14:paraId="0E13CD83" w14:textId="77777777" w:rsidR="003275EB" w:rsidRPr="003275EB" w:rsidRDefault="003275EB" w:rsidP="003275EB"/>
    <w:p w14:paraId="15D4349E" w14:textId="637C6A2A" w:rsidR="009C4019" w:rsidRPr="003275EB" w:rsidRDefault="003D50DA" w:rsidP="003275EB">
      <w:pPr>
        <w:pStyle w:val="NormalWeb"/>
        <w:numPr>
          <w:ilvl w:val="2"/>
          <w:numId w:val="20"/>
        </w:numPr>
        <w:spacing w:before="0" w:beforeAutospacing="0" w:after="0" w:afterAutospacing="0"/>
        <w:ind w:left="0" w:firstLine="0"/>
        <w:rPr>
          <w:color w:val="000000" w:themeColor="text1"/>
          <w:highlight w:val="yellow"/>
        </w:rPr>
      </w:pPr>
      <w:r w:rsidRPr="003275EB">
        <w:rPr>
          <w:color w:val="000000" w:themeColor="text1"/>
          <w:highlight w:val="yellow"/>
        </w:rPr>
        <w:t xml:space="preserve">Follow </w:t>
      </w:r>
      <w:r w:rsidR="00A740C2" w:rsidRPr="003275EB">
        <w:rPr>
          <w:color w:val="000000" w:themeColor="text1"/>
          <w:highlight w:val="yellow"/>
        </w:rPr>
        <w:t>2.1.1 to 2.1.6</w:t>
      </w:r>
      <w:r w:rsidRPr="003275EB">
        <w:rPr>
          <w:color w:val="000000" w:themeColor="text1"/>
          <w:highlight w:val="yellow"/>
        </w:rPr>
        <w:t xml:space="preserve"> but use a </w:t>
      </w:r>
      <w:r w:rsidR="00480759" w:rsidRPr="003275EB">
        <w:rPr>
          <w:color w:val="000000" w:themeColor="text1"/>
          <w:highlight w:val="yellow"/>
        </w:rPr>
        <w:t xml:space="preserve">14 mL </w:t>
      </w:r>
      <w:r w:rsidRPr="003275EB">
        <w:rPr>
          <w:color w:val="000000" w:themeColor="text1"/>
          <w:highlight w:val="yellow"/>
        </w:rPr>
        <w:t xml:space="preserve">screw closure grinding jar. </w:t>
      </w:r>
    </w:p>
    <w:p w14:paraId="0849E684" w14:textId="77777777" w:rsidR="003275EB" w:rsidRPr="003275EB" w:rsidRDefault="003275EB" w:rsidP="003275EB">
      <w:pPr>
        <w:pStyle w:val="NormalWeb"/>
        <w:spacing w:before="0" w:beforeAutospacing="0" w:after="0" w:afterAutospacing="0"/>
        <w:rPr>
          <w:color w:val="000000" w:themeColor="text1"/>
          <w:highlight w:val="yellow"/>
        </w:rPr>
      </w:pPr>
    </w:p>
    <w:p w14:paraId="759C22E4" w14:textId="7C584854" w:rsidR="009C4019" w:rsidRPr="003275EB" w:rsidRDefault="00497BEB" w:rsidP="003275EB">
      <w:pPr>
        <w:pStyle w:val="NormalWeb"/>
        <w:spacing w:before="0" w:beforeAutospacing="0" w:after="0" w:afterAutospacing="0"/>
        <w:rPr>
          <w:color w:val="auto"/>
        </w:rPr>
      </w:pPr>
      <w:r w:rsidRPr="003275EB">
        <w:rPr>
          <w:b/>
          <w:color w:val="auto"/>
        </w:rPr>
        <w:t>NOTE</w:t>
      </w:r>
      <w:r w:rsidRPr="003275EB">
        <w:rPr>
          <w:color w:val="auto"/>
        </w:rPr>
        <w:t xml:space="preserve">: </w:t>
      </w:r>
      <w:r w:rsidR="00431B1F" w:rsidRPr="003275EB">
        <w:rPr>
          <w:color w:val="auto"/>
        </w:rPr>
        <w:t>For these precise LAG experiments</w:t>
      </w:r>
      <w:r w:rsidR="00F63807" w:rsidRPr="003275EB">
        <w:rPr>
          <w:color w:val="auto"/>
        </w:rPr>
        <w:t>, use</w:t>
      </w:r>
      <w:r w:rsidR="00431B1F" w:rsidRPr="003275EB">
        <w:rPr>
          <w:color w:val="auto"/>
        </w:rPr>
        <w:t xml:space="preserve"> </w:t>
      </w:r>
      <w:r w:rsidR="00C27ED0" w:rsidRPr="003275EB">
        <w:rPr>
          <w:color w:val="auto"/>
        </w:rPr>
        <w:t xml:space="preserve">screw-closure </w:t>
      </w:r>
      <w:r w:rsidR="00B32C2E" w:rsidRPr="003275EB">
        <w:rPr>
          <w:color w:val="auto"/>
        </w:rPr>
        <w:t xml:space="preserve">stainless steel </w:t>
      </w:r>
      <w:r w:rsidR="00C27ED0" w:rsidRPr="003275EB">
        <w:rPr>
          <w:color w:val="auto"/>
        </w:rPr>
        <w:t>grinding jar</w:t>
      </w:r>
      <w:r w:rsidR="00431B1F" w:rsidRPr="003275EB">
        <w:rPr>
          <w:color w:val="auto"/>
        </w:rPr>
        <w:t>s</w:t>
      </w:r>
      <w:r w:rsidRPr="003275EB">
        <w:rPr>
          <w:color w:val="auto"/>
        </w:rPr>
        <w:t xml:space="preserve"> with a Teflon seal </w:t>
      </w:r>
      <w:r w:rsidR="00B32C2E" w:rsidRPr="003275EB">
        <w:rPr>
          <w:color w:val="auto"/>
        </w:rPr>
        <w:t xml:space="preserve">incorporated </w:t>
      </w:r>
      <w:r w:rsidR="00D646DC" w:rsidRPr="003275EB">
        <w:rPr>
          <w:color w:val="auto"/>
        </w:rPr>
        <w:t>at</w:t>
      </w:r>
      <w:r w:rsidRPr="003275EB">
        <w:rPr>
          <w:color w:val="auto"/>
        </w:rPr>
        <w:t xml:space="preserve"> the junction </w:t>
      </w:r>
      <w:r w:rsidR="00D646DC" w:rsidRPr="003275EB">
        <w:rPr>
          <w:color w:val="auto"/>
        </w:rPr>
        <w:t>so as</w:t>
      </w:r>
      <w:r w:rsidR="00B32C2E" w:rsidRPr="003275EB">
        <w:rPr>
          <w:color w:val="auto"/>
        </w:rPr>
        <w:t xml:space="preserve"> </w:t>
      </w:r>
      <w:r w:rsidRPr="003275EB">
        <w:rPr>
          <w:color w:val="auto"/>
        </w:rPr>
        <w:t>to trap</w:t>
      </w:r>
      <w:r w:rsidR="00D646DC" w:rsidRPr="003275EB">
        <w:rPr>
          <w:color w:val="auto"/>
        </w:rPr>
        <w:t xml:space="preserve"> </w:t>
      </w:r>
      <w:r w:rsidR="00686B66" w:rsidRPr="003275EB">
        <w:rPr>
          <w:color w:val="auto"/>
        </w:rPr>
        <w:t xml:space="preserve">quantitatively </w:t>
      </w:r>
      <w:r w:rsidRPr="003275EB">
        <w:rPr>
          <w:color w:val="auto"/>
        </w:rPr>
        <w:t xml:space="preserve">the solvent and the solid </w:t>
      </w:r>
      <w:r w:rsidR="00431B1F" w:rsidRPr="003275EB">
        <w:rPr>
          <w:color w:val="auto"/>
        </w:rPr>
        <w:t>during gr</w:t>
      </w:r>
      <w:r w:rsidR="00F63807" w:rsidRPr="003275EB">
        <w:rPr>
          <w:color w:val="auto"/>
        </w:rPr>
        <w:t>inding</w:t>
      </w:r>
      <w:r w:rsidR="003D50DA" w:rsidRPr="003275EB">
        <w:rPr>
          <w:color w:val="auto"/>
        </w:rPr>
        <w:t xml:space="preserve"> inside the jar</w:t>
      </w:r>
      <w:r w:rsidRPr="003275EB">
        <w:rPr>
          <w:color w:val="auto"/>
        </w:rPr>
        <w:t xml:space="preserve">. A snap closure grinding jar can leak solvent </w:t>
      </w:r>
      <w:r w:rsidR="00D331EA" w:rsidRPr="003275EB">
        <w:rPr>
          <w:color w:val="auto"/>
        </w:rPr>
        <w:t>from</w:t>
      </w:r>
      <w:r w:rsidRPr="003275EB">
        <w:rPr>
          <w:color w:val="auto"/>
        </w:rPr>
        <w:t xml:space="preserve"> the junction.</w:t>
      </w:r>
    </w:p>
    <w:p w14:paraId="61DBACBC" w14:textId="77777777" w:rsidR="003275EB" w:rsidRPr="003275EB" w:rsidRDefault="003275EB" w:rsidP="003275EB">
      <w:pPr>
        <w:pStyle w:val="NormalWeb"/>
        <w:spacing w:before="0" w:beforeAutospacing="0" w:after="0" w:afterAutospacing="0"/>
        <w:rPr>
          <w:color w:val="000000" w:themeColor="text1"/>
          <w:highlight w:val="yellow"/>
        </w:rPr>
      </w:pPr>
    </w:p>
    <w:p w14:paraId="6D277EB0" w14:textId="02E79EE7" w:rsidR="009C4019" w:rsidRPr="003275EB" w:rsidRDefault="009C4019" w:rsidP="003275EB">
      <w:pPr>
        <w:pStyle w:val="NormalWeb"/>
        <w:numPr>
          <w:ilvl w:val="2"/>
          <w:numId w:val="20"/>
        </w:numPr>
        <w:spacing w:before="0" w:beforeAutospacing="0" w:after="0" w:afterAutospacing="0"/>
        <w:ind w:left="0" w:firstLine="0"/>
        <w:rPr>
          <w:color w:val="000000" w:themeColor="text1"/>
          <w:highlight w:val="yellow"/>
        </w:rPr>
      </w:pPr>
      <w:r w:rsidRPr="003275EB">
        <w:rPr>
          <w:color w:val="auto"/>
          <w:highlight w:val="yellow"/>
        </w:rPr>
        <w:t>Fix the bottom part of the male half of the grinding jar to the bench with re-usable adhesive putty</w:t>
      </w:r>
      <w:r w:rsidRPr="003275EB">
        <w:rPr>
          <w:color w:val="auto"/>
        </w:rPr>
        <w:t>, to prevent the ball bearings from rolling</w:t>
      </w:r>
      <w:r w:rsidR="003275EB" w:rsidRPr="003275EB">
        <w:rPr>
          <w:color w:val="auto"/>
        </w:rPr>
        <w:t xml:space="preserve"> later</w:t>
      </w:r>
      <w:r w:rsidR="003275EB" w:rsidRPr="003275EB">
        <w:rPr>
          <w:color w:val="auto"/>
        </w:rPr>
        <w:t xml:space="preserve"> in the procedure</w:t>
      </w:r>
      <w:r w:rsidRPr="003275EB">
        <w:rPr>
          <w:color w:val="auto"/>
        </w:rPr>
        <w:t>.</w:t>
      </w:r>
    </w:p>
    <w:p w14:paraId="3C4FA827" w14:textId="77777777" w:rsidR="003275EB" w:rsidRPr="003275EB" w:rsidRDefault="003275EB" w:rsidP="003275EB">
      <w:pPr>
        <w:pStyle w:val="NormalWeb"/>
        <w:spacing w:before="0" w:beforeAutospacing="0" w:after="0" w:afterAutospacing="0"/>
        <w:rPr>
          <w:color w:val="000000" w:themeColor="text1"/>
          <w:highlight w:val="yellow"/>
        </w:rPr>
      </w:pPr>
    </w:p>
    <w:p w14:paraId="67D0EFD0" w14:textId="74A0C6E0" w:rsidR="005864D2" w:rsidRPr="003275EB" w:rsidRDefault="00517217" w:rsidP="003275EB">
      <w:pPr>
        <w:pStyle w:val="NormalWeb"/>
        <w:numPr>
          <w:ilvl w:val="2"/>
          <w:numId w:val="20"/>
        </w:numPr>
        <w:spacing w:before="0" w:beforeAutospacing="0" w:after="0" w:afterAutospacing="0"/>
        <w:ind w:left="0" w:firstLine="0"/>
        <w:rPr>
          <w:color w:val="auto"/>
          <w:highlight w:val="yellow"/>
        </w:rPr>
      </w:pPr>
      <w:r w:rsidRPr="003275EB">
        <w:rPr>
          <w:color w:val="auto"/>
          <w:highlight w:val="yellow"/>
        </w:rPr>
        <w:t xml:space="preserve">Set the </w:t>
      </w:r>
      <w:r w:rsidR="000448A4" w:rsidRPr="003275EB">
        <w:rPr>
          <w:highlight w:val="yellow"/>
        </w:rPr>
        <w:t>electronic air displacement pipette</w:t>
      </w:r>
      <w:r w:rsidRPr="003275EB">
        <w:rPr>
          <w:color w:val="auto"/>
          <w:highlight w:val="yellow"/>
        </w:rPr>
        <w:t xml:space="preserve"> to </w:t>
      </w:r>
      <w:r w:rsidR="008E5B78" w:rsidRPr="003275EB">
        <w:rPr>
          <w:color w:val="auto"/>
          <w:highlight w:val="yellow"/>
        </w:rPr>
        <w:t>“</w:t>
      </w:r>
      <w:r w:rsidRPr="003275EB">
        <w:rPr>
          <w:color w:val="auto"/>
          <w:highlight w:val="yellow"/>
        </w:rPr>
        <w:t>reverse pipetting</w:t>
      </w:r>
      <w:r w:rsidR="008E5B78" w:rsidRPr="003275EB">
        <w:rPr>
          <w:color w:val="auto"/>
          <w:highlight w:val="yellow"/>
        </w:rPr>
        <w:t>”</w:t>
      </w:r>
      <w:r w:rsidRPr="003275EB">
        <w:rPr>
          <w:color w:val="auto"/>
          <w:highlight w:val="yellow"/>
        </w:rPr>
        <w:t xml:space="preserve">, the aspirating and dispensing speed to </w:t>
      </w:r>
      <w:r w:rsidR="00773AE9" w:rsidRPr="003275EB">
        <w:rPr>
          <w:color w:val="auto"/>
          <w:highlight w:val="yellow"/>
        </w:rPr>
        <w:t xml:space="preserve">the </w:t>
      </w:r>
      <w:r w:rsidRPr="003275EB">
        <w:rPr>
          <w:color w:val="auto"/>
          <w:highlight w:val="yellow"/>
        </w:rPr>
        <w:t>slow</w:t>
      </w:r>
      <w:r w:rsidR="008E5B78" w:rsidRPr="003275EB">
        <w:rPr>
          <w:color w:val="auto"/>
          <w:highlight w:val="yellow"/>
        </w:rPr>
        <w:t>est</w:t>
      </w:r>
      <w:r w:rsidR="00773AE9" w:rsidRPr="003275EB">
        <w:rPr>
          <w:color w:val="auto"/>
          <w:highlight w:val="yellow"/>
        </w:rPr>
        <w:t xml:space="preserve"> </w:t>
      </w:r>
      <w:r w:rsidR="009E763A" w:rsidRPr="003275EB">
        <w:rPr>
          <w:color w:val="auto"/>
          <w:highlight w:val="yellow"/>
        </w:rPr>
        <w:t>setting</w:t>
      </w:r>
      <w:r w:rsidR="00773AE9" w:rsidRPr="003275EB">
        <w:rPr>
          <w:color w:val="auto"/>
          <w:highlight w:val="yellow"/>
        </w:rPr>
        <w:t xml:space="preserve"> </w:t>
      </w:r>
      <w:r w:rsidRPr="003275EB">
        <w:rPr>
          <w:color w:val="auto"/>
          <w:highlight w:val="yellow"/>
        </w:rPr>
        <w:t>and the volume</w:t>
      </w:r>
      <w:r w:rsidR="00773AE9" w:rsidRPr="003275EB">
        <w:rPr>
          <w:color w:val="auto"/>
          <w:highlight w:val="yellow"/>
        </w:rPr>
        <w:t>, for example</w:t>
      </w:r>
      <w:r w:rsidR="00127E21" w:rsidRPr="003275EB">
        <w:rPr>
          <w:color w:val="auto"/>
          <w:highlight w:val="yellow"/>
        </w:rPr>
        <w:t>,</w:t>
      </w:r>
      <w:r w:rsidRPr="003275EB">
        <w:rPr>
          <w:color w:val="auto"/>
          <w:highlight w:val="yellow"/>
        </w:rPr>
        <w:t xml:space="preserve"> to 17.0 </w:t>
      </w:r>
      <w:r w:rsidR="001F41C8" w:rsidRPr="003275EB">
        <w:rPr>
          <w:highlight w:val="yellow"/>
        </w:rPr>
        <w:t xml:space="preserve">µL </w:t>
      </w:r>
      <w:r w:rsidR="002116F0" w:rsidRPr="003275EB">
        <w:rPr>
          <w:highlight w:val="yellow"/>
        </w:rPr>
        <w:t>for acetone</w:t>
      </w:r>
      <w:r w:rsidRPr="003275EB">
        <w:rPr>
          <w:color w:val="auto"/>
          <w:highlight w:val="yellow"/>
        </w:rPr>
        <w:t xml:space="preserve">. </w:t>
      </w:r>
      <w:r w:rsidR="00A440A7" w:rsidRPr="003275EB">
        <w:rPr>
          <w:color w:val="auto"/>
        </w:rPr>
        <w:t xml:space="preserve">Follow the procedures discussed </w:t>
      </w:r>
      <w:r w:rsidR="00532BB3" w:rsidRPr="003275EB">
        <w:rPr>
          <w:color w:val="auto"/>
        </w:rPr>
        <w:t xml:space="preserve">for </w:t>
      </w:r>
      <w:r w:rsidR="00A440A7" w:rsidRPr="003275EB">
        <w:rPr>
          <w:color w:val="auto"/>
        </w:rPr>
        <w:t xml:space="preserve">the use of </w:t>
      </w:r>
      <w:r w:rsidR="00D331EA" w:rsidRPr="003275EB">
        <w:rPr>
          <w:color w:val="auto"/>
        </w:rPr>
        <w:t xml:space="preserve">“reverse pipetting” </w:t>
      </w:r>
      <w:r w:rsidR="00532BB3" w:rsidRPr="003275EB">
        <w:rPr>
          <w:color w:val="auto"/>
        </w:rPr>
        <w:t xml:space="preserve">in </w:t>
      </w:r>
      <w:r w:rsidR="00A440A7" w:rsidRPr="003275EB">
        <w:rPr>
          <w:color w:val="auto"/>
        </w:rPr>
        <w:t>Section 1.</w:t>
      </w:r>
      <w:r w:rsidR="00F63807" w:rsidRPr="003275EB">
        <w:rPr>
          <w:color w:val="auto"/>
        </w:rPr>
        <w:t>1</w:t>
      </w:r>
      <w:r w:rsidR="00A440A7" w:rsidRPr="003275EB">
        <w:rPr>
          <w:color w:val="auto"/>
        </w:rPr>
        <w:t>.</w:t>
      </w:r>
    </w:p>
    <w:p w14:paraId="56FA7BD4" w14:textId="2D0D8FB1" w:rsidR="003275EB" w:rsidRPr="003275EB" w:rsidRDefault="003275EB" w:rsidP="003275EB">
      <w:pPr>
        <w:pStyle w:val="NormalWeb"/>
        <w:spacing w:before="0" w:beforeAutospacing="0" w:after="0" w:afterAutospacing="0"/>
        <w:rPr>
          <w:color w:val="auto"/>
          <w:highlight w:val="yellow"/>
        </w:rPr>
      </w:pPr>
    </w:p>
    <w:p w14:paraId="1D497391" w14:textId="746EFFDF" w:rsidR="00C27ED0" w:rsidRPr="003275EB" w:rsidRDefault="005864D2" w:rsidP="003275EB">
      <w:pPr>
        <w:pStyle w:val="NormalWeb"/>
        <w:numPr>
          <w:ilvl w:val="2"/>
          <w:numId w:val="20"/>
        </w:numPr>
        <w:spacing w:before="0" w:beforeAutospacing="0" w:after="0" w:afterAutospacing="0"/>
        <w:ind w:left="0" w:firstLine="0"/>
        <w:rPr>
          <w:color w:val="auto"/>
          <w:highlight w:val="yellow"/>
        </w:rPr>
      </w:pPr>
      <w:r w:rsidRPr="003275EB">
        <w:rPr>
          <w:color w:val="auto"/>
          <w:highlight w:val="yellow"/>
        </w:rPr>
        <w:t>Take</w:t>
      </w:r>
      <w:r w:rsidR="00E27885" w:rsidRPr="003275EB">
        <w:rPr>
          <w:color w:val="auto"/>
          <w:highlight w:val="yellow"/>
        </w:rPr>
        <w:t xml:space="preserve"> special care </w:t>
      </w:r>
      <w:r w:rsidR="008E5B78" w:rsidRPr="003275EB">
        <w:rPr>
          <w:color w:val="auto"/>
          <w:highlight w:val="yellow"/>
        </w:rPr>
        <w:t xml:space="preserve">to homogenously drip the </w:t>
      </w:r>
      <w:r w:rsidR="00C27ED0" w:rsidRPr="003275EB">
        <w:rPr>
          <w:color w:val="auto"/>
          <w:highlight w:val="yellow"/>
        </w:rPr>
        <w:t>17</w:t>
      </w:r>
      <w:r w:rsidR="00480759" w:rsidRPr="003275EB">
        <w:rPr>
          <w:color w:val="auto"/>
          <w:highlight w:val="yellow"/>
        </w:rPr>
        <w:t>.0</w:t>
      </w:r>
      <w:r w:rsidR="00C27ED0" w:rsidRPr="003275EB">
        <w:rPr>
          <w:color w:val="auto"/>
          <w:highlight w:val="yellow"/>
        </w:rPr>
        <w:t xml:space="preserve"> </w:t>
      </w:r>
      <w:r w:rsidR="001F41C8" w:rsidRPr="003275EB">
        <w:rPr>
          <w:highlight w:val="yellow"/>
        </w:rPr>
        <w:t xml:space="preserve">µL </w:t>
      </w:r>
      <w:r w:rsidR="008E5B78" w:rsidRPr="003275EB">
        <w:rPr>
          <w:color w:val="auto"/>
          <w:highlight w:val="yellow"/>
        </w:rPr>
        <w:t xml:space="preserve">acetone on the </w:t>
      </w:r>
      <w:r w:rsidR="00F63807" w:rsidRPr="003275EB">
        <w:rPr>
          <w:color w:val="auto"/>
          <w:highlight w:val="yellow"/>
        </w:rPr>
        <w:t xml:space="preserve">exposed </w:t>
      </w:r>
      <w:r w:rsidR="008E5B78" w:rsidRPr="003275EB">
        <w:rPr>
          <w:color w:val="auto"/>
          <w:highlight w:val="yellow"/>
        </w:rPr>
        <w:t>surface of the powder</w:t>
      </w:r>
      <w:r w:rsidR="00EB48DE" w:rsidRPr="003275EB">
        <w:rPr>
          <w:color w:val="auto"/>
          <w:highlight w:val="yellow"/>
        </w:rPr>
        <w:t>.</w:t>
      </w:r>
      <w:r w:rsidR="00126A26" w:rsidRPr="003275EB">
        <w:rPr>
          <w:color w:val="auto"/>
          <w:highlight w:val="yellow"/>
        </w:rPr>
        <w:t xml:space="preserve"> </w:t>
      </w:r>
    </w:p>
    <w:p w14:paraId="615B103C" w14:textId="54AAA757" w:rsidR="003275EB" w:rsidRPr="003275EB" w:rsidRDefault="003275EB" w:rsidP="003275EB">
      <w:pPr>
        <w:pStyle w:val="NormalWeb"/>
        <w:spacing w:before="0" w:beforeAutospacing="0" w:after="0" w:afterAutospacing="0"/>
        <w:rPr>
          <w:color w:val="auto"/>
          <w:highlight w:val="yellow"/>
        </w:rPr>
      </w:pPr>
    </w:p>
    <w:p w14:paraId="08793C65" w14:textId="4A68C2FC" w:rsidR="003275EB" w:rsidRPr="003275EB" w:rsidRDefault="00C27ED0" w:rsidP="003275EB">
      <w:pPr>
        <w:pStyle w:val="NormalWeb"/>
        <w:spacing w:before="0" w:beforeAutospacing="0" w:after="0" w:afterAutospacing="0"/>
        <w:rPr>
          <w:color w:val="auto"/>
        </w:rPr>
      </w:pPr>
      <w:r w:rsidRPr="003275EB">
        <w:rPr>
          <w:b/>
        </w:rPr>
        <w:t>NOTE</w:t>
      </w:r>
      <w:r w:rsidRPr="003275EB">
        <w:t xml:space="preserve">: </w:t>
      </w:r>
      <w:r w:rsidRPr="003275EB">
        <w:rPr>
          <w:color w:val="auto"/>
        </w:rPr>
        <w:t>Do not touch the powder with the pipette tip containing acetone residue</w:t>
      </w:r>
      <w:r w:rsidR="00F63807" w:rsidRPr="003275EB">
        <w:rPr>
          <w:color w:val="auto"/>
        </w:rPr>
        <w:t>.</w:t>
      </w:r>
      <w:r w:rsidRPr="003275EB">
        <w:rPr>
          <w:color w:val="auto"/>
        </w:rPr>
        <w:t xml:space="preserve"> </w:t>
      </w:r>
      <w:r w:rsidR="00F63807" w:rsidRPr="003275EB">
        <w:rPr>
          <w:color w:val="auto"/>
        </w:rPr>
        <w:t>T</w:t>
      </w:r>
      <w:r w:rsidRPr="003275EB">
        <w:rPr>
          <w:color w:val="auto"/>
        </w:rPr>
        <w:t xml:space="preserve">he powder will </w:t>
      </w:r>
      <w:r w:rsidR="00A440A7" w:rsidRPr="003275EB">
        <w:rPr>
          <w:color w:val="auto"/>
        </w:rPr>
        <w:t xml:space="preserve">immediately </w:t>
      </w:r>
      <w:r w:rsidRPr="003275EB">
        <w:rPr>
          <w:color w:val="auto"/>
        </w:rPr>
        <w:t xml:space="preserve">clump around the </w:t>
      </w:r>
      <w:r w:rsidR="00D331EA" w:rsidRPr="003275EB">
        <w:rPr>
          <w:color w:val="auto"/>
        </w:rPr>
        <w:t xml:space="preserve">wet </w:t>
      </w:r>
      <w:r w:rsidRPr="003275EB">
        <w:rPr>
          <w:color w:val="auto"/>
        </w:rPr>
        <w:t xml:space="preserve">pipette tip </w:t>
      </w:r>
      <w:r w:rsidR="00126A26" w:rsidRPr="003275EB">
        <w:rPr>
          <w:color w:val="auto"/>
        </w:rPr>
        <w:t>resulting in poor stoichiometry for the powder and the solvent</w:t>
      </w:r>
      <w:r w:rsidR="00F63807" w:rsidRPr="003275EB">
        <w:rPr>
          <w:color w:val="auto"/>
        </w:rPr>
        <w:t>. This incident will</w:t>
      </w:r>
      <w:r w:rsidR="00A440A7" w:rsidRPr="003275EB">
        <w:rPr>
          <w:color w:val="auto"/>
        </w:rPr>
        <w:t xml:space="preserve"> mak</w:t>
      </w:r>
      <w:r w:rsidR="00F63807" w:rsidRPr="003275EB">
        <w:rPr>
          <w:color w:val="auto"/>
        </w:rPr>
        <w:t>e</w:t>
      </w:r>
      <w:r w:rsidR="00A440A7" w:rsidRPr="003275EB">
        <w:rPr>
          <w:color w:val="auto"/>
        </w:rPr>
        <w:t xml:space="preserve"> the experiment void</w:t>
      </w:r>
      <w:r w:rsidRPr="003275EB">
        <w:rPr>
          <w:color w:val="auto"/>
        </w:rPr>
        <w:t>.</w:t>
      </w:r>
      <w:r w:rsidR="008E5B78" w:rsidRPr="003275EB">
        <w:rPr>
          <w:color w:val="auto"/>
        </w:rPr>
        <w:t xml:space="preserve"> </w:t>
      </w:r>
      <w:r w:rsidR="00126A26" w:rsidRPr="003275EB">
        <w:rPr>
          <w:color w:val="auto"/>
        </w:rPr>
        <w:t xml:space="preserve">There is no problem with </w:t>
      </w:r>
      <w:r w:rsidR="00D331EA" w:rsidRPr="003275EB">
        <w:rPr>
          <w:color w:val="auto"/>
        </w:rPr>
        <w:t xml:space="preserve">a </w:t>
      </w:r>
      <w:r w:rsidR="008E09A4" w:rsidRPr="003275EB">
        <w:rPr>
          <w:color w:val="auto"/>
        </w:rPr>
        <w:t xml:space="preserve">high affinity </w:t>
      </w:r>
      <w:r w:rsidR="00126A26" w:rsidRPr="003275EB">
        <w:rPr>
          <w:color w:val="auto"/>
        </w:rPr>
        <w:t>solvent being left on the inside wall of the grinding jar or on th</w:t>
      </w:r>
      <w:r w:rsidR="00F63807" w:rsidRPr="003275EB">
        <w:rPr>
          <w:color w:val="auto"/>
        </w:rPr>
        <w:t>at</w:t>
      </w:r>
      <w:r w:rsidR="00126A26" w:rsidRPr="003275EB">
        <w:rPr>
          <w:color w:val="auto"/>
        </w:rPr>
        <w:t xml:space="preserve"> ball bearing which is not loaded with dbu. These solvents have such a high affinity for the powder, that they will be quantitatively </w:t>
      </w:r>
      <w:r w:rsidR="00F63807" w:rsidRPr="003275EB">
        <w:rPr>
          <w:color w:val="auto"/>
        </w:rPr>
        <w:t>absorbed</w:t>
      </w:r>
      <w:r w:rsidR="00126A26" w:rsidRPr="003275EB">
        <w:rPr>
          <w:color w:val="auto"/>
        </w:rPr>
        <w:t xml:space="preserve"> </w:t>
      </w:r>
      <w:r w:rsidR="00F63807" w:rsidRPr="003275EB">
        <w:rPr>
          <w:color w:val="auto"/>
        </w:rPr>
        <w:t>by</w:t>
      </w:r>
      <w:r w:rsidR="00126A26" w:rsidRPr="003275EB">
        <w:rPr>
          <w:color w:val="auto"/>
        </w:rPr>
        <w:t xml:space="preserve"> the powder during grinding. </w:t>
      </w:r>
    </w:p>
    <w:p w14:paraId="300D2387" w14:textId="77777777" w:rsidR="003275EB" w:rsidRPr="003275EB" w:rsidRDefault="003275EB" w:rsidP="003275EB">
      <w:pPr>
        <w:pStyle w:val="NormalWeb"/>
        <w:spacing w:before="0" w:beforeAutospacing="0" w:after="0" w:afterAutospacing="0"/>
        <w:rPr>
          <w:color w:val="auto"/>
        </w:rPr>
      </w:pPr>
    </w:p>
    <w:p w14:paraId="2F40C45D" w14:textId="6706D327" w:rsidR="008243EF" w:rsidRPr="003275EB" w:rsidRDefault="00EC5BDC" w:rsidP="003275EB">
      <w:pPr>
        <w:pStyle w:val="NormalWeb"/>
        <w:numPr>
          <w:ilvl w:val="2"/>
          <w:numId w:val="20"/>
        </w:numPr>
        <w:spacing w:before="0" w:beforeAutospacing="0" w:after="0" w:afterAutospacing="0"/>
        <w:ind w:left="0" w:firstLine="0"/>
        <w:rPr>
          <w:color w:val="auto"/>
          <w:highlight w:val="yellow"/>
        </w:rPr>
      </w:pPr>
      <w:r w:rsidRPr="003275EB">
        <w:rPr>
          <w:color w:val="auto"/>
          <w:highlight w:val="yellow"/>
        </w:rPr>
        <w:t xml:space="preserve">Take the </w:t>
      </w:r>
      <w:r w:rsidR="008E5B78" w:rsidRPr="003275EB">
        <w:rPr>
          <w:color w:val="auto"/>
          <w:highlight w:val="yellow"/>
        </w:rPr>
        <w:t xml:space="preserve">empty </w:t>
      </w:r>
      <w:r w:rsidRPr="003275EB">
        <w:rPr>
          <w:color w:val="auto"/>
          <w:highlight w:val="yellow"/>
        </w:rPr>
        <w:t xml:space="preserve">female half of the grinding jar and </w:t>
      </w:r>
      <w:r w:rsidR="003D50DA" w:rsidRPr="003275EB">
        <w:rPr>
          <w:color w:val="auto"/>
          <w:highlight w:val="yellow"/>
        </w:rPr>
        <w:t xml:space="preserve">carefully </w:t>
      </w:r>
      <w:r w:rsidRPr="003275EB">
        <w:rPr>
          <w:color w:val="auto"/>
          <w:highlight w:val="yellow"/>
        </w:rPr>
        <w:t>s</w:t>
      </w:r>
      <w:r w:rsidR="00517217" w:rsidRPr="003275EB">
        <w:rPr>
          <w:color w:val="auto"/>
          <w:highlight w:val="yellow"/>
        </w:rPr>
        <w:t xml:space="preserve">crew </w:t>
      </w:r>
      <w:r w:rsidRPr="003275EB">
        <w:rPr>
          <w:color w:val="auto"/>
          <w:highlight w:val="yellow"/>
        </w:rPr>
        <w:t xml:space="preserve">it </w:t>
      </w:r>
      <w:r w:rsidR="00127E21" w:rsidRPr="003275EB">
        <w:rPr>
          <w:color w:val="auto"/>
          <w:highlight w:val="yellow"/>
        </w:rPr>
        <w:t>on</w:t>
      </w:r>
      <w:r w:rsidRPr="003275EB">
        <w:rPr>
          <w:color w:val="auto"/>
          <w:highlight w:val="yellow"/>
        </w:rPr>
        <w:t xml:space="preserve"> the male half containing the powder</w:t>
      </w:r>
      <w:r w:rsidR="003E5841" w:rsidRPr="003275EB">
        <w:rPr>
          <w:color w:val="auto"/>
          <w:highlight w:val="yellow"/>
        </w:rPr>
        <w:t>. Do this</w:t>
      </w:r>
      <w:r w:rsidR="00947FF2" w:rsidRPr="003275EB">
        <w:rPr>
          <w:color w:val="auto"/>
          <w:highlight w:val="yellow"/>
        </w:rPr>
        <w:t xml:space="preserve"> </w:t>
      </w:r>
      <w:r w:rsidR="00B32C2E" w:rsidRPr="003275EB">
        <w:rPr>
          <w:color w:val="auto"/>
          <w:highlight w:val="yellow"/>
        </w:rPr>
        <w:t>as soon as possible</w:t>
      </w:r>
      <w:r w:rsidR="00947FF2" w:rsidRPr="003275EB">
        <w:rPr>
          <w:color w:val="auto"/>
          <w:highlight w:val="yellow"/>
        </w:rPr>
        <w:t xml:space="preserve"> after the addition of acetone</w:t>
      </w:r>
      <w:r w:rsidRPr="003275EB">
        <w:rPr>
          <w:color w:val="auto"/>
          <w:highlight w:val="yellow"/>
        </w:rPr>
        <w:t xml:space="preserve">. </w:t>
      </w:r>
      <w:r w:rsidR="00C27ED0" w:rsidRPr="003275EB">
        <w:rPr>
          <w:color w:val="auto"/>
          <w:highlight w:val="yellow"/>
        </w:rPr>
        <w:t xml:space="preserve">Screw tight </w:t>
      </w:r>
      <w:r w:rsidRPr="003275EB">
        <w:rPr>
          <w:color w:val="auto"/>
          <w:highlight w:val="yellow"/>
        </w:rPr>
        <w:t xml:space="preserve">to ensure that the </w:t>
      </w:r>
      <w:r w:rsidR="00EF0F7A" w:rsidRPr="003275EB">
        <w:rPr>
          <w:color w:val="auto"/>
          <w:highlight w:val="yellow"/>
        </w:rPr>
        <w:t>Polytetrafluoroethylene (</w:t>
      </w:r>
      <w:r w:rsidR="00517217" w:rsidRPr="003275EB">
        <w:rPr>
          <w:color w:val="auto"/>
          <w:highlight w:val="yellow"/>
        </w:rPr>
        <w:t>PTFE</w:t>
      </w:r>
      <w:r w:rsidR="00EF0F7A" w:rsidRPr="003275EB">
        <w:rPr>
          <w:color w:val="auto"/>
          <w:highlight w:val="yellow"/>
        </w:rPr>
        <w:t>)</w:t>
      </w:r>
      <w:r w:rsidR="00517217" w:rsidRPr="003275EB">
        <w:rPr>
          <w:color w:val="auto"/>
          <w:highlight w:val="yellow"/>
        </w:rPr>
        <w:t xml:space="preserve"> washer make</w:t>
      </w:r>
      <w:r w:rsidR="00CC5D3C" w:rsidRPr="003275EB">
        <w:rPr>
          <w:color w:val="auto"/>
          <w:highlight w:val="yellow"/>
        </w:rPr>
        <w:t>s</w:t>
      </w:r>
      <w:r w:rsidR="00517217" w:rsidRPr="003275EB">
        <w:rPr>
          <w:color w:val="auto"/>
          <w:highlight w:val="yellow"/>
        </w:rPr>
        <w:t xml:space="preserve"> </w:t>
      </w:r>
      <w:r w:rsidR="00127E21" w:rsidRPr="003275EB">
        <w:rPr>
          <w:color w:val="auto"/>
          <w:highlight w:val="yellow"/>
        </w:rPr>
        <w:t>a</w:t>
      </w:r>
      <w:r w:rsidR="00517217" w:rsidRPr="003275EB">
        <w:rPr>
          <w:color w:val="auto"/>
          <w:highlight w:val="yellow"/>
        </w:rPr>
        <w:t xml:space="preserve"> leak-proof </w:t>
      </w:r>
      <w:r w:rsidR="008E09A4" w:rsidRPr="003275EB">
        <w:rPr>
          <w:color w:val="auto"/>
          <w:highlight w:val="yellow"/>
        </w:rPr>
        <w:t>seal</w:t>
      </w:r>
      <w:r w:rsidR="00517217" w:rsidRPr="003275EB">
        <w:rPr>
          <w:color w:val="auto"/>
          <w:highlight w:val="yellow"/>
        </w:rPr>
        <w:t xml:space="preserve">. Tape the </w:t>
      </w:r>
      <w:r w:rsidR="003D50DA" w:rsidRPr="003275EB">
        <w:rPr>
          <w:color w:val="auto"/>
          <w:highlight w:val="yellow"/>
        </w:rPr>
        <w:t xml:space="preserve">outside of the </w:t>
      </w:r>
      <w:r w:rsidR="00517217" w:rsidRPr="003275EB">
        <w:rPr>
          <w:color w:val="auto"/>
          <w:highlight w:val="yellow"/>
        </w:rPr>
        <w:t>junction</w:t>
      </w:r>
      <w:r w:rsidR="008243EF" w:rsidRPr="003275EB">
        <w:rPr>
          <w:color w:val="auto"/>
          <w:highlight w:val="yellow"/>
        </w:rPr>
        <w:t xml:space="preserve"> securely with insulating tape</w:t>
      </w:r>
      <w:r w:rsidR="00267B30" w:rsidRPr="003275EB">
        <w:rPr>
          <w:color w:val="auto"/>
          <w:highlight w:val="yellow"/>
        </w:rPr>
        <w:t xml:space="preserve"> as an additional </w:t>
      </w:r>
      <w:r w:rsidR="00B32C2E" w:rsidRPr="003275EB">
        <w:rPr>
          <w:color w:val="auto"/>
          <w:highlight w:val="yellow"/>
        </w:rPr>
        <w:t>precaution</w:t>
      </w:r>
      <w:r w:rsidR="008243EF" w:rsidRPr="003275EB">
        <w:rPr>
          <w:color w:val="auto"/>
          <w:highlight w:val="yellow"/>
        </w:rPr>
        <w:t>.</w:t>
      </w:r>
    </w:p>
    <w:p w14:paraId="0BDF6D77" w14:textId="77777777" w:rsidR="003275EB" w:rsidRPr="003275EB" w:rsidRDefault="003275EB" w:rsidP="003275EB">
      <w:pPr>
        <w:pStyle w:val="NormalWeb"/>
        <w:spacing w:before="0" w:beforeAutospacing="0" w:after="0" w:afterAutospacing="0"/>
        <w:rPr>
          <w:color w:val="auto"/>
          <w:highlight w:val="yellow"/>
        </w:rPr>
      </w:pPr>
    </w:p>
    <w:p w14:paraId="511512A7" w14:textId="393FE96D" w:rsidR="003D50DA" w:rsidRPr="003275EB" w:rsidRDefault="003D50DA" w:rsidP="003275EB">
      <w:pPr>
        <w:pStyle w:val="NormalWeb"/>
        <w:numPr>
          <w:ilvl w:val="2"/>
          <w:numId w:val="20"/>
        </w:numPr>
        <w:spacing w:before="0" w:beforeAutospacing="0" w:after="0" w:afterAutospacing="0"/>
        <w:ind w:left="0" w:firstLine="0"/>
        <w:rPr>
          <w:color w:val="auto"/>
          <w:highlight w:val="yellow"/>
        </w:rPr>
      </w:pPr>
      <w:r w:rsidRPr="003275EB">
        <w:rPr>
          <w:color w:val="000000" w:themeColor="text1"/>
          <w:highlight w:val="yellow"/>
        </w:rPr>
        <w:t xml:space="preserve">Follow </w:t>
      </w:r>
      <w:r w:rsidR="00A740C2" w:rsidRPr="003275EB">
        <w:rPr>
          <w:color w:val="000000" w:themeColor="text1"/>
          <w:highlight w:val="yellow"/>
        </w:rPr>
        <w:t>2.1.</w:t>
      </w:r>
      <w:r w:rsidR="002A782D" w:rsidRPr="003275EB">
        <w:rPr>
          <w:color w:val="000000" w:themeColor="text1"/>
          <w:highlight w:val="yellow"/>
        </w:rPr>
        <w:t>8</w:t>
      </w:r>
      <w:r w:rsidRPr="003275EB">
        <w:rPr>
          <w:color w:val="000000" w:themeColor="text1"/>
          <w:highlight w:val="yellow"/>
        </w:rPr>
        <w:t xml:space="preserve"> to </w:t>
      </w:r>
      <w:r w:rsidR="00A740C2" w:rsidRPr="003275EB">
        <w:rPr>
          <w:color w:val="000000" w:themeColor="text1"/>
          <w:highlight w:val="yellow"/>
        </w:rPr>
        <w:t>2.1.</w:t>
      </w:r>
      <w:r w:rsidRPr="003275EB">
        <w:rPr>
          <w:color w:val="000000" w:themeColor="text1"/>
          <w:highlight w:val="yellow"/>
        </w:rPr>
        <w:t>1</w:t>
      </w:r>
      <w:r w:rsidR="00C379DC" w:rsidRPr="003275EB">
        <w:rPr>
          <w:color w:val="000000" w:themeColor="text1"/>
          <w:highlight w:val="yellow"/>
        </w:rPr>
        <w:t>2</w:t>
      </w:r>
      <w:r w:rsidRPr="003275EB">
        <w:rPr>
          <w:color w:val="000000" w:themeColor="text1"/>
          <w:highlight w:val="yellow"/>
        </w:rPr>
        <w:t xml:space="preserve"> but set the timer to </w:t>
      </w:r>
      <w:r w:rsidRPr="003275EB">
        <w:rPr>
          <w:color w:val="auto"/>
          <w:highlight w:val="yellow"/>
        </w:rPr>
        <w:t xml:space="preserve">45 </w:t>
      </w:r>
      <w:r w:rsidR="002666FF" w:rsidRPr="003275EB">
        <w:rPr>
          <w:color w:val="auto"/>
          <w:highlight w:val="yellow"/>
        </w:rPr>
        <w:t>min</w:t>
      </w:r>
      <w:r w:rsidRPr="003275EB">
        <w:rPr>
          <w:color w:val="000000" w:themeColor="text1"/>
          <w:highlight w:val="yellow"/>
        </w:rPr>
        <w:t xml:space="preserve">. </w:t>
      </w:r>
    </w:p>
    <w:p w14:paraId="63EAC1DA" w14:textId="77777777" w:rsidR="003275EB" w:rsidRPr="003275EB" w:rsidRDefault="003275EB" w:rsidP="003275EB">
      <w:pPr>
        <w:pStyle w:val="NormalWeb"/>
        <w:spacing w:before="0" w:beforeAutospacing="0" w:after="0" w:afterAutospacing="0"/>
        <w:rPr>
          <w:color w:val="auto"/>
          <w:highlight w:val="yellow"/>
        </w:rPr>
      </w:pPr>
    </w:p>
    <w:p w14:paraId="5470C1DE" w14:textId="6A253C9F" w:rsidR="005864D2" w:rsidRPr="003275EB" w:rsidRDefault="005864D2" w:rsidP="003275EB">
      <w:pPr>
        <w:pStyle w:val="NormalWeb"/>
        <w:spacing w:before="0" w:beforeAutospacing="0" w:after="0" w:afterAutospacing="0"/>
        <w:rPr>
          <w:color w:val="auto"/>
        </w:rPr>
      </w:pPr>
      <w:r w:rsidRPr="003275EB">
        <w:rPr>
          <w:b/>
        </w:rPr>
        <w:t>NOTE</w:t>
      </w:r>
      <w:r w:rsidRPr="003275EB">
        <w:t xml:space="preserve">: </w:t>
      </w:r>
      <w:r w:rsidRPr="003275EB">
        <w:rPr>
          <w:color w:val="auto"/>
        </w:rPr>
        <w:t xml:space="preserve">Preliminary kinetic experiments </w:t>
      </w:r>
      <w:r w:rsidR="00267B30" w:rsidRPr="003275EB">
        <w:rPr>
          <w:color w:val="auto"/>
        </w:rPr>
        <w:t xml:space="preserve">using acetone as the LAG solvent </w:t>
      </w:r>
      <w:r w:rsidRPr="003275EB">
        <w:rPr>
          <w:color w:val="auto"/>
        </w:rPr>
        <w:t xml:space="preserve">have demonstrated that 45 </w:t>
      </w:r>
      <w:r w:rsidR="002666FF" w:rsidRPr="003275EB">
        <w:rPr>
          <w:color w:val="auto"/>
        </w:rPr>
        <w:t>min</w:t>
      </w:r>
      <w:r w:rsidRPr="003275EB">
        <w:rPr>
          <w:color w:val="auto"/>
        </w:rPr>
        <w:t xml:space="preserve"> grinding suffices for the </w:t>
      </w:r>
      <w:r w:rsidR="00480759" w:rsidRPr="003275EB">
        <w:rPr>
          <w:color w:val="auto"/>
        </w:rPr>
        <w:t>ball mill grinding</w:t>
      </w:r>
      <w:r w:rsidRPr="003275EB">
        <w:rPr>
          <w:color w:val="auto"/>
        </w:rPr>
        <w:t xml:space="preserve"> reaction reaching the desired equilibrium</w:t>
      </w:r>
      <w:r w:rsidR="00C27ED0" w:rsidRPr="003275EB">
        <w:rPr>
          <w:color w:val="auto"/>
        </w:rPr>
        <w:t>.</w:t>
      </w:r>
      <w:r w:rsidR="001F41C8" w:rsidRPr="003275EB">
        <w:rPr>
          <w:color w:val="auto"/>
        </w:rPr>
        <w:t xml:space="preserve"> </w:t>
      </w:r>
    </w:p>
    <w:p w14:paraId="31938E82" w14:textId="77777777" w:rsidR="003275EB" w:rsidRPr="003275EB" w:rsidRDefault="003275EB" w:rsidP="003275EB">
      <w:pPr>
        <w:pStyle w:val="NormalWeb"/>
        <w:spacing w:before="0" w:beforeAutospacing="0" w:after="0" w:afterAutospacing="0"/>
        <w:rPr>
          <w:color w:val="auto"/>
        </w:rPr>
      </w:pPr>
    </w:p>
    <w:p w14:paraId="58D739B8" w14:textId="4460C682" w:rsidR="006C6F04" w:rsidRPr="003275EB" w:rsidRDefault="006C6F04" w:rsidP="003275EB">
      <w:pPr>
        <w:pStyle w:val="NormalWeb"/>
        <w:numPr>
          <w:ilvl w:val="2"/>
          <w:numId w:val="20"/>
        </w:numPr>
        <w:spacing w:before="0" w:beforeAutospacing="0" w:after="0" w:afterAutospacing="0"/>
        <w:ind w:left="0" w:firstLine="0"/>
        <w:rPr>
          <w:color w:val="000000" w:themeColor="text1"/>
          <w:highlight w:val="yellow"/>
        </w:rPr>
      </w:pPr>
      <w:r w:rsidRPr="003275EB">
        <w:rPr>
          <w:color w:val="000000" w:themeColor="text1"/>
          <w:highlight w:val="yellow"/>
        </w:rPr>
        <w:t xml:space="preserve">Analyse the phase composition by PXRD as in </w:t>
      </w:r>
      <w:r w:rsidR="00A740C2" w:rsidRPr="003275EB">
        <w:rPr>
          <w:color w:val="000000" w:themeColor="text1"/>
          <w:highlight w:val="yellow"/>
        </w:rPr>
        <w:t>2.1.</w:t>
      </w:r>
      <w:r w:rsidRPr="003275EB">
        <w:rPr>
          <w:color w:val="000000" w:themeColor="text1"/>
          <w:highlight w:val="yellow"/>
        </w:rPr>
        <w:t>1</w:t>
      </w:r>
      <w:r w:rsidR="00C379DC" w:rsidRPr="003275EB">
        <w:rPr>
          <w:color w:val="000000" w:themeColor="text1"/>
          <w:highlight w:val="yellow"/>
        </w:rPr>
        <w:t>3</w:t>
      </w:r>
      <w:r w:rsidRPr="003275EB">
        <w:rPr>
          <w:color w:val="000000" w:themeColor="text1"/>
          <w:highlight w:val="yellow"/>
        </w:rPr>
        <w:t xml:space="preserve"> to </w:t>
      </w:r>
      <w:r w:rsidR="00A740C2" w:rsidRPr="003275EB">
        <w:rPr>
          <w:color w:val="000000" w:themeColor="text1"/>
          <w:highlight w:val="yellow"/>
        </w:rPr>
        <w:t>2.1.</w:t>
      </w:r>
      <w:r w:rsidRPr="003275EB">
        <w:rPr>
          <w:color w:val="000000" w:themeColor="text1"/>
          <w:highlight w:val="yellow"/>
        </w:rPr>
        <w:t>1</w:t>
      </w:r>
      <w:r w:rsidR="00C379DC" w:rsidRPr="003275EB">
        <w:rPr>
          <w:color w:val="000000" w:themeColor="text1"/>
          <w:highlight w:val="yellow"/>
        </w:rPr>
        <w:t>5</w:t>
      </w:r>
      <w:r w:rsidRPr="003275EB">
        <w:rPr>
          <w:color w:val="000000" w:themeColor="text1"/>
          <w:highlight w:val="yellow"/>
        </w:rPr>
        <w:t xml:space="preserve"> and the chemical composition by HPLC as in </w:t>
      </w:r>
      <w:r w:rsidR="00A740C2" w:rsidRPr="003275EB">
        <w:rPr>
          <w:color w:val="000000" w:themeColor="text1"/>
          <w:highlight w:val="yellow"/>
        </w:rPr>
        <w:t>2.1.</w:t>
      </w:r>
      <w:r w:rsidRPr="003275EB">
        <w:rPr>
          <w:color w:val="000000" w:themeColor="text1"/>
          <w:highlight w:val="yellow"/>
        </w:rPr>
        <w:t>1</w:t>
      </w:r>
      <w:r w:rsidR="002A782D" w:rsidRPr="003275EB">
        <w:rPr>
          <w:color w:val="000000" w:themeColor="text1"/>
          <w:highlight w:val="yellow"/>
        </w:rPr>
        <w:t>6</w:t>
      </w:r>
      <w:r w:rsidRPr="003275EB">
        <w:rPr>
          <w:color w:val="000000" w:themeColor="text1"/>
          <w:highlight w:val="yellow"/>
        </w:rPr>
        <w:t xml:space="preserve"> to </w:t>
      </w:r>
      <w:r w:rsidR="00A740C2" w:rsidRPr="003275EB">
        <w:rPr>
          <w:color w:val="000000" w:themeColor="text1"/>
          <w:highlight w:val="yellow"/>
        </w:rPr>
        <w:t>2.1.</w:t>
      </w:r>
      <w:r w:rsidR="008F6C04" w:rsidRPr="003275EB">
        <w:rPr>
          <w:color w:val="000000" w:themeColor="text1"/>
          <w:highlight w:val="yellow"/>
        </w:rPr>
        <w:t>2</w:t>
      </w:r>
      <w:r w:rsidR="002A782D" w:rsidRPr="003275EB">
        <w:rPr>
          <w:color w:val="000000" w:themeColor="text1"/>
          <w:highlight w:val="yellow"/>
        </w:rPr>
        <w:t>1</w:t>
      </w:r>
      <w:r w:rsidR="00A740C2" w:rsidRPr="003275EB">
        <w:rPr>
          <w:color w:val="000000" w:themeColor="text1"/>
          <w:highlight w:val="yellow"/>
        </w:rPr>
        <w:t>.</w:t>
      </w:r>
    </w:p>
    <w:p w14:paraId="4FAC3C65" w14:textId="77777777" w:rsidR="003275EB" w:rsidRPr="003275EB" w:rsidRDefault="003275EB" w:rsidP="003275EB">
      <w:pPr>
        <w:pStyle w:val="NormalWeb"/>
        <w:spacing w:before="0" w:beforeAutospacing="0" w:after="0" w:afterAutospacing="0"/>
        <w:rPr>
          <w:color w:val="000000" w:themeColor="text1"/>
          <w:highlight w:val="yellow"/>
        </w:rPr>
      </w:pPr>
    </w:p>
    <w:p w14:paraId="2F4A35D5" w14:textId="75DE48CB" w:rsidR="003275EB" w:rsidRPr="003275EB" w:rsidRDefault="006C6F04" w:rsidP="003275EB">
      <w:pPr>
        <w:pStyle w:val="NormalWeb"/>
        <w:spacing w:before="0" w:beforeAutospacing="0" w:after="0" w:afterAutospacing="0"/>
        <w:rPr>
          <w:color w:val="000000" w:themeColor="text1"/>
        </w:rPr>
      </w:pPr>
      <w:r w:rsidRPr="003275EB">
        <w:rPr>
          <w:b/>
          <w:color w:val="000000" w:themeColor="text1"/>
        </w:rPr>
        <w:lastRenderedPageBreak/>
        <w:t>NOTE</w:t>
      </w:r>
      <w:r w:rsidRPr="003275EB">
        <w:rPr>
          <w:color w:val="000000" w:themeColor="text1"/>
        </w:rPr>
        <w:t xml:space="preserve">: it is critical for these experiments that </w:t>
      </w:r>
      <w:r w:rsidR="00A740C2" w:rsidRPr="003275EB">
        <w:rPr>
          <w:color w:val="000000" w:themeColor="text1"/>
        </w:rPr>
        <w:t xml:space="preserve">the analysis by </w:t>
      </w:r>
      <w:r w:rsidRPr="003275EB">
        <w:rPr>
          <w:color w:val="000000" w:themeColor="text1"/>
        </w:rPr>
        <w:t xml:space="preserve">HPLC is consistent with quantitative formation of </w:t>
      </w:r>
      <w:r w:rsidRPr="003275EB">
        <w:rPr>
          <w:b/>
          <w:color w:val="000000" w:themeColor="text1"/>
        </w:rPr>
        <w:t>1-2</w:t>
      </w:r>
      <w:r w:rsidRPr="003275EB">
        <w:rPr>
          <w:color w:val="000000" w:themeColor="text1"/>
        </w:rPr>
        <w:t xml:space="preserve"> demonstrating that the solid state reaction has reached thermodynamic equilibrium. </w:t>
      </w:r>
    </w:p>
    <w:p w14:paraId="6B9B832A" w14:textId="77777777" w:rsidR="003275EB" w:rsidRPr="003275EB" w:rsidRDefault="003275EB" w:rsidP="003275EB">
      <w:pPr>
        <w:pStyle w:val="NormalWeb"/>
        <w:spacing w:before="0" w:beforeAutospacing="0" w:after="0" w:afterAutospacing="0"/>
        <w:rPr>
          <w:color w:val="000000" w:themeColor="text1"/>
        </w:rPr>
      </w:pPr>
    </w:p>
    <w:p w14:paraId="3F484A7D" w14:textId="2320CD9D" w:rsidR="0077264E" w:rsidRPr="003275EB" w:rsidRDefault="00F23041" w:rsidP="003275EB">
      <w:pPr>
        <w:pStyle w:val="NormalWeb"/>
        <w:numPr>
          <w:ilvl w:val="2"/>
          <w:numId w:val="20"/>
        </w:numPr>
        <w:spacing w:before="0" w:beforeAutospacing="0" w:after="0" w:afterAutospacing="0"/>
        <w:ind w:left="0" w:firstLine="0"/>
        <w:rPr>
          <w:color w:val="auto"/>
          <w:highlight w:val="yellow"/>
        </w:rPr>
      </w:pPr>
      <w:r w:rsidRPr="003275EB">
        <w:rPr>
          <w:color w:val="000000" w:themeColor="text1"/>
          <w:highlight w:val="yellow"/>
        </w:rPr>
        <w:t>Calculate</w:t>
      </w:r>
      <w:r w:rsidR="00810C42" w:rsidRPr="003275EB">
        <w:rPr>
          <w:color w:val="000000" w:themeColor="text1"/>
          <w:highlight w:val="yellow"/>
        </w:rPr>
        <w:t xml:space="preserve"> </w:t>
      </w:r>
      <w:r w:rsidR="00127E21" w:rsidRPr="003275EB">
        <w:rPr>
          <w:color w:val="000000" w:themeColor="text1"/>
          <w:highlight w:val="yellow"/>
        </w:rPr>
        <w:t xml:space="preserve">the term </w:t>
      </w:r>
      <w:r w:rsidR="00127E21" w:rsidRPr="003275EB">
        <w:rPr>
          <w:b/>
          <w:color w:val="000000" w:themeColor="text1"/>
          <w:highlight w:val="yellow"/>
        </w:rPr>
        <w:t>R</w:t>
      </w:r>
      <w:r w:rsidR="00267B30" w:rsidRPr="003275EB">
        <w:rPr>
          <w:b/>
          <w:color w:val="000000" w:themeColor="text1"/>
          <w:highlight w:val="yellow"/>
        </w:rPr>
        <w:t>.</w:t>
      </w:r>
      <w:r w:rsidR="001F41C8" w:rsidRPr="003275EB">
        <w:rPr>
          <w:b/>
          <w:color w:val="000000" w:themeColor="text1"/>
          <w:highlight w:val="yellow"/>
        </w:rPr>
        <w:t xml:space="preserve"> </w:t>
      </w:r>
      <w:r w:rsidR="00F50AF7" w:rsidRPr="003275EB">
        <w:rPr>
          <w:b/>
          <w:color w:val="000000" w:themeColor="text1"/>
          <w:highlight w:val="yellow"/>
        </w:rPr>
        <w:t>R</w:t>
      </w:r>
      <w:r w:rsidR="00F50AF7" w:rsidRPr="003275EB">
        <w:rPr>
          <w:color w:val="000000" w:themeColor="text1"/>
          <w:highlight w:val="yellow"/>
        </w:rPr>
        <w:t xml:space="preserve"> is</w:t>
      </w:r>
      <w:r w:rsidR="0043113A" w:rsidRPr="003275EB">
        <w:rPr>
          <w:color w:val="000000" w:themeColor="text1"/>
          <w:highlight w:val="yellow"/>
        </w:rPr>
        <w:t xml:space="preserve"> the ratio </w:t>
      </w:r>
      <w:r w:rsidR="00F50AF7" w:rsidRPr="003275EB">
        <w:rPr>
          <w:color w:val="000000" w:themeColor="text1"/>
          <w:highlight w:val="yellow"/>
        </w:rPr>
        <w:t>between</w:t>
      </w:r>
      <w:r w:rsidRPr="003275EB">
        <w:rPr>
          <w:color w:val="000000" w:themeColor="text1"/>
          <w:highlight w:val="yellow"/>
        </w:rPr>
        <w:t xml:space="preserve"> </w:t>
      </w:r>
      <w:r w:rsidR="00810C42" w:rsidRPr="003275EB">
        <w:rPr>
          <w:color w:val="000000" w:themeColor="text1"/>
          <w:highlight w:val="yellow"/>
        </w:rPr>
        <w:t>the %</w:t>
      </w:r>
      <w:r w:rsidR="00127E21" w:rsidRPr="003275EB">
        <w:rPr>
          <w:color w:val="000000" w:themeColor="text1"/>
          <w:highlight w:val="yellow"/>
        </w:rPr>
        <w:t xml:space="preserve"> </w:t>
      </w:r>
      <w:r w:rsidR="00810C42" w:rsidRPr="003275EB">
        <w:rPr>
          <w:color w:val="000000" w:themeColor="text1"/>
          <w:highlight w:val="yellow"/>
        </w:rPr>
        <w:t xml:space="preserve">mol of </w:t>
      </w:r>
      <w:r w:rsidR="00810C42" w:rsidRPr="003275EB">
        <w:rPr>
          <w:b/>
          <w:color w:val="000000" w:themeColor="text1"/>
          <w:highlight w:val="yellow"/>
        </w:rPr>
        <w:t>Form B</w:t>
      </w:r>
      <w:r w:rsidR="00810C42" w:rsidRPr="003275EB">
        <w:rPr>
          <w:color w:val="000000" w:themeColor="text1"/>
          <w:highlight w:val="yellow"/>
        </w:rPr>
        <w:t xml:space="preserve"> </w:t>
      </w:r>
      <w:r w:rsidR="00F50AF7" w:rsidRPr="003275EB">
        <w:rPr>
          <w:color w:val="000000" w:themeColor="text1"/>
          <w:highlight w:val="yellow"/>
        </w:rPr>
        <w:t xml:space="preserve">and </w:t>
      </w:r>
      <w:r w:rsidR="00810C42" w:rsidRPr="003275EB">
        <w:rPr>
          <w:color w:val="000000" w:themeColor="text1"/>
          <w:highlight w:val="yellow"/>
        </w:rPr>
        <w:t xml:space="preserve">the </w:t>
      </w:r>
      <w:r w:rsidR="00127E21" w:rsidRPr="003275EB">
        <w:rPr>
          <w:color w:val="000000" w:themeColor="text1"/>
          <w:highlight w:val="yellow"/>
        </w:rPr>
        <w:t xml:space="preserve">%mol of </w:t>
      </w:r>
      <w:r w:rsidR="00810C42" w:rsidRPr="003275EB">
        <w:rPr>
          <w:color w:val="000000" w:themeColor="text1"/>
          <w:highlight w:val="yellow"/>
        </w:rPr>
        <w:t xml:space="preserve">total amount of heterodimer </w:t>
      </w:r>
      <w:r w:rsidR="006C6F04" w:rsidRPr="003275EB">
        <w:rPr>
          <w:b/>
          <w:color w:val="000000" w:themeColor="text1"/>
          <w:highlight w:val="yellow"/>
        </w:rPr>
        <w:t>1-2</w:t>
      </w:r>
      <w:r w:rsidR="006C6F04" w:rsidRPr="003275EB">
        <w:rPr>
          <w:color w:val="000000" w:themeColor="text1"/>
          <w:highlight w:val="yellow"/>
        </w:rPr>
        <w:t xml:space="preserve"> =</w:t>
      </w:r>
      <w:r w:rsidR="00127E21" w:rsidRPr="003275EB">
        <w:rPr>
          <w:b/>
          <w:color w:val="000000" w:themeColor="text1"/>
          <w:highlight w:val="yellow"/>
        </w:rPr>
        <w:t xml:space="preserve">Form </w:t>
      </w:r>
      <w:r w:rsidR="00810C42" w:rsidRPr="003275EB">
        <w:rPr>
          <w:b/>
          <w:color w:val="000000" w:themeColor="text1"/>
          <w:highlight w:val="yellow"/>
        </w:rPr>
        <w:t>A</w:t>
      </w:r>
      <w:r w:rsidR="00810C42" w:rsidRPr="003275EB">
        <w:rPr>
          <w:color w:val="000000" w:themeColor="text1"/>
          <w:highlight w:val="yellow"/>
        </w:rPr>
        <w:t>+</w:t>
      </w:r>
      <w:r w:rsidR="00127E21" w:rsidRPr="003275EB">
        <w:rPr>
          <w:b/>
          <w:color w:val="000000" w:themeColor="text1"/>
          <w:highlight w:val="yellow"/>
        </w:rPr>
        <w:t xml:space="preserve">Form </w:t>
      </w:r>
      <w:r w:rsidR="00810C42" w:rsidRPr="003275EB">
        <w:rPr>
          <w:b/>
          <w:color w:val="000000" w:themeColor="text1"/>
          <w:highlight w:val="yellow"/>
        </w:rPr>
        <w:t>B</w:t>
      </w:r>
      <w:r w:rsidR="00810C42" w:rsidRPr="003275EB">
        <w:rPr>
          <w:color w:val="000000" w:themeColor="text1"/>
          <w:highlight w:val="yellow"/>
        </w:rPr>
        <w:t xml:space="preserve">. </w:t>
      </w:r>
    </w:p>
    <w:p w14:paraId="3C7CC7D1" w14:textId="77777777" w:rsidR="003275EB" w:rsidRPr="003275EB" w:rsidRDefault="003275EB" w:rsidP="003275EB">
      <w:pPr>
        <w:pStyle w:val="NormalWeb"/>
        <w:spacing w:before="0" w:beforeAutospacing="0" w:after="0" w:afterAutospacing="0"/>
        <w:rPr>
          <w:color w:val="auto"/>
          <w:highlight w:val="yellow"/>
        </w:rPr>
      </w:pPr>
    </w:p>
    <w:p w14:paraId="140433CF" w14:textId="13B9587D" w:rsidR="0077264E" w:rsidRPr="003275EB" w:rsidRDefault="00CC5D3C" w:rsidP="003275EB">
      <w:pPr>
        <w:pStyle w:val="NormalWeb"/>
        <w:numPr>
          <w:ilvl w:val="2"/>
          <w:numId w:val="20"/>
        </w:numPr>
        <w:spacing w:before="0" w:beforeAutospacing="0" w:after="0" w:afterAutospacing="0"/>
        <w:ind w:left="0" w:firstLine="0"/>
        <w:rPr>
          <w:color w:val="auto"/>
        </w:rPr>
      </w:pPr>
      <w:r w:rsidRPr="003275EB">
        <w:rPr>
          <w:color w:val="000000" w:themeColor="text1"/>
        </w:rPr>
        <w:t xml:space="preserve"> </w:t>
      </w:r>
      <w:r w:rsidR="0043113A" w:rsidRPr="003275EB">
        <w:rPr>
          <w:color w:val="000000" w:themeColor="text1"/>
        </w:rPr>
        <w:t xml:space="preserve">Repeat step </w:t>
      </w:r>
      <w:r w:rsidR="00A740C2" w:rsidRPr="003275EB">
        <w:rPr>
          <w:color w:val="000000" w:themeColor="text1"/>
        </w:rPr>
        <w:t>3.1.1</w:t>
      </w:r>
      <w:r w:rsidR="0043113A" w:rsidRPr="003275EB">
        <w:rPr>
          <w:color w:val="000000" w:themeColor="text1"/>
        </w:rPr>
        <w:t xml:space="preserve"> to </w:t>
      </w:r>
      <w:r w:rsidR="00A740C2" w:rsidRPr="003275EB">
        <w:rPr>
          <w:color w:val="000000" w:themeColor="text1"/>
        </w:rPr>
        <w:t>3.1.</w:t>
      </w:r>
      <w:r w:rsidR="0077706C" w:rsidRPr="003275EB">
        <w:rPr>
          <w:color w:val="000000" w:themeColor="text1"/>
        </w:rPr>
        <w:t xml:space="preserve">8 </w:t>
      </w:r>
      <w:r w:rsidR="003E5841" w:rsidRPr="003275EB">
        <w:rPr>
          <w:color w:val="000000" w:themeColor="text1"/>
        </w:rPr>
        <w:t>by</w:t>
      </w:r>
      <w:r w:rsidR="0043113A" w:rsidRPr="003275EB">
        <w:rPr>
          <w:color w:val="000000" w:themeColor="text1"/>
        </w:rPr>
        <w:t xml:space="preserve"> </w:t>
      </w:r>
      <w:r w:rsidR="00DF2938" w:rsidRPr="003275EB">
        <w:rPr>
          <w:color w:val="000000" w:themeColor="text1"/>
        </w:rPr>
        <w:t>pipetting</w:t>
      </w:r>
      <w:r w:rsidR="0043113A" w:rsidRPr="003275EB">
        <w:rPr>
          <w:color w:val="000000" w:themeColor="text1"/>
        </w:rPr>
        <w:t xml:space="preserve"> different volumes of the same solvent</w:t>
      </w:r>
      <w:r w:rsidR="00A440A7" w:rsidRPr="003275EB">
        <w:rPr>
          <w:color w:val="000000" w:themeColor="text1"/>
        </w:rPr>
        <w:t xml:space="preserve"> (</w:t>
      </w:r>
      <w:r w:rsidR="003E5841" w:rsidRPr="003275EB">
        <w:rPr>
          <w:color w:val="000000" w:themeColor="text1"/>
        </w:rPr>
        <w:t>a</w:t>
      </w:r>
      <w:r w:rsidR="00A440A7" w:rsidRPr="003275EB">
        <w:rPr>
          <w:color w:val="000000" w:themeColor="text1"/>
        </w:rPr>
        <w:t>cetone)</w:t>
      </w:r>
      <w:r w:rsidR="0043113A" w:rsidRPr="003275EB">
        <w:rPr>
          <w:color w:val="000000" w:themeColor="text1"/>
        </w:rPr>
        <w:t xml:space="preserve"> to define the equilibrium curve</w:t>
      </w:r>
      <w:r w:rsidR="00A440A7" w:rsidRPr="003275EB">
        <w:rPr>
          <w:color w:val="000000" w:themeColor="text1"/>
        </w:rPr>
        <w:t xml:space="preserve"> (see </w:t>
      </w:r>
      <w:r w:rsidR="00A740C2" w:rsidRPr="003275EB">
        <w:rPr>
          <w:color w:val="000000" w:themeColor="text1"/>
        </w:rPr>
        <w:t>3.1.</w:t>
      </w:r>
      <w:r w:rsidR="00C379DC" w:rsidRPr="003275EB">
        <w:rPr>
          <w:color w:val="000000" w:themeColor="text1"/>
        </w:rPr>
        <w:t xml:space="preserve">9 </w:t>
      </w:r>
      <w:r w:rsidR="00DF2938" w:rsidRPr="003275EB">
        <w:rPr>
          <w:color w:val="000000" w:themeColor="text1"/>
        </w:rPr>
        <w:t>below</w:t>
      </w:r>
      <w:r w:rsidR="00A440A7" w:rsidRPr="003275EB">
        <w:rPr>
          <w:color w:val="000000" w:themeColor="text1"/>
        </w:rPr>
        <w:t>)</w:t>
      </w:r>
      <w:r w:rsidR="0043113A" w:rsidRPr="003275EB">
        <w:rPr>
          <w:color w:val="000000" w:themeColor="text1"/>
        </w:rPr>
        <w:t xml:space="preserve">. </w:t>
      </w:r>
      <w:r w:rsidR="00A440A7" w:rsidRPr="003275EB">
        <w:rPr>
          <w:color w:val="000000" w:themeColor="text1"/>
        </w:rPr>
        <w:t>P</w:t>
      </w:r>
      <w:r w:rsidR="00DF2938" w:rsidRPr="003275EB">
        <w:rPr>
          <w:color w:val="000000" w:themeColor="text1"/>
        </w:rPr>
        <w:t>erform</w:t>
      </w:r>
      <w:r w:rsidR="0043113A" w:rsidRPr="003275EB">
        <w:rPr>
          <w:color w:val="000000" w:themeColor="text1"/>
        </w:rPr>
        <w:t xml:space="preserve"> </w:t>
      </w:r>
      <w:r w:rsidR="00B419C6" w:rsidRPr="003275EB">
        <w:rPr>
          <w:color w:val="000000" w:themeColor="text1"/>
        </w:rPr>
        <w:t xml:space="preserve">grinding experiments by </w:t>
      </w:r>
      <w:r w:rsidR="00026692" w:rsidRPr="003275EB">
        <w:rPr>
          <w:color w:val="000000" w:themeColor="text1"/>
        </w:rPr>
        <w:t xml:space="preserve">independently </w:t>
      </w:r>
      <w:r w:rsidR="00B419C6" w:rsidRPr="003275EB">
        <w:rPr>
          <w:color w:val="000000" w:themeColor="text1"/>
        </w:rPr>
        <w:t>adding</w:t>
      </w:r>
      <w:r w:rsidR="0043113A" w:rsidRPr="003275EB">
        <w:rPr>
          <w:color w:val="000000" w:themeColor="text1"/>
        </w:rPr>
        <w:t xml:space="preserve"> 10</w:t>
      </w:r>
      <w:r w:rsidR="008F6C04" w:rsidRPr="003275EB">
        <w:rPr>
          <w:color w:val="000000" w:themeColor="text1"/>
        </w:rPr>
        <w:t>.0</w:t>
      </w:r>
      <w:r w:rsidR="0000006C" w:rsidRPr="003275EB">
        <w:t>µL,</w:t>
      </w:r>
      <w:r w:rsidR="0043113A" w:rsidRPr="003275EB">
        <w:rPr>
          <w:color w:val="000000" w:themeColor="text1"/>
        </w:rPr>
        <w:t xml:space="preserve"> 14</w:t>
      </w:r>
      <w:r w:rsidR="008F6C04" w:rsidRPr="003275EB">
        <w:rPr>
          <w:color w:val="000000" w:themeColor="text1"/>
        </w:rPr>
        <w:t>.0</w:t>
      </w:r>
      <w:r w:rsidR="0000006C" w:rsidRPr="003275EB">
        <w:t>µL,</w:t>
      </w:r>
      <w:r w:rsidR="0043113A" w:rsidRPr="003275EB">
        <w:rPr>
          <w:color w:val="000000" w:themeColor="text1"/>
        </w:rPr>
        <w:t xml:space="preserve"> 15</w:t>
      </w:r>
      <w:r w:rsidR="008F6C04" w:rsidRPr="003275EB">
        <w:rPr>
          <w:color w:val="000000" w:themeColor="text1"/>
        </w:rPr>
        <w:t>.0</w:t>
      </w:r>
      <w:r w:rsidR="0000006C" w:rsidRPr="003275EB">
        <w:t>µL,</w:t>
      </w:r>
      <w:r w:rsidR="0043113A" w:rsidRPr="003275EB">
        <w:rPr>
          <w:color w:val="000000" w:themeColor="text1"/>
        </w:rPr>
        <w:t xml:space="preserve"> 16</w:t>
      </w:r>
      <w:r w:rsidR="008F6C04" w:rsidRPr="003275EB">
        <w:rPr>
          <w:color w:val="000000" w:themeColor="text1"/>
        </w:rPr>
        <w:t>.0</w:t>
      </w:r>
      <w:r w:rsidR="0000006C" w:rsidRPr="003275EB">
        <w:t>µL,</w:t>
      </w:r>
      <w:r w:rsidR="0043113A" w:rsidRPr="003275EB">
        <w:rPr>
          <w:color w:val="000000" w:themeColor="text1"/>
        </w:rPr>
        <w:t xml:space="preserve"> 18</w:t>
      </w:r>
      <w:r w:rsidR="008F6C04" w:rsidRPr="003275EB">
        <w:rPr>
          <w:color w:val="000000" w:themeColor="text1"/>
        </w:rPr>
        <w:t>.0</w:t>
      </w:r>
      <w:r w:rsidR="0000006C" w:rsidRPr="003275EB">
        <w:t>µL,</w:t>
      </w:r>
      <w:r w:rsidR="00A440A7" w:rsidRPr="003275EB">
        <w:rPr>
          <w:color w:val="000000" w:themeColor="text1"/>
        </w:rPr>
        <w:t xml:space="preserve"> </w:t>
      </w:r>
      <w:r w:rsidR="0043113A" w:rsidRPr="003275EB">
        <w:rPr>
          <w:color w:val="000000" w:themeColor="text1"/>
        </w:rPr>
        <w:t>20</w:t>
      </w:r>
      <w:r w:rsidR="008F6C04" w:rsidRPr="003275EB">
        <w:rPr>
          <w:color w:val="000000" w:themeColor="text1"/>
        </w:rPr>
        <w:t>.0</w:t>
      </w:r>
      <w:r w:rsidR="0000006C" w:rsidRPr="003275EB">
        <w:t>µL,</w:t>
      </w:r>
      <w:r w:rsidR="0043113A" w:rsidRPr="003275EB">
        <w:rPr>
          <w:color w:val="000000" w:themeColor="text1"/>
        </w:rPr>
        <w:t xml:space="preserve"> 30</w:t>
      </w:r>
      <w:r w:rsidR="008F6C04" w:rsidRPr="003275EB">
        <w:rPr>
          <w:color w:val="000000" w:themeColor="text1"/>
        </w:rPr>
        <w:t>.0</w:t>
      </w:r>
      <w:r w:rsidR="0000006C" w:rsidRPr="003275EB">
        <w:t>µL</w:t>
      </w:r>
      <w:r w:rsidR="001F41C8" w:rsidRPr="003275EB">
        <w:t xml:space="preserve"> </w:t>
      </w:r>
      <w:r w:rsidR="0043113A" w:rsidRPr="003275EB">
        <w:rPr>
          <w:color w:val="000000" w:themeColor="text1"/>
        </w:rPr>
        <w:t>and 50</w:t>
      </w:r>
      <w:r w:rsidR="008F6C04" w:rsidRPr="003275EB">
        <w:rPr>
          <w:color w:val="000000" w:themeColor="text1"/>
        </w:rPr>
        <w:t>.0</w:t>
      </w:r>
      <w:r w:rsidR="0000006C" w:rsidRPr="003275EB">
        <w:t>µL</w:t>
      </w:r>
      <w:r w:rsidR="001F41C8" w:rsidRPr="003275EB">
        <w:t xml:space="preserve"> </w:t>
      </w:r>
      <w:r w:rsidR="003E5841" w:rsidRPr="003275EB">
        <w:rPr>
          <w:color w:val="000000" w:themeColor="text1"/>
        </w:rPr>
        <w:t>a</w:t>
      </w:r>
      <w:r w:rsidR="0043113A" w:rsidRPr="003275EB">
        <w:rPr>
          <w:color w:val="000000" w:themeColor="text1"/>
        </w:rPr>
        <w:t xml:space="preserve">cetone </w:t>
      </w:r>
      <w:r w:rsidR="007F00AF" w:rsidRPr="003275EB">
        <w:rPr>
          <w:color w:val="000000" w:themeColor="text1"/>
        </w:rPr>
        <w:t xml:space="preserve">to the </w:t>
      </w:r>
      <w:r w:rsidR="00A740C2" w:rsidRPr="003275EB">
        <w:rPr>
          <w:color w:val="000000" w:themeColor="text1"/>
        </w:rPr>
        <w:t>powder</w:t>
      </w:r>
      <w:r w:rsidR="0043113A" w:rsidRPr="003275EB">
        <w:rPr>
          <w:color w:val="000000" w:themeColor="text1"/>
        </w:rPr>
        <w:t>.</w:t>
      </w:r>
    </w:p>
    <w:p w14:paraId="48845D98" w14:textId="3C05F063" w:rsidR="003275EB" w:rsidRPr="003275EB" w:rsidRDefault="003275EB" w:rsidP="003275EB">
      <w:pPr>
        <w:pStyle w:val="NormalWeb"/>
        <w:spacing w:before="0" w:beforeAutospacing="0" w:after="0" w:afterAutospacing="0"/>
        <w:rPr>
          <w:color w:val="auto"/>
        </w:rPr>
      </w:pPr>
    </w:p>
    <w:p w14:paraId="6A5A185F" w14:textId="3344AD63" w:rsidR="00F23041" w:rsidRPr="003275EB" w:rsidRDefault="00810C42" w:rsidP="003275EB">
      <w:pPr>
        <w:pStyle w:val="NormalWeb"/>
        <w:numPr>
          <w:ilvl w:val="2"/>
          <w:numId w:val="20"/>
        </w:numPr>
        <w:spacing w:before="0" w:beforeAutospacing="0" w:after="0" w:afterAutospacing="0"/>
        <w:ind w:left="0" w:firstLine="0"/>
        <w:rPr>
          <w:color w:val="000000" w:themeColor="text1"/>
          <w:highlight w:val="yellow"/>
        </w:rPr>
      </w:pPr>
      <w:r w:rsidRPr="003275EB">
        <w:rPr>
          <w:color w:val="auto"/>
          <w:highlight w:val="yellow"/>
        </w:rPr>
        <w:t xml:space="preserve">Plot </w:t>
      </w:r>
      <w:r w:rsidR="00026692" w:rsidRPr="003275EB">
        <w:rPr>
          <w:color w:val="auto"/>
          <w:highlight w:val="yellow"/>
        </w:rPr>
        <w:t xml:space="preserve">the </w:t>
      </w:r>
      <w:r w:rsidR="007F00AF" w:rsidRPr="003275EB">
        <w:rPr>
          <w:color w:val="auto"/>
          <w:highlight w:val="yellow"/>
        </w:rPr>
        <w:t xml:space="preserve">equilibrium curve for acetone by </w:t>
      </w:r>
      <w:r w:rsidR="00026692" w:rsidRPr="003275EB">
        <w:rPr>
          <w:color w:val="auto"/>
          <w:highlight w:val="yellow"/>
        </w:rPr>
        <w:t>entering the</w:t>
      </w:r>
      <w:r w:rsidRPr="003275EB">
        <w:rPr>
          <w:color w:val="auto"/>
          <w:highlight w:val="yellow"/>
        </w:rPr>
        <w:t xml:space="preserve"> </w:t>
      </w:r>
      <w:r w:rsidRPr="003275EB">
        <w:rPr>
          <w:b/>
          <w:color w:val="auto"/>
          <w:highlight w:val="yellow"/>
        </w:rPr>
        <w:t>%R</w:t>
      </w:r>
      <w:r w:rsidRPr="003275EB">
        <w:rPr>
          <w:color w:val="auto"/>
          <w:highlight w:val="yellow"/>
        </w:rPr>
        <w:t xml:space="preserve"> </w:t>
      </w:r>
      <w:r w:rsidR="00DF2938" w:rsidRPr="003275EB">
        <w:rPr>
          <w:color w:val="auto"/>
          <w:highlight w:val="yellow"/>
        </w:rPr>
        <w:t xml:space="preserve">values </w:t>
      </w:r>
      <w:r w:rsidRPr="003275EB">
        <w:rPr>
          <w:color w:val="auto"/>
          <w:highlight w:val="yellow"/>
        </w:rPr>
        <w:t xml:space="preserve">in the y-axis and the </w:t>
      </w:r>
      <w:r w:rsidR="001F41C8" w:rsidRPr="003275EB">
        <w:rPr>
          <w:b/>
          <w:color w:val="auto"/>
          <w:highlight w:val="yellow"/>
        </w:rPr>
        <w:t xml:space="preserve">µL </w:t>
      </w:r>
      <w:r w:rsidR="007F00AF" w:rsidRPr="003275EB">
        <w:rPr>
          <w:b/>
          <w:color w:val="auto"/>
          <w:highlight w:val="yellow"/>
        </w:rPr>
        <w:t>acetone</w:t>
      </w:r>
      <w:r w:rsidRPr="003275EB">
        <w:rPr>
          <w:color w:val="auto"/>
          <w:highlight w:val="yellow"/>
        </w:rPr>
        <w:t xml:space="preserve"> </w:t>
      </w:r>
      <w:r w:rsidR="00DF2938" w:rsidRPr="003275EB">
        <w:rPr>
          <w:color w:val="auto"/>
          <w:highlight w:val="yellow"/>
        </w:rPr>
        <w:t xml:space="preserve">added in the x-axis. The x-axis is </w:t>
      </w:r>
      <w:r w:rsidRPr="003275EB">
        <w:rPr>
          <w:color w:val="auto"/>
          <w:highlight w:val="yellow"/>
        </w:rPr>
        <w:t xml:space="preserve">expressed as </w:t>
      </w:r>
      <w:r w:rsidR="001F41C8" w:rsidRPr="003275EB">
        <w:rPr>
          <w:highlight w:val="yellow"/>
        </w:rPr>
        <w:t xml:space="preserve">µL </w:t>
      </w:r>
      <w:r w:rsidR="003E5841" w:rsidRPr="003275EB">
        <w:rPr>
          <w:color w:val="auto"/>
          <w:highlight w:val="yellow"/>
        </w:rPr>
        <w:t>a</w:t>
      </w:r>
      <w:r w:rsidR="009E763A" w:rsidRPr="003275EB">
        <w:rPr>
          <w:color w:val="auto"/>
          <w:highlight w:val="yellow"/>
        </w:rPr>
        <w:t xml:space="preserve">cetone </w:t>
      </w:r>
      <w:r w:rsidRPr="003275EB">
        <w:rPr>
          <w:color w:val="auto"/>
          <w:highlight w:val="yellow"/>
        </w:rPr>
        <w:t>per 200 mg of powder</w:t>
      </w:r>
      <w:r w:rsidR="002A782D" w:rsidRPr="003275EB">
        <w:rPr>
          <w:color w:val="auto"/>
          <w:highlight w:val="yellow"/>
        </w:rPr>
        <w:t xml:space="preserve"> </w:t>
      </w:r>
      <w:r w:rsidR="002A782D" w:rsidRPr="003275EB">
        <w:rPr>
          <w:color w:val="auto"/>
        </w:rPr>
        <w:t>or</w:t>
      </w:r>
      <w:r w:rsidR="002A782D" w:rsidRPr="003275EB">
        <w:rPr>
          <w:color w:val="auto"/>
          <w:highlight w:val="yellow"/>
        </w:rPr>
        <w:t xml:space="preserve"> </w:t>
      </w:r>
      <w:r w:rsidR="002A782D" w:rsidRPr="003275EB">
        <w:rPr>
          <w:color w:val="000000" w:themeColor="text1"/>
        </w:rPr>
        <w:t>mol acetone per mol of total powder</w:t>
      </w:r>
      <w:r w:rsidR="00B419C6" w:rsidRPr="003275EB">
        <w:rPr>
          <w:color w:val="000000" w:themeColor="text1"/>
        </w:rPr>
        <w:t>.</w:t>
      </w:r>
      <w:r w:rsidR="0043113A" w:rsidRPr="003275EB">
        <w:rPr>
          <w:color w:val="000000" w:themeColor="text1"/>
          <w:highlight w:val="yellow"/>
        </w:rPr>
        <w:t xml:space="preserve"> </w:t>
      </w:r>
    </w:p>
    <w:p w14:paraId="6CBC7F83" w14:textId="56FD7964" w:rsidR="003275EB" w:rsidRPr="003275EB" w:rsidRDefault="003275EB" w:rsidP="003275EB">
      <w:pPr>
        <w:pStyle w:val="NormalWeb"/>
        <w:spacing w:before="0" w:beforeAutospacing="0" w:after="0" w:afterAutospacing="0"/>
        <w:rPr>
          <w:color w:val="000000" w:themeColor="text1"/>
          <w:highlight w:val="yellow"/>
        </w:rPr>
      </w:pPr>
    </w:p>
    <w:p w14:paraId="28D17F98" w14:textId="25DADF00" w:rsidR="003275EB" w:rsidRPr="003275EB" w:rsidRDefault="006C6F04" w:rsidP="003275EB">
      <w:pPr>
        <w:pStyle w:val="NormalWeb"/>
        <w:spacing w:before="0" w:beforeAutospacing="0" w:after="0" w:afterAutospacing="0"/>
        <w:rPr>
          <w:bCs/>
          <w:color w:val="FF0000"/>
        </w:rPr>
      </w:pPr>
      <w:r w:rsidRPr="003275EB">
        <w:rPr>
          <w:b/>
        </w:rPr>
        <w:t>NOTE</w:t>
      </w:r>
      <w:r w:rsidRPr="003275EB">
        <w:t xml:space="preserve">: </w:t>
      </w:r>
      <w:r w:rsidR="00F211C3" w:rsidRPr="003275EB">
        <w:t xml:space="preserve">In the case of </w:t>
      </w:r>
      <w:r w:rsidR="008F6C04" w:rsidRPr="003275EB">
        <w:t>a</w:t>
      </w:r>
      <w:r w:rsidR="00F211C3" w:rsidRPr="003275EB">
        <w:t xml:space="preserve">cetone, the addition of </w:t>
      </w:r>
      <w:r w:rsidR="00F211C3" w:rsidRPr="003275EB">
        <w:rPr>
          <w:color w:val="000000" w:themeColor="text1"/>
        </w:rPr>
        <w:t>16</w:t>
      </w:r>
      <w:r w:rsidR="003275EB" w:rsidRPr="003275EB">
        <w:rPr>
          <w:color w:val="000000" w:themeColor="text1"/>
        </w:rPr>
        <w:t xml:space="preserve"> </w:t>
      </w:r>
      <w:r w:rsidR="0000006C" w:rsidRPr="003275EB">
        <w:t>µL</w:t>
      </w:r>
      <w:r w:rsidR="001F41C8" w:rsidRPr="003275EB">
        <w:t xml:space="preserve"> </w:t>
      </w:r>
      <w:r w:rsidR="00F211C3" w:rsidRPr="003275EB">
        <w:t xml:space="preserve">or less of </w:t>
      </w:r>
      <w:r w:rsidR="008F6C04" w:rsidRPr="003275EB">
        <w:t>a</w:t>
      </w:r>
      <w:r w:rsidR="00F211C3" w:rsidRPr="003275EB">
        <w:t xml:space="preserve">cetone results in quantitative </w:t>
      </w:r>
      <w:r w:rsidR="00F211C3" w:rsidRPr="003275EB">
        <w:rPr>
          <w:b/>
        </w:rPr>
        <w:t>Form A</w:t>
      </w:r>
      <w:r w:rsidR="00F211C3" w:rsidRPr="003275EB">
        <w:t xml:space="preserve"> (0%R) while the addition of 17 </w:t>
      </w:r>
      <w:r w:rsidR="001F41C8" w:rsidRPr="003275EB">
        <w:t xml:space="preserve">µL </w:t>
      </w:r>
      <w:r w:rsidR="00F211C3" w:rsidRPr="003275EB">
        <w:t xml:space="preserve">or more of Acetone results in quantitative </w:t>
      </w:r>
      <w:r w:rsidR="00F211C3" w:rsidRPr="003275EB">
        <w:rPr>
          <w:b/>
        </w:rPr>
        <w:t>Form B</w:t>
      </w:r>
      <w:r w:rsidR="00F211C3" w:rsidRPr="003275EB">
        <w:t xml:space="preserve"> (100%R).</w:t>
      </w:r>
      <w:r w:rsidR="00242B89" w:rsidRPr="003275EB">
        <w:t xml:space="preserve"> An example of the chemical and phase analysis leading to the solvent equilibration curve of ball mill LAG grinding using DMF as LAG solvent can be seen in </w:t>
      </w:r>
      <w:r w:rsidR="00242B89" w:rsidRPr="003275EB">
        <w:rPr>
          <w:b/>
        </w:rPr>
        <w:t>Figure 7</w:t>
      </w:r>
      <w:r w:rsidR="00242B89" w:rsidRPr="003275EB">
        <w:t>.</w:t>
      </w:r>
      <w:r w:rsidR="001F41C8" w:rsidRPr="003275EB">
        <w:t xml:space="preserve"> </w:t>
      </w:r>
      <w:r w:rsidR="00242B89" w:rsidRPr="003275EB">
        <w:rPr>
          <w:bCs/>
          <w:color w:val="000000" w:themeColor="text1"/>
        </w:rPr>
        <w:t>[Place Figure 7 here]</w:t>
      </w:r>
      <w:r w:rsidR="0063642F" w:rsidRPr="003275EB">
        <w:rPr>
          <w:bCs/>
          <w:color w:val="FF0000"/>
        </w:rPr>
        <w:t xml:space="preserve"> </w:t>
      </w:r>
    </w:p>
    <w:p w14:paraId="292D4102" w14:textId="77777777" w:rsidR="003275EB" w:rsidRPr="003275EB" w:rsidRDefault="003275EB" w:rsidP="003275EB">
      <w:pPr>
        <w:pStyle w:val="NormalWeb"/>
        <w:spacing w:before="0" w:beforeAutospacing="0" w:after="0" w:afterAutospacing="0"/>
        <w:rPr>
          <w:bCs/>
          <w:color w:val="FF0000"/>
        </w:rPr>
      </w:pPr>
    </w:p>
    <w:p w14:paraId="2E68D05A" w14:textId="3E325C80" w:rsidR="00E5440D" w:rsidRPr="003275EB" w:rsidRDefault="00E5440D" w:rsidP="003275EB">
      <w:pPr>
        <w:pStyle w:val="Jove-2"/>
        <w:spacing w:before="0" w:after="0"/>
        <w:ind w:left="0" w:firstLine="0"/>
        <w:rPr>
          <w:rFonts w:ascii="Calibri" w:hAnsi="Calibri" w:cs="Calibri"/>
          <w:szCs w:val="24"/>
        </w:rPr>
      </w:pPr>
      <w:r w:rsidRPr="003275EB">
        <w:rPr>
          <w:rFonts w:ascii="Calibri" w:hAnsi="Calibri" w:cs="Calibri"/>
          <w:szCs w:val="24"/>
        </w:rPr>
        <w:t xml:space="preserve">Procedure 2: Ball mill LAG reaction using LAG solvents with low affinity for the </w:t>
      </w:r>
      <w:r w:rsidR="00B777AB" w:rsidRPr="003275EB">
        <w:rPr>
          <w:rFonts w:ascii="Calibri" w:hAnsi="Calibri" w:cs="Calibri"/>
          <w:szCs w:val="24"/>
        </w:rPr>
        <w:t>powder</w:t>
      </w:r>
      <w:r w:rsidR="001F41C8" w:rsidRPr="003275EB">
        <w:rPr>
          <w:rFonts w:ascii="Calibri" w:hAnsi="Calibri" w:cs="Calibri"/>
          <w:szCs w:val="24"/>
        </w:rPr>
        <w:t xml:space="preserve"> </w:t>
      </w:r>
    </w:p>
    <w:p w14:paraId="76327F46" w14:textId="6D08D614" w:rsidR="00EB48DE" w:rsidRPr="003275EB" w:rsidRDefault="0095473C" w:rsidP="003275EB">
      <w:r w:rsidRPr="003275EB">
        <w:rPr>
          <w:b/>
        </w:rPr>
        <w:t>NOTE</w:t>
      </w:r>
      <w:r w:rsidRPr="003275EB">
        <w:t xml:space="preserve">: </w:t>
      </w:r>
      <w:r w:rsidR="00E5440D" w:rsidRPr="003275EB">
        <w:t xml:space="preserve">Procedure 2 is suitable for LAG solvents which exhibit very low affinity for the equimolar mixture of </w:t>
      </w:r>
      <w:r w:rsidR="00A740C2" w:rsidRPr="003275EB">
        <w:rPr>
          <w:b/>
          <w:color w:val="auto"/>
        </w:rPr>
        <w:t>1-1</w:t>
      </w:r>
      <w:r w:rsidR="00A740C2" w:rsidRPr="003275EB">
        <w:rPr>
          <w:color w:val="auto"/>
        </w:rPr>
        <w:t xml:space="preserve"> </w:t>
      </w:r>
      <w:r w:rsidR="00E5440D" w:rsidRPr="003275EB">
        <w:rPr>
          <w:color w:val="auto"/>
        </w:rPr>
        <w:t>and</w:t>
      </w:r>
      <w:r w:rsidR="00A740C2" w:rsidRPr="003275EB">
        <w:rPr>
          <w:color w:val="auto"/>
        </w:rPr>
        <w:t xml:space="preserve"> </w:t>
      </w:r>
      <w:r w:rsidR="00A740C2" w:rsidRPr="003275EB">
        <w:rPr>
          <w:b/>
          <w:color w:val="auto"/>
        </w:rPr>
        <w:t>2-2</w:t>
      </w:r>
      <w:r w:rsidR="00A740C2" w:rsidRPr="003275EB">
        <w:rPr>
          <w:color w:val="auto"/>
        </w:rPr>
        <w:t>.</w:t>
      </w:r>
      <w:r w:rsidR="001F41C8" w:rsidRPr="003275EB">
        <w:rPr>
          <w:color w:val="auto"/>
        </w:rPr>
        <w:t xml:space="preserve"> </w:t>
      </w:r>
      <w:r w:rsidR="00E5440D" w:rsidRPr="003275EB">
        <w:rPr>
          <w:color w:val="auto"/>
        </w:rPr>
        <w:t xml:space="preserve">Examples are </w:t>
      </w:r>
      <w:r w:rsidR="00E5440D" w:rsidRPr="003275EB">
        <w:t>m</w:t>
      </w:r>
      <w:r w:rsidR="005A4B2B" w:rsidRPr="003275EB">
        <w:t xml:space="preserve">ethanol, ethanol, isopropanol, </w:t>
      </w:r>
      <w:r w:rsidR="00396625" w:rsidRPr="003275EB">
        <w:t>dimethyl sulfoxide</w:t>
      </w:r>
      <w:r w:rsidR="005A4B2B" w:rsidRPr="003275EB">
        <w:t>, benzene, toluene, cyclohexane and water</w:t>
      </w:r>
      <w:r w:rsidR="00E5440D" w:rsidRPr="003275EB">
        <w:t>.</w:t>
      </w:r>
      <w:r w:rsidR="0043429F" w:rsidRPr="003275EB">
        <w:t xml:space="preserve"> </w:t>
      </w:r>
      <w:r w:rsidR="00B25698" w:rsidRPr="003275EB">
        <w:t xml:space="preserve">As an example we will discuss the addition of </w:t>
      </w:r>
      <w:r w:rsidR="00B25698" w:rsidRPr="003275EB">
        <w:rPr>
          <w:color w:val="auto"/>
        </w:rPr>
        <w:t xml:space="preserve">65.0 </w:t>
      </w:r>
      <w:r w:rsidR="001F41C8" w:rsidRPr="003275EB">
        <w:t xml:space="preserve">µL </w:t>
      </w:r>
      <w:r w:rsidR="00B25698" w:rsidRPr="003275EB">
        <w:rPr>
          <w:color w:val="auto"/>
        </w:rPr>
        <w:t>methanol as LAG solvent.</w:t>
      </w:r>
      <w:r w:rsidR="007D4EB4" w:rsidRPr="003275EB">
        <w:t xml:space="preserve"> </w:t>
      </w:r>
    </w:p>
    <w:p w14:paraId="0709BFDF" w14:textId="77777777" w:rsidR="003275EB" w:rsidRPr="003275EB" w:rsidRDefault="003275EB" w:rsidP="003275EB"/>
    <w:p w14:paraId="6B6170E0" w14:textId="45C69A93" w:rsidR="00EB48DE" w:rsidRPr="003275EB" w:rsidRDefault="00EB48DE" w:rsidP="003275EB">
      <w:pPr>
        <w:pStyle w:val="NormalWeb"/>
        <w:numPr>
          <w:ilvl w:val="2"/>
          <w:numId w:val="20"/>
        </w:numPr>
        <w:spacing w:before="0" w:beforeAutospacing="0" w:after="0" w:afterAutospacing="0"/>
        <w:ind w:left="0" w:firstLine="0"/>
        <w:rPr>
          <w:color w:val="000000" w:themeColor="text1"/>
          <w:highlight w:val="yellow"/>
        </w:rPr>
      </w:pPr>
      <w:r w:rsidRPr="003275EB">
        <w:rPr>
          <w:color w:val="000000" w:themeColor="text1"/>
          <w:highlight w:val="yellow"/>
        </w:rPr>
        <w:t xml:space="preserve">Follow </w:t>
      </w:r>
      <w:r w:rsidR="00EA3903" w:rsidRPr="003275EB">
        <w:rPr>
          <w:color w:val="000000" w:themeColor="text1"/>
          <w:highlight w:val="yellow"/>
        </w:rPr>
        <w:t>2.</w:t>
      </w:r>
      <w:r w:rsidR="008F6C04" w:rsidRPr="003275EB">
        <w:rPr>
          <w:color w:val="000000" w:themeColor="text1"/>
          <w:highlight w:val="yellow"/>
        </w:rPr>
        <w:t>1.1</w:t>
      </w:r>
      <w:r w:rsidR="00EA3903" w:rsidRPr="003275EB">
        <w:rPr>
          <w:color w:val="000000" w:themeColor="text1"/>
          <w:highlight w:val="yellow"/>
        </w:rPr>
        <w:t xml:space="preserve"> to 2.1.4</w:t>
      </w:r>
      <w:r w:rsidR="008F6C04" w:rsidRPr="003275EB">
        <w:rPr>
          <w:color w:val="000000" w:themeColor="text1"/>
          <w:highlight w:val="yellow"/>
        </w:rPr>
        <w:t>.</w:t>
      </w:r>
    </w:p>
    <w:p w14:paraId="6F24D304" w14:textId="77777777" w:rsidR="003275EB" w:rsidRPr="003275EB" w:rsidRDefault="003275EB" w:rsidP="003275EB">
      <w:pPr>
        <w:pStyle w:val="NormalWeb"/>
        <w:spacing w:before="0" w:beforeAutospacing="0" w:after="0" w:afterAutospacing="0"/>
        <w:rPr>
          <w:color w:val="000000" w:themeColor="text1"/>
          <w:highlight w:val="yellow"/>
        </w:rPr>
      </w:pPr>
    </w:p>
    <w:p w14:paraId="10894D35" w14:textId="5983304C" w:rsidR="007A5EC6" w:rsidRPr="003275EB" w:rsidRDefault="007A5EC6" w:rsidP="003275EB">
      <w:pPr>
        <w:pStyle w:val="NormalWeb"/>
        <w:numPr>
          <w:ilvl w:val="2"/>
          <w:numId w:val="20"/>
        </w:numPr>
        <w:spacing w:before="0" w:beforeAutospacing="0" w:after="0" w:afterAutospacing="0"/>
        <w:ind w:left="0" w:firstLine="0"/>
        <w:rPr>
          <w:color w:val="000000" w:themeColor="text1"/>
          <w:highlight w:val="yellow"/>
        </w:rPr>
      </w:pPr>
      <w:r w:rsidRPr="003275EB">
        <w:rPr>
          <w:color w:val="000000" w:themeColor="text1"/>
          <w:highlight w:val="yellow"/>
        </w:rPr>
        <w:t>Transfer around 60 mg of the mixture to a weighting boat</w:t>
      </w:r>
      <w:r w:rsidR="00031A17" w:rsidRPr="003275EB">
        <w:rPr>
          <w:color w:val="000000" w:themeColor="text1"/>
          <w:highlight w:val="yellow"/>
        </w:rPr>
        <w:t>.</w:t>
      </w:r>
      <w:r w:rsidRPr="003275EB">
        <w:rPr>
          <w:color w:val="000000" w:themeColor="text1"/>
          <w:highlight w:val="yellow"/>
        </w:rPr>
        <w:t xml:space="preserve"> </w:t>
      </w:r>
      <w:r w:rsidR="00031A17" w:rsidRPr="003275EB">
        <w:rPr>
          <w:color w:val="000000" w:themeColor="text1"/>
          <w:highlight w:val="yellow"/>
        </w:rPr>
        <w:t>R</w:t>
      </w:r>
      <w:r w:rsidRPr="003275EB">
        <w:rPr>
          <w:color w:val="000000" w:themeColor="text1"/>
          <w:highlight w:val="yellow"/>
        </w:rPr>
        <w:t>eserve it for later use.</w:t>
      </w:r>
    </w:p>
    <w:p w14:paraId="18E0BC23" w14:textId="554A0421" w:rsidR="003275EB" w:rsidRPr="003275EB" w:rsidRDefault="003275EB" w:rsidP="003275EB">
      <w:pPr>
        <w:pStyle w:val="NormalWeb"/>
        <w:spacing w:before="0" w:beforeAutospacing="0" w:after="0" w:afterAutospacing="0"/>
        <w:rPr>
          <w:color w:val="000000" w:themeColor="text1"/>
          <w:highlight w:val="yellow"/>
        </w:rPr>
      </w:pPr>
    </w:p>
    <w:p w14:paraId="19C45A67" w14:textId="7367A323" w:rsidR="0077264E" w:rsidRPr="003275EB" w:rsidRDefault="00EB48DE" w:rsidP="003275EB">
      <w:pPr>
        <w:pStyle w:val="NormalWeb"/>
        <w:numPr>
          <w:ilvl w:val="2"/>
          <w:numId w:val="20"/>
        </w:numPr>
        <w:spacing w:before="0" w:beforeAutospacing="0" w:after="0" w:afterAutospacing="0"/>
        <w:ind w:left="0" w:firstLine="0"/>
        <w:rPr>
          <w:color w:val="000000" w:themeColor="text1"/>
          <w:highlight w:val="yellow"/>
        </w:rPr>
      </w:pPr>
      <w:r w:rsidRPr="003275EB">
        <w:rPr>
          <w:color w:val="auto"/>
          <w:highlight w:val="yellow"/>
        </w:rPr>
        <w:t xml:space="preserve">Set the </w:t>
      </w:r>
      <w:r w:rsidR="00EB7D20" w:rsidRPr="003275EB">
        <w:rPr>
          <w:highlight w:val="yellow"/>
        </w:rPr>
        <w:t>electronic air displacement pipette</w:t>
      </w:r>
      <w:r w:rsidRPr="003275EB">
        <w:rPr>
          <w:color w:val="auto"/>
          <w:highlight w:val="yellow"/>
        </w:rPr>
        <w:t xml:space="preserve"> to “normal pipetting”, the aspirating and dispensing speed to the slowest setting and the volume, for example, to 65.0 </w:t>
      </w:r>
      <w:r w:rsidR="001F41C8" w:rsidRPr="003275EB">
        <w:rPr>
          <w:highlight w:val="yellow"/>
        </w:rPr>
        <w:t xml:space="preserve">µL </w:t>
      </w:r>
      <w:r w:rsidRPr="003275EB">
        <w:rPr>
          <w:highlight w:val="yellow"/>
        </w:rPr>
        <w:t>for methanol</w:t>
      </w:r>
      <w:r w:rsidRPr="003275EB">
        <w:rPr>
          <w:color w:val="auto"/>
          <w:highlight w:val="yellow"/>
        </w:rPr>
        <w:t xml:space="preserve">. </w:t>
      </w:r>
      <w:r w:rsidRPr="003275EB">
        <w:rPr>
          <w:color w:val="auto"/>
        </w:rPr>
        <w:t xml:space="preserve">Follow the procedures discussed </w:t>
      </w:r>
      <w:r w:rsidR="00532BB3" w:rsidRPr="003275EB">
        <w:rPr>
          <w:color w:val="auto"/>
        </w:rPr>
        <w:t xml:space="preserve">for </w:t>
      </w:r>
      <w:r w:rsidRPr="003275EB">
        <w:rPr>
          <w:color w:val="auto"/>
        </w:rPr>
        <w:t xml:space="preserve">the use of </w:t>
      </w:r>
      <w:r w:rsidR="007A5EC6" w:rsidRPr="003275EB">
        <w:rPr>
          <w:color w:val="auto"/>
        </w:rPr>
        <w:t xml:space="preserve">“normal pipetting” </w:t>
      </w:r>
      <w:r w:rsidR="000B0079" w:rsidRPr="003275EB">
        <w:rPr>
          <w:color w:val="auto"/>
        </w:rPr>
        <w:t xml:space="preserve">mode </w:t>
      </w:r>
      <w:r w:rsidR="00532BB3" w:rsidRPr="003275EB">
        <w:rPr>
          <w:color w:val="auto"/>
        </w:rPr>
        <w:t xml:space="preserve">in </w:t>
      </w:r>
      <w:r w:rsidRPr="003275EB">
        <w:rPr>
          <w:color w:val="auto"/>
        </w:rPr>
        <w:t>Section 1.2.</w:t>
      </w:r>
    </w:p>
    <w:p w14:paraId="69EA789D" w14:textId="255531F9" w:rsidR="003275EB" w:rsidRPr="003275EB" w:rsidRDefault="003275EB" w:rsidP="003275EB">
      <w:pPr>
        <w:pStyle w:val="NormalWeb"/>
        <w:spacing w:before="0" w:beforeAutospacing="0" w:after="0" w:afterAutospacing="0"/>
        <w:rPr>
          <w:color w:val="000000" w:themeColor="text1"/>
          <w:highlight w:val="yellow"/>
        </w:rPr>
      </w:pPr>
    </w:p>
    <w:p w14:paraId="4186A4C7" w14:textId="496D51D9" w:rsidR="00A37CC1" w:rsidRPr="003275EB" w:rsidRDefault="00A37CC1" w:rsidP="003275EB">
      <w:pPr>
        <w:pStyle w:val="NormalWeb"/>
        <w:numPr>
          <w:ilvl w:val="2"/>
          <w:numId w:val="20"/>
        </w:numPr>
        <w:spacing w:before="0" w:beforeAutospacing="0" w:after="0" w:afterAutospacing="0"/>
        <w:ind w:left="0" w:firstLine="0"/>
        <w:rPr>
          <w:color w:val="auto"/>
        </w:rPr>
      </w:pPr>
      <w:r w:rsidRPr="003275EB">
        <w:rPr>
          <w:color w:val="auto"/>
          <w:highlight w:val="yellow"/>
        </w:rPr>
        <w:t xml:space="preserve">Fix the bottom part of the male half of the grinding jar to the bench with </w:t>
      </w:r>
      <w:r w:rsidR="00EF0F7A" w:rsidRPr="003275EB">
        <w:rPr>
          <w:color w:val="auto"/>
          <w:highlight w:val="yellow"/>
        </w:rPr>
        <w:t>re-usable adhesive putty</w:t>
      </w:r>
      <w:r w:rsidR="007E7985" w:rsidRPr="003275EB">
        <w:rPr>
          <w:color w:val="auto"/>
        </w:rPr>
        <w:t>,</w:t>
      </w:r>
      <w:r w:rsidR="001F41C8" w:rsidRPr="003275EB">
        <w:rPr>
          <w:color w:val="auto"/>
        </w:rPr>
        <w:t xml:space="preserve"> </w:t>
      </w:r>
      <w:r w:rsidRPr="003275EB">
        <w:rPr>
          <w:color w:val="auto"/>
        </w:rPr>
        <w:t>the ball bearings from rolling</w:t>
      </w:r>
      <w:r w:rsidR="003275EB" w:rsidRPr="003275EB">
        <w:rPr>
          <w:color w:val="auto"/>
        </w:rPr>
        <w:t xml:space="preserve"> </w:t>
      </w:r>
      <w:r w:rsidR="003275EB" w:rsidRPr="003275EB">
        <w:rPr>
          <w:color w:val="auto"/>
        </w:rPr>
        <w:t>to prevent later in the procedure</w:t>
      </w:r>
      <w:r w:rsidRPr="003275EB">
        <w:rPr>
          <w:color w:val="auto"/>
        </w:rPr>
        <w:t>.</w:t>
      </w:r>
    </w:p>
    <w:p w14:paraId="77FECD79" w14:textId="5B925798" w:rsidR="003275EB" w:rsidRPr="003275EB" w:rsidRDefault="003275EB" w:rsidP="003275EB">
      <w:pPr>
        <w:pStyle w:val="NormalWeb"/>
        <w:spacing w:before="0" w:beforeAutospacing="0" w:after="0" w:afterAutospacing="0"/>
        <w:rPr>
          <w:color w:val="auto"/>
        </w:rPr>
      </w:pPr>
    </w:p>
    <w:p w14:paraId="376B4BFC" w14:textId="43B0489E" w:rsidR="0077264E" w:rsidRPr="003275EB" w:rsidRDefault="00EB48DE" w:rsidP="003275EB">
      <w:pPr>
        <w:pStyle w:val="NormalWeb"/>
        <w:numPr>
          <w:ilvl w:val="2"/>
          <w:numId w:val="20"/>
        </w:numPr>
        <w:spacing w:before="0" w:beforeAutospacing="0" w:after="0" w:afterAutospacing="0"/>
        <w:ind w:left="0" w:firstLine="0"/>
        <w:rPr>
          <w:color w:val="000000" w:themeColor="text1"/>
          <w:highlight w:val="yellow"/>
        </w:rPr>
      </w:pPr>
      <w:r w:rsidRPr="003275EB">
        <w:rPr>
          <w:color w:val="auto"/>
          <w:highlight w:val="yellow"/>
        </w:rPr>
        <w:t xml:space="preserve"> </w:t>
      </w:r>
      <w:r w:rsidR="00C43211" w:rsidRPr="003275EB">
        <w:rPr>
          <w:color w:val="auto"/>
          <w:highlight w:val="yellow"/>
        </w:rPr>
        <w:t xml:space="preserve">Drip the 65.0 </w:t>
      </w:r>
      <w:r w:rsidR="001F41C8" w:rsidRPr="003275EB">
        <w:rPr>
          <w:highlight w:val="yellow"/>
        </w:rPr>
        <w:t xml:space="preserve">µL </w:t>
      </w:r>
      <w:r w:rsidR="00C43211" w:rsidRPr="003275EB">
        <w:rPr>
          <w:color w:val="auto"/>
          <w:highlight w:val="yellow"/>
        </w:rPr>
        <w:t xml:space="preserve">methanol homogenously on the </w:t>
      </w:r>
      <w:r w:rsidR="00AE552F" w:rsidRPr="003275EB">
        <w:rPr>
          <w:color w:val="auto"/>
          <w:highlight w:val="yellow"/>
        </w:rPr>
        <w:t xml:space="preserve">exposed </w:t>
      </w:r>
      <w:r w:rsidR="00C43211" w:rsidRPr="003275EB">
        <w:rPr>
          <w:color w:val="auto"/>
          <w:highlight w:val="yellow"/>
        </w:rPr>
        <w:t>surface of the powder. Take care during dispensing of methanol not to drip or touch the inside walls of the jar.</w:t>
      </w:r>
    </w:p>
    <w:p w14:paraId="5CDEAE56" w14:textId="1B31AEA2" w:rsidR="003275EB" w:rsidRPr="003275EB" w:rsidRDefault="003275EB" w:rsidP="003275EB">
      <w:pPr>
        <w:pStyle w:val="NormalWeb"/>
        <w:spacing w:before="0" w:beforeAutospacing="0" w:after="0" w:afterAutospacing="0"/>
        <w:rPr>
          <w:color w:val="000000" w:themeColor="text1"/>
          <w:highlight w:val="yellow"/>
        </w:rPr>
      </w:pPr>
    </w:p>
    <w:p w14:paraId="2B755D21" w14:textId="69E4B3D4" w:rsidR="00C43211" w:rsidRPr="003275EB" w:rsidRDefault="00C43211" w:rsidP="003275EB">
      <w:pPr>
        <w:pStyle w:val="NormalWeb"/>
        <w:numPr>
          <w:ilvl w:val="2"/>
          <w:numId w:val="20"/>
        </w:numPr>
        <w:spacing w:before="0" w:beforeAutospacing="0" w:after="0" w:afterAutospacing="0"/>
        <w:ind w:left="0" w:firstLine="0"/>
        <w:rPr>
          <w:color w:val="000000" w:themeColor="text1"/>
          <w:highlight w:val="yellow"/>
        </w:rPr>
      </w:pPr>
      <w:r w:rsidRPr="003275EB">
        <w:rPr>
          <w:color w:val="auto"/>
          <w:highlight w:val="yellow"/>
        </w:rPr>
        <w:t xml:space="preserve"> Rest the wet pipette tip on the surface of the powder to quantitatively deliver the volume of methanol.</w:t>
      </w:r>
      <w:r w:rsidR="001F41C8" w:rsidRPr="003275EB">
        <w:rPr>
          <w:highlight w:val="yellow"/>
        </w:rPr>
        <w:t xml:space="preserve"> </w:t>
      </w:r>
      <w:r w:rsidRPr="003275EB">
        <w:rPr>
          <w:color w:val="auto"/>
          <w:highlight w:val="yellow"/>
        </w:rPr>
        <w:t>The powder will not clump on contact with the wet end of the pipette tip.</w:t>
      </w:r>
    </w:p>
    <w:p w14:paraId="05D3A8DB" w14:textId="361A429F" w:rsidR="003275EB" w:rsidRPr="003275EB" w:rsidRDefault="003275EB" w:rsidP="003275EB">
      <w:pPr>
        <w:pStyle w:val="NormalWeb"/>
        <w:spacing w:before="0" w:beforeAutospacing="0" w:after="0" w:afterAutospacing="0"/>
        <w:rPr>
          <w:color w:val="000000" w:themeColor="text1"/>
          <w:highlight w:val="yellow"/>
        </w:rPr>
      </w:pPr>
    </w:p>
    <w:p w14:paraId="787BB263" w14:textId="41A7701B" w:rsidR="003275EB" w:rsidRPr="003275EB" w:rsidRDefault="00C43211" w:rsidP="003275EB">
      <w:pPr>
        <w:pStyle w:val="NormalWeb"/>
        <w:spacing w:before="0" w:beforeAutospacing="0" w:after="0" w:afterAutospacing="0"/>
        <w:rPr>
          <w:color w:val="auto"/>
        </w:rPr>
      </w:pPr>
      <w:r w:rsidRPr="003275EB">
        <w:rPr>
          <w:b/>
          <w:color w:val="000000" w:themeColor="text1"/>
        </w:rPr>
        <w:t>NOTE</w:t>
      </w:r>
      <w:r w:rsidRPr="003275EB">
        <w:rPr>
          <w:color w:val="000000" w:themeColor="text1"/>
        </w:rPr>
        <w:t xml:space="preserve">: </w:t>
      </w:r>
      <w:r w:rsidRPr="003275EB">
        <w:rPr>
          <w:color w:val="auto"/>
        </w:rPr>
        <w:t>The kinetics of absorption of these solvents into the powder is very slow. Therefore any solvent not directly in contact with the powder will not take part in the ball mill grinding reaction giving results consistent with having added less solvent.</w:t>
      </w:r>
    </w:p>
    <w:p w14:paraId="4F8491E7" w14:textId="77777777" w:rsidR="003275EB" w:rsidRPr="003275EB" w:rsidRDefault="003275EB" w:rsidP="003275EB">
      <w:pPr>
        <w:pStyle w:val="NormalWeb"/>
        <w:spacing w:before="0" w:beforeAutospacing="0" w:after="0" w:afterAutospacing="0"/>
        <w:rPr>
          <w:color w:val="auto"/>
        </w:rPr>
      </w:pPr>
    </w:p>
    <w:p w14:paraId="525EC44D" w14:textId="283BA183" w:rsidR="0077264E" w:rsidRPr="003275EB" w:rsidRDefault="00C43211" w:rsidP="003275EB">
      <w:pPr>
        <w:pStyle w:val="NormalWeb"/>
        <w:numPr>
          <w:ilvl w:val="2"/>
          <w:numId w:val="20"/>
        </w:numPr>
        <w:spacing w:before="0" w:beforeAutospacing="0" w:after="0" w:afterAutospacing="0"/>
        <w:ind w:left="0" w:firstLine="0"/>
        <w:rPr>
          <w:color w:val="auto"/>
          <w:highlight w:val="yellow"/>
        </w:rPr>
      </w:pPr>
      <w:r w:rsidRPr="003275EB">
        <w:rPr>
          <w:color w:val="000000" w:themeColor="text1"/>
          <w:highlight w:val="yellow"/>
        </w:rPr>
        <w:t xml:space="preserve">Pour the powder left in reserve over the wetted </w:t>
      </w:r>
      <w:r w:rsidR="00AE552F" w:rsidRPr="003275EB">
        <w:rPr>
          <w:color w:val="000000" w:themeColor="text1"/>
          <w:highlight w:val="yellow"/>
        </w:rPr>
        <w:t>patches</w:t>
      </w:r>
      <w:r w:rsidRPr="003275EB">
        <w:rPr>
          <w:color w:val="000000" w:themeColor="text1"/>
          <w:highlight w:val="yellow"/>
        </w:rPr>
        <w:t xml:space="preserve"> of powder in the grinding jar. This </w:t>
      </w:r>
      <w:r w:rsidR="00302D9E" w:rsidRPr="003275EB">
        <w:rPr>
          <w:color w:val="000000" w:themeColor="text1"/>
          <w:highlight w:val="yellow"/>
        </w:rPr>
        <w:t>should</w:t>
      </w:r>
      <w:r w:rsidRPr="003275EB">
        <w:rPr>
          <w:color w:val="000000" w:themeColor="text1"/>
          <w:highlight w:val="yellow"/>
        </w:rPr>
        <w:t xml:space="preserve"> trap the solvent inside the powder. </w:t>
      </w:r>
      <w:r w:rsidR="00AD180F" w:rsidRPr="003275EB">
        <w:rPr>
          <w:color w:val="000000" w:themeColor="text1"/>
          <w:highlight w:val="yellow"/>
        </w:rPr>
        <w:t xml:space="preserve">Tap carefully the jar to compact the </w:t>
      </w:r>
      <w:r w:rsidR="00031A17" w:rsidRPr="003275EB">
        <w:rPr>
          <w:color w:val="000000" w:themeColor="text1"/>
          <w:highlight w:val="yellow"/>
        </w:rPr>
        <w:t xml:space="preserve">wetted </w:t>
      </w:r>
      <w:r w:rsidR="00AD180F" w:rsidRPr="003275EB">
        <w:rPr>
          <w:color w:val="000000" w:themeColor="text1"/>
          <w:highlight w:val="yellow"/>
        </w:rPr>
        <w:t>powder.</w:t>
      </w:r>
    </w:p>
    <w:p w14:paraId="12AFF06A" w14:textId="77777777" w:rsidR="003275EB" w:rsidRPr="003275EB" w:rsidRDefault="003275EB" w:rsidP="003275EB">
      <w:pPr>
        <w:pStyle w:val="NormalWeb"/>
        <w:spacing w:before="0" w:beforeAutospacing="0" w:after="0" w:afterAutospacing="0"/>
        <w:rPr>
          <w:color w:val="auto"/>
          <w:highlight w:val="yellow"/>
        </w:rPr>
      </w:pPr>
    </w:p>
    <w:p w14:paraId="58965EC9" w14:textId="73E6D859" w:rsidR="00AD180F" w:rsidRPr="003275EB" w:rsidRDefault="00AD180F" w:rsidP="003275EB">
      <w:pPr>
        <w:pStyle w:val="NormalWeb"/>
        <w:numPr>
          <w:ilvl w:val="2"/>
          <w:numId w:val="20"/>
        </w:numPr>
        <w:spacing w:before="0" w:beforeAutospacing="0" w:after="0" w:afterAutospacing="0"/>
        <w:ind w:left="0" w:firstLine="0"/>
        <w:rPr>
          <w:color w:val="auto"/>
          <w:highlight w:val="yellow"/>
        </w:rPr>
      </w:pPr>
      <w:r w:rsidRPr="003275EB">
        <w:rPr>
          <w:highlight w:val="yellow"/>
        </w:rPr>
        <w:t xml:space="preserve">Follow </w:t>
      </w:r>
      <w:r w:rsidR="00EA3903" w:rsidRPr="003275EB">
        <w:rPr>
          <w:highlight w:val="yellow"/>
        </w:rPr>
        <w:t>2.1.5 to 2.1.6</w:t>
      </w:r>
      <w:r w:rsidRPr="003275EB">
        <w:rPr>
          <w:color w:val="000000" w:themeColor="text1"/>
          <w:highlight w:val="yellow"/>
        </w:rPr>
        <w:t>.</w:t>
      </w:r>
    </w:p>
    <w:p w14:paraId="7A06BCFF" w14:textId="0322E6AD" w:rsidR="003275EB" w:rsidRPr="003275EB" w:rsidRDefault="003275EB" w:rsidP="003275EB">
      <w:pPr>
        <w:pStyle w:val="NormalWeb"/>
        <w:spacing w:before="0" w:beforeAutospacing="0" w:after="0" w:afterAutospacing="0"/>
        <w:rPr>
          <w:color w:val="auto"/>
          <w:highlight w:val="yellow"/>
        </w:rPr>
      </w:pPr>
    </w:p>
    <w:p w14:paraId="2E1339EC" w14:textId="1E783000" w:rsidR="0077264E" w:rsidRPr="003275EB" w:rsidRDefault="00EA3903" w:rsidP="003275EB">
      <w:pPr>
        <w:pStyle w:val="NormalWeb"/>
        <w:numPr>
          <w:ilvl w:val="2"/>
          <w:numId w:val="20"/>
        </w:numPr>
        <w:spacing w:before="0" w:beforeAutospacing="0" w:after="0" w:afterAutospacing="0"/>
        <w:ind w:left="0" w:firstLine="0"/>
        <w:rPr>
          <w:color w:val="auto"/>
          <w:highlight w:val="yellow"/>
        </w:rPr>
      </w:pPr>
      <w:r w:rsidRPr="003275EB">
        <w:rPr>
          <w:color w:val="000000" w:themeColor="text1"/>
          <w:highlight w:val="yellow"/>
        </w:rPr>
        <w:t>C</w:t>
      </w:r>
      <w:r w:rsidR="000B0079" w:rsidRPr="003275EB">
        <w:rPr>
          <w:color w:val="000000" w:themeColor="text1"/>
          <w:highlight w:val="yellow"/>
        </w:rPr>
        <w:t xml:space="preserve">ap the male half with the </w:t>
      </w:r>
      <w:r w:rsidR="00AE552F" w:rsidRPr="003275EB">
        <w:rPr>
          <w:color w:val="000000" w:themeColor="text1"/>
          <w:highlight w:val="yellow"/>
        </w:rPr>
        <w:t xml:space="preserve">empty </w:t>
      </w:r>
      <w:r w:rsidR="000B0079" w:rsidRPr="003275EB">
        <w:rPr>
          <w:color w:val="000000" w:themeColor="text1"/>
          <w:highlight w:val="yellow"/>
        </w:rPr>
        <w:t xml:space="preserve">female </w:t>
      </w:r>
      <w:r w:rsidR="00031A17" w:rsidRPr="003275EB">
        <w:rPr>
          <w:color w:val="000000" w:themeColor="text1"/>
          <w:highlight w:val="yellow"/>
        </w:rPr>
        <w:t>half</w:t>
      </w:r>
      <w:r w:rsidR="00302D9E" w:rsidRPr="003275EB">
        <w:rPr>
          <w:color w:val="000000" w:themeColor="text1"/>
          <w:highlight w:val="yellow"/>
        </w:rPr>
        <w:t xml:space="preserve"> of the grinding jar. Take</w:t>
      </w:r>
      <w:r w:rsidR="00031A17" w:rsidRPr="003275EB">
        <w:rPr>
          <w:color w:val="000000" w:themeColor="text1"/>
          <w:highlight w:val="yellow"/>
        </w:rPr>
        <w:t xml:space="preserve"> care</w:t>
      </w:r>
      <w:r w:rsidR="00D31812" w:rsidRPr="003275EB">
        <w:rPr>
          <w:color w:val="000000" w:themeColor="text1"/>
          <w:highlight w:val="yellow"/>
        </w:rPr>
        <w:t xml:space="preserve"> </w:t>
      </w:r>
      <w:r w:rsidR="000B0079" w:rsidRPr="003275EB">
        <w:rPr>
          <w:color w:val="000000" w:themeColor="text1"/>
          <w:highlight w:val="yellow"/>
        </w:rPr>
        <w:t xml:space="preserve">not to </w:t>
      </w:r>
      <w:r w:rsidR="00AE552F" w:rsidRPr="003275EB">
        <w:rPr>
          <w:color w:val="000000" w:themeColor="text1"/>
          <w:highlight w:val="yellow"/>
        </w:rPr>
        <w:t xml:space="preserve">roll </w:t>
      </w:r>
      <w:r w:rsidR="00302D9E" w:rsidRPr="003275EB">
        <w:rPr>
          <w:color w:val="000000" w:themeColor="text1"/>
          <w:highlight w:val="yellow"/>
        </w:rPr>
        <w:t xml:space="preserve">onto the powder </w:t>
      </w:r>
      <w:r w:rsidR="00AE552F" w:rsidRPr="003275EB">
        <w:rPr>
          <w:color w:val="000000" w:themeColor="text1"/>
          <w:highlight w:val="yellow"/>
        </w:rPr>
        <w:t xml:space="preserve">the ball bearing loaded with </w:t>
      </w:r>
      <w:r w:rsidR="00AE552F" w:rsidRPr="003275EB">
        <w:rPr>
          <w:b/>
          <w:color w:val="000000" w:themeColor="text1"/>
          <w:highlight w:val="yellow"/>
        </w:rPr>
        <w:t>dbu</w:t>
      </w:r>
      <w:r w:rsidR="00031A17" w:rsidRPr="003275EB">
        <w:rPr>
          <w:color w:val="000000" w:themeColor="text1"/>
          <w:highlight w:val="yellow"/>
        </w:rPr>
        <w:t>.</w:t>
      </w:r>
    </w:p>
    <w:p w14:paraId="03D638C2" w14:textId="63C3A48B" w:rsidR="003275EB" w:rsidRPr="003275EB" w:rsidRDefault="003275EB" w:rsidP="003275EB">
      <w:pPr>
        <w:pStyle w:val="NormalWeb"/>
        <w:spacing w:before="0" w:beforeAutospacing="0" w:after="0" w:afterAutospacing="0"/>
        <w:rPr>
          <w:color w:val="auto"/>
          <w:highlight w:val="yellow"/>
        </w:rPr>
      </w:pPr>
    </w:p>
    <w:p w14:paraId="75511D89" w14:textId="4FD080F7" w:rsidR="0077264E" w:rsidRPr="003275EB" w:rsidRDefault="001F41C8" w:rsidP="003275EB">
      <w:pPr>
        <w:pStyle w:val="NormalWeb"/>
        <w:numPr>
          <w:ilvl w:val="2"/>
          <w:numId w:val="20"/>
        </w:numPr>
        <w:spacing w:before="0" w:beforeAutospacing="0" w:after="0" w:afterAutospacing="0"/>
        <w:ind w:left="0" w:firstLine="0"/>
        <w:rPr>
          <w:color w:val="auto"/>
          <w:highlight w:val="yellow"/>
        </w:rPr>
      </w:pPr>
      <w:r w:rsidRPr="003275EB">
        <w:rPr>
          <w:color w:val="000000" w:themeColor="text1"/>
          <w:highlight w:val="yellow"/>
        </w:rPr>
        <w:t xml:space="preserve"> </w:t>
      </w:r>
      <w:r w:rsidR="00C43211" w:rsidRPr="003275EB">
        <w:rPr>
          <w:color w:val="000000" w:themeColor="text1"/>
          <w:highlight w:val="yellow"/>
        </w:rPr>
        <w:t xml:space="preserve">Leave the grinding jar to stand undisturbed over 20 </w:t>
      </w:r>
      <w:r w:rsidR="002666FF" w:rsidRPr="003275EB">
        <w:rPr>
          <w:color w:val="000000" w:themeColor="text1"/>
          <w:highlight w:val="yellow"/>
        </w:rPr>
        <w:t>min</w:t>
      </w:r>
      <w:r w:rsidR="00C43211" w:rsidRPr="003275EB">
        <w:rPr>
          <w:color w:val="000000" w:themeColor="text1"/>
          <w:highlight w:val="yellow"/>
        </w:rPr>
        <w:t>.</w:t>
      </w:r>
      <w:r w:rsidRPr="003275EB">
        <w:rPr>
          <w:color w:val="000000" w:themeColor="text1"/>
          <w:highlight w:val="yellow"/>
        </w:rPr>
        <w:t xml:space="preserve"> </w:t>
      </w:r>
      <w:r w:rsidR="00031A17" w:rsidRPr="003275EB">
        <w:rPr>
          <w:highlight w:val="yellow"/>
        </w:rPr>
        <w:t xml:space="preserve">This should enable </w:t>
      </w:r>
      <w:r w:rsidR="000B0079" w:rsidRPr="003275EB">
        <w:rPr>
          <w:highlight w:val="yellow"/>
        </w:rPr>
        <w:t>the solvent to soak into the powder.</w:t>
      </w:r>
    </w:p>
    <w:p w14:paraId="0CF0751A" w14:textId="11C89816" w:rsidR="003275EB" w:rsidRPr="003275EB" w:rsidRDefault="003275EB" w:rsidP="003275EB">
      <w:pPr>
        <w:pStyle w:val="NormalWeb"/>
        <w:spacing w:before="0" w:beforeAutospacing="0" w:after="0" w:afterAutospacing="0"/>
        <w:rPr>
          <w:color w:val="auto"/>
          <w:highlight w:val="yellow"/>
        </w:rPr>
      </w:pPr>
    </w:p>
    <w:p w14:paraId="36A4851D" w14:textId="56150B9D" w:rsidR="000B0079" w:rsidRPr="003275EB" w:rsidRDefault="000B0079" w:rsidP="003275EB">
      <w:pPr>
        <w:pStyle w:val="NormalWeb"/>
        <w:numPr>
          <w:ilvl w:val="2"/>
          <w:numId w:val="20"/>
        </w:numPr>
        <w:spacing w:before="0" w:beforeAutospacing="0" w:after="0" w:afterAutospacing="0"/>
        <w:ind w:left="0" w:firstLine="0"/>
        <w:rPr>
          <w:color w:val="auto"/>
          <w:highlight w:val="yellow"/>
        </w:rPr>
      </w:pPr>
      <w:r w:rsidRPr="003275EB">
        <w:rPr>
          <w:highlight w:val="yellow"/>
        </w:rPr>
        <w:t xml:space="preserve"> </w:t>
      </w:r>
      <w:r w:rsidR="00C43211" w:rsidRPr="003275EB">
        <w:rPr>
          <w:color w:val="auto"/>
          <w:highlight w:val="yellow"/>
        </w:rPr>
        <w:t>After the soaking period</w:t>
      </w:r>
      <w:r w:rsidR="00AE552F" w:rsidRPr="003275EB">
        <w:rPr>
          <w:color w:val="auto"/>
          <w:highlight w:val="yellow"/>
        </w:rPr>
        <w:t xml:space="preserve"> has elapsed</w:t>
      </w:r>
      <w:r w:rsidR="00C43211" w:rsidRPr="003275EB">
        <w:rPr>
          <w:color w:val="auto"/>
          <w:highlight w:val="yellow"/>
        </w:rPr>
        <w:t>, s</w:t>
      </w:r>
      <w:r w:rsidR="00D31812" w:rsidRPr="003275EB">
        <w:rPr>
          <w:color w:val="auto"/>
          <w:highlight w:val="yellow"/>
        </w:rPr>
        <w:t>crew tight</w:t>
      </w:r>
      <w:r w:rsidR="00C6535D" w:rsidRPr="003275EB">
        <w:rPr>
          <w:color w:val="auto"/>
          <w:highlight w:val="yellow"/>
        </w:rPr>
        <w:t>ly</w:t>
      </w:r>
      <w:r w:rsidRPr="003275EB">
        <w:rPr>
          <w:color w:val="auto"/>
          <w:highlight w:val="yellow"/>
        </w:rPr>
        <w:t xml:space="preserve"> </w:t>
      </w:r>
      <w:r w:rsidR="00C43211" w:rsidRPr="003275EB">
        <w:rPr>
          <w:color w:val="auto"/>
          <w:highlight w:val="yellow"/>
        </w:rPr>
        <w:t xml:space="preserve">the junction in the grinding jar </w:t>
      </w:r>
      <w:r w:rsidRPr="003275EB">
        <w:rPr>
          <w:color w:val="auto"/>
          <w:highlight w:val="yellow"/>
        </w:rPr>
        <w:t>to ensure that the PTFE washer makes a leak-proof closure. Tape the junction securely with insulating tape</w:t>
      </w:r>
      <w:r w:rsidR="00AE552F" w:rsidRPr="003275EB">
        <w:rPr>
          <w:color w:val="auto"/>
          <w:highlight w:val="yellow"/>
        </w:rPr>
        <w:t xml:space="preserve"> as an additional precaution.</w:t>
      </w:r>
    </w:p>
    <w:p w14:paraId="006B783B" w14:textId="61D0FD4A" w:rsidR="003275EB" w:rsidRPr="003275EB" w:rsidRDefault="003275EB" w:rsidP="003275EB">
      <w:pPr>
        <w:pStyle w:val="NormalWeb"/>
        <w:spacing w:before="0" w:beforeAutospacing="0" w:after="0" w:afterAutospacing="0"/>
        <w:rPr>
          <w:color w:val="auto"/>
          <w:highlight w:val="yellow"/>
        </w:rPr>
      </w:pPr>
    </w:p>
    <w:p w14:paraId="4B49495C" w14:textId="62FB2531" w:rsidR="000B0079" w:rsidRPr="003275EB" w:rsidRDefault="000B0079" w:rsidP="003275EB">
      <w:pPr>
        <w:pStyle w:val="NormalWeb"/>
        <w:numPr>
          <w:ilvl w:val="2"/>
          <w:numId w:val="20"/>
        </w:numPr>
        <w:spacing w:before="0" w:beforeAutospacing="0" w:after="0" w:afterAutospacing="0"/>
        <w:ind w:left="0" w:firstLine="0"/>
        <w:rPr>
          <w:color w:val="auto"/>
          <w:highlight w:val="yellow"/>
        </w:rPr>
      </w:pPr>
      <w:r w:rsidRPr="003275EB">
        <w:rPr>
          <w:highlight w:val="yellow"/>
        </w:rPr>
        <w:t xml:space="preserve">Follow </w:t>
      </w:r>
      <w:r w:rsidR="00EA3903" w:rsidRPr="003275EB">
        <w:rPr>
          <w:highlight w:val="yellow"/>
        </w:rPr>
        <w:t>2.1.</w:t>
      </w:r>
      <w:r w:rsidR="002A782D" w:rsidRPr="003275EB">
        <w:rPr>
          <w:highlight w:val="yellow"/>
        </w:rPr>
        <w:t>8</w:t>
      </w:r>
      <w:r w:rsidR="00EA3903" w:rsidRPr="003275EB">
        <w:rPr>
          <w:highlight w:val="yellow"/>
        </w:rPr>
        <w:t xml:space="preserve"> to 2.1.</w:t>
      </w:r>
      <w:r w:rsidR="002A782D" w:rsidRPr="003275EB">
        <w:rPr>
          <w:highlight w:val="yellow"/>
        </w:rPr>
        <w:t>9</w:t>
      </w:r>
      <w:r w:rsidR="003275EB" w:rsidRPr="003275EB">
        <w:rPr>
          <w:highlight w:val="yellow"/>
        </w:rPr>
        <w:t>.</w:t>
      </w:r>
    </w:p>
    <w:p w14:paraId="57CEA63C" w14:textId="051FF090" w:rsidR="003275EB" w:rsidRPr="003275EB" w:rsidRDefault="003275EB" w:rsidP="003275EB">
      <w:pPr>
        <w:pStyle w:val="Jove-Heading2"/>
        <w:numPr>
          <w:ilvl w:val="0"/>
          <w:numId w:val="0"/>
        </w:numPr>
        <w:rPr>
          <w:rFonts w:ascii="Calibri" w:hAnsi="Calibri" w:cs="Calibri"/>
          <w:highlight w:val="yellow"/>
        </w:rPr>
      </w:pPr>
    </w:p>
    <w:p w14:paraId="4AE6CE3C" w14:textId="1B14DE35" w:rsidR="00031A17" w:rsidRPr="003275EB" w:rsidRDefault="000B0079" w:rsidP="003275EB">
      <w:pPr>
        <w:pStyle w:val="NormalWeb"/>
        <w:numPr>
          <w:ilvl w:val="2"/>
          <w:numId w:val="20"/>
        </w:numPr>
        <w:spacing w:before="0" w:beforeAutospacing="0" w:after="0" w:afterAutospacing="0"/>
        <w:ind w:left="0" w:firstLine="0"/>
        <w:rPr>
          <w:color w:val="auto"/>
          <w:highlight w:val="yellow"/>
        </w:rPr>
      </w:pPr>
      <w:r w:rsidRPr="003275EB">
        <w:rPr>
          <w:color w:val="auto"/>
          <w:highlight w:val="yellow"/>
        </w:rPr>
        <w:t xml:space="preserve">Set the </w:t>
      </w:r>
      <w:r w:rsidR="00BC7C91" w:rsidRPr="003275EB">
        <w:rPr>
          <w:color w:val="auto"/>
          <w:highlight w:val="yellow"/>
        </w:rPr>
        <w:t xml:space="preserve">ball mill </w:t>
      </w:r>
      <w:r w:rsidRPr="003275EB">
        <w:rPr>
          <w:color w:val="auto"/>
          <w:highlight w:val="yellow"/>
        </w:rPr>
        <w:t xml:space="preserve">grinder frequency to 30 Hz, and the timer to 60 </w:t>
      </w:r>
      <w:r w:rsidR="002666FF" w:rsidRPr="003275EB">
        <w:rPr>
          <w:color w:val="auto"/>
          <w:highlight w:val="yellow"/>
        </w:rPr>
        <w:t>min</w:t>
      </w:r>
      <w:r w:rsidRPr="003275EB">
        <w:rPr>
          <w:color w:val="auto"/>
          <w:highlight w:val="yellow"/>
        </w:rPr>
        <w:t>.</w:t>
      </w:r>
      <w:r w:rsidR="001F41C8" w:rsidRPr="003275EB">
        <w:rPr>
          <w:color w:val="auto"/>
          <w:highlight w:val="yellow"/>
        </w:rPr>
        <w:t xml:space="preserve"> </w:t>
      </w:r>
      <w:r w:rsidRPr="003275EB">
        <w:rPr>
          <w:color w:val="auto"/>
          <w:highlight w:val="yellow"/>
        </w:rPr>
        <w:t xml:space="preserve">The grinder needs to run for </w:t>
      </w:r>
      <w:r w:rsidR="002E1664" w:rsidRPr="003275EB">
        <w:rPr>
          <w:color w:val="auto"/>
          <w:highlight w:val="yellow"/>
        </w:rPr>
        <w:t>4</w:t>
      </w:r>
      <w:r w:rsidR="00554831" w:rsidRPr="003275EB">
        <w:rPr>
          <w:color w:val="auto"/>
          <w:highlight w:val="yellow"/>
        </w:rPr>
        <w:t xml:space="preserve"> sets </w:t>
      </w:r>
      <w:r w:rsidR="00E267F1" w:rsidRPr="003275EB">
        <w:rPr>
          <w:color w:val="auto"/>
          <w:highlight w:val="yellow"/>
        </w:rPr>
        <w:t>of 60</w:t>
      </w:r>
      <w:r w:rsidR="00554831" w:rsidRPr="003275EB">
        <w:rPr>
          <w:color w:val="auto"/>
          <w:highlight w:val="yellow"/>
        </w:rPr>
        <w:t xml:space="preserve"> </w:t>
      </w:r>
      <w:r w:rsidR="002666FF" w:rsidRPr="003275EB">
        <w:rPr>
          <w:color w:val="auto"/>
          <w:highlight w:val="yellow"/>
        </w:rPr>
        <w:t>min</w:t>
      </w:r>
      <w:r w:rsidR="00D31812" w:rsidRPr="003275EB">
        <w:rPr>
          <w:color w:val="auto"/>
          <w:highlight w:val="yellow"/>
        </w:rPr>
        <w:t>.</w:t>
      </w:r>
      <w:r w:rsidR="001F41C8" w:rsidRPr="003275EB">
        <w:rPr>
          <w:color w:val="auto"/>
          <w:highlight w:val="yellow"/>
        </w:rPr>
        <w:t xml:space="preserve"> </w:t>
      </w:r>
      <w:r w:rsidR="00BD6B63" w:rsidRPr="003275EB">
        <w:rPr>
          <w:color w:val="auto"/>
          <w:highlight w:val="yellow"/>
        </w:rPr>
        <w:t xml:space="preserve">This is </w:t>
      </w:r>
      <w:r w:rsidR="00554831" w:rsidRPr="003275EB">
        <w:rPr>
          <w:color w:val="auto"/>
          <w:highlight w:val="yellow"/>
        </w:rPr>
        <w:t xml:space="preserve">automatically </w:t>
      </w:r>
      <w:r w:rsidR="00BD6B63" w:rsidRPr="003275EB">
        <w:rPr>
          <w:color w:val="auto"/>
          <w:highlight w:val="yellow"/>
        </w:rPr>
        <w:t xml:space="preserve">done with the </w:t>
      </w:r>
      <w:r w:rsidR="00C6535D" w:rsidRPr="003275EB">
        <w:rPr>
          <w:color w:val="auto"/>
          <w:highlight w:val="yellow"/>
        </w:rPr>
        <w:t>homemade</w:t>
      </w:r>
      <w:r w:rsidR="00BD6B63" w:rsidRPr="003275EB">
        <w:rPr>
          <w:color w:val="auto"/>
          <w:highlight w:val="yellow"/>
        </w:rPr>
        <w:t xml:space="preserve"> </w:t>
      </w:r>
      <w:r w:rsidR="00C6535D" w:rsidRPr="003275EB">
        <w:rPr>
          <w:color w:val="auto"/>
          <w:highlight w:val="yellow"/>
        </w:rPr>
        <w:t>“</w:t>
      </w:r>
      <w:r w:rsidR="00BD6B63" w:rsidRPr="003275EB">
        <w:rPr>
          <w:color w:val="auto"/>
          <w:highlight w:val="yellow"/>
        </w:rPr>
        <w:t>Push Button</w:t>
      </w:r>
      <w:r w:rsidR="00C6535D" w:rsidRPr="003275EB">
        <w:rPr>
          <w:color w:val="auto"/>
          <w:highlight w:val="yellow"/>
        </w:rPr>
        <w:t>”</w:t>
      </w:r>
      <w:r w:rsidR="00BD6B63" w:rsidRPr="003275EB">
        <w:rPr>
          <w:color w:val="auto"/>
          <w:highlight w:val="yellow"/>
        </w:rPr>
        <w:t xml:space="preserve"> setup.</w:t>
      </w:r>
      <w:r w:rsidR="00C6535D" w:rsidRPr="003275EB">
        <w:rPr>
          <w:color w:val="auto"/>
          <w:highlight w:val="yellow"/>
        </w:rPr>
        <w:t xml:space="preserve"> </w:t>
      </w:r>
    </w:p>
    <w:p w14:paraId="0A9D608A" w14:textId="39A68C29" w:rsidR="003275EB" w:rsidRPr="003275EB" w:rsidRDefault="003275EB" w:rsidP="003275EB">
      <w:pPr>
        <w:pStyle w:val="NormalWeb"/>
        <w:spacing w:before="0" w:beforeAutospacing="0" w:after="0" w:afterAutospacing="0"/>
        <w:rPr>
          <w:color w:val="auto"/>
          <w:highlight w:val="yellow"/>
        </w:rPr>
      </w:pPr>
    </w:p>
    <w:p w14:paraId="670F57C8" w14:textId="64308C9F" w:rsidR="003275EB" w:rsidRPr="003275EB" w:rsidRDefault="00BD6B63" w:rsidP="003275EB">
      <w:pPr>
        <w:pStyle w:val="NormalWeb"/>
        <w:spacing w:before="0" w:beforeAutospacing="0" w:after="0" w:afterAutospacing="0"/>
        <w:rPr>
          <w:color w:val="auto"/>
        </w:rPr>
      </w:pPr>
      <w:r w:rsidRPr="003275EB">
        <w:rPr>
          <w:b/>
        </w:rPr>
        <w:t>NOTE</w:t>
      </w:r>
      <w:r w:rsidRPr="003275EB">
        <w:t xml:space="preserve">: </w:t>
      </w:r>
      <w:r w:rsidRPr="003275EB">
        <w:rPr>
          <w:color w:val="auto"/>
        </w:rPr>
        <w:t xml:space="preserve">Preliminary kinetic experiments have demonstrated that over </w:t>
      </w:r>
      <w:r w:rsidR="008F6C04" w:rsidRPr="003275EB">
        <w:rPr>
          <w:color w:val="auto"/>
        </w:rPr>
        <w:t xml:space="preserve">3 to </w:t>
      </w:r>
      <w:r w:rsidR="002E1664" w:rsidRPr="003275EB">
        <w:rPr>
          <w:color w:val="auto"/>
        </w:rPr>
        <w:t>4</w:t>
      </w:r>
      <w:r w:rsidRPr="003275EB">
        <w:rPr>
          <w:color w:val="auto"/>
        </w:rPr>
        <w:t xml:space="preserve"> </w:t>
      </w:r>
      <w:r w:rsidR="002666FF" w:rsidRPr="003275EB">
        <w:rPr>
          <w:color w:val="auto"/>
        </w:rPr>
        <w:t>h</w:t>
      </w:r>
      <w:r w:rsidRPr="003275EB">
        <w:rPr>
          <w:color w:val="auto"/>
        </w:rPr>
        <w:t xml:space="preserve"> is required for the </w:t>
      </w:r>
      <w:r w:rsidR="008F6C04" w:rsidRPr="003275EB">
        <w:rPr>
          <w:color w:val="auto"/>
        </w:rPr>
        <w:t>ball mill grinding</w:t>
      </w:r>
      <w:r w:rsidRPr="003275EB">
        <w:rPr>
          <w:color w:val="auto"/>
        </w:rPr>
        <w:t xml:space="preserve"> reaction reaching the desired equilibrium with </w:t>
      </w:r>
      <w:r w:rsidR="00AE552F" w:rsidRPr="003275EB">
        <w:rPr>
          <w:color w:val="auto"/>
        </w:rPr>
        <w:t>me</w:t>
      </w:r>
      <w:r w:rsidRPr="003275EB">
        <w:rPr>
          <w:color w:val="auto"/>
        </w:rPr>
        <w:t>thanol as the LAG solvent</w:t>
      </w:r>
      <w:r w:rsidR="00AE552F" w:rsidRPr="003275EB">
        <w:rPr>
          <w:color w:val="auto"/>
        </w:rPr>
        <w:t>.</w:t>
      </w:r>
      <w:r w:rsidRPr="003275EB">
        <w:rPr>
          <w:color w:val="auto"/>
        </w:rPr>
        <w:t xml:space="preserve"> </w:t>
      </w:r>
    </w:p>
    <w:p w14:paraId="358FA600" w14:textId="77777777" w:rsidR="003275EB" w:rsidRPr="003275EB" w:rsidRDefault="003275EB" w:rsidP="003275EB">
      <w:pPr>
        <w:pStyle w:val="NormalWeb"/>
        <w:spacing w:before="0" w:beforeAutospacing="0" w:after="0" w:afterAutospacing="0"/>
        <w:rPr>
          <w:color w:val="auto"/>
        </w:rPr>
      </w:pPr>
    </w:p>
    <w:p w14:paraId="03E97E47" w14:textId="5F780397" w:rsidR="00D916DB" w:rsidRPr="003275EB" w:rsidRDefault="00AE552F" w:rsidP="003275EB">
      <w:pPr>
        <w:pStyle w:val="NormalWeb"/>
        <w:numPr>
          <w:ilvl w:val="2"/>
          <w:numId w:val="20"/>
        </w:numPr>
        <w:spacing w:before="0" w:beforeAutospacing="0" w:after="0" w:afterAutospacing="0"/>
        <w:ind w:left="0" w:firstLine="0"/>
        <w:rPr>
          <w:color w:val="auto"/>
          <w:highlight w:val="yellow"/>
        </w:rPr>
      </w:pPr>
      <w:r w:rsidRPr="003275EB">
        <w:rPr>
          <w:color w:val="auto"/>
          <w:highlight w:val="yellow"/>
        </w:rPr>
        <w:t>Launch the “</w:t>
      </w:r>
      <w:r w:rsidRPr="003275EB">
        <w:rPr>
          <w:i/>
          <w:color w:val="auto"/>
          <w:highlight w:val="yellow"/>
        </w:rPr>
        <w:t xml:space="preserve">Push </w:t>
      </w:r>
      <w:r w:rsidR="007E7209" w:rsidRPr="003275EB">
        <w:rPr>
          <w:i/>
          <w:color w:val="auto"/>
          <w:highlight w:val="yellow"/>
        </w:rPr>
        <w:t xml:space="preserve">a </w:t>
      </w:r>
      <w:r w:rsidRPr="003275EB">
        <w:rPr>
          <w:i/>
          <w:color w:val="auto"/>
          <w:highlight w:val="yellow"/>
        </w:rPr>
        <w:t>Button</w:t>
      </w:r>
      <w:r w:rsidRPr="003275EB">
        <w:rPr>
          <w:color w:val="auto"/>
          <w:highlight w:val="yellow"/>
        </w:rPr>
        <w:t>” software application.</w:t>
      </w:r>
      <w:r w:rsidR="001F41C8" w:rsidRPr="003275EB">
        <w:rPr>
          <w:color w:val="auto"/>
          <w:highlight w:val="yellow"/>
        </w:rPr>
        <w:t xml:space="preserve"> </w:t>
      </w:r>
      <w:r w:rsidR="00031A17" w:rsidRPr="003275EB">
        <w:rPr>
          <w:color w:val="auto"/>
          <w:highlight w:val="yellow"/>
        </w:rPr>
        <w:t xml:space="preserve">Enter the </w:t>
      </w:r>
      <w:r w:rsidR="00BD6B63" w:rsidRPr="003275EB">
        <w:rPr>
          <w:color w:val="auto"/>
          <w:highlight w:val="yellow"/>
        </w:rPr>
        <w:t xml:space="preserve">4 </w:t>
      </w:r>
      <w:r w:rsidR="00031A17" w:rsidRPr="003275EB">
        <w:rPr>
          <w:color w:val="auto"/>
          <w:highlight w:val="yellow"/>
        </w:rPr>
        <w:t>values</w:t>
      </w:r>
      <w:r w:rsidR="00BD6B63" w:rsidRPr="003275EB">
        <w:rPr>
          <w:color w:val="auto"/>
          <w:highlight w:val="yellow"/>
        </w:rPr>
        <w:t xml:space="preserve"> required</w:t>
      </w:r>
      <w:r w:rsidR="00031A17" w:rsidRPr="003275EB">
        <w:rPr>
          <w:color w:val="auto"/>
          <w:highlight w:val="yellow"/>
        </w:rPr>
        <w:t xml:space="preserve"> </w:t>
      </w:r>
      <w:r w:rsidRPr="003275EB">
        <w:rPr>
          <w:color w:val="auto"/>
          <w:highlight w:val="yellow"/>
        </w:rPr>
        <w:t>to initiali</w:t>
      </w:r>
      <w:r w:rsidR="00574C5B">
        <w:rPr>
          <w:color w:val="auto"/>
          <w:highlight w:val="yellow"/>
        </w:rPr>
        <w:t>z</w:t>
      </w:r>
      <w:r w:rsidRPr="003275EB">
        <w:rPr>
          <w:color w:val="auto"/>
          <w:highlight w:val="yellow"/>
        </w:rPr>
        <w:t xml:space="preserve">e </w:t>
      </w:r>
      <w:r w:rsidR="00E267F1" w:rsidRPr="003275EB">
        <w:rPr>
          <w:color w:val="auto"/>
          <w:highlight w:val="yellow"/>
        </w:rPr>
        <w:t>grinding and</w:t>
      </w:r>
      <w:r w:rsidR="00554831" w:rsidRPr="003275EB">
        <w:rPr>
          <w:color w:val="auto"/>
          <w:highlight w:val="yellow"/>
        </w:rPr>
        <w:t xml:space="preserve"> </w:t>
      </w:r>
      <w:r w:rsidR="00E267F1" w:rsidRPr="003275EB">
        <w:rPr>
          <w:color w:val="auto"/>
          <w:highlight w:val="yellow"/>
        </w:rPr>
        <w:t xml:space="preserve">to </w:t>
      </w:r>
      <w:r w:rsidR="00554831" w:rsidRPr="003275EB">
        <w:rPr>
          <w:color w:val="auto"/>
          <w:highlight w:val="yellow"/>
        </w:rPr>
        <w:t xml:space="preserve">keep grinding </w:t>
      </w:r>
      <w:r w:rsidRPr="003275EB">
        <w:rPr>
          <w:color w:val="auto"/>
          <w:highlight w:val="yellow"/>
        </w:rPr>
        <w:t>over the period of hours required.</w:t>
      </w:r>
      <w:r w:rsidR="0044039B" w:rsidRPr="003275EB">
        <w:rPr>
          <w:color w:val="auto"/>
          <w:highlight w:val="yellow"/>
        </w:rPr>
        <w:t xml:space="preserve"> </w:t>
      </w:r>
      <w:r w:rsidR="007E7209" w:rsidRPr="003275EB">
        <w:rPr>
          <w:b/>
          <w:color w:val="auto"/>
          <w:highlight w:val="yellow"/>
        </w:rPr>
        <w:t>Number of pushes</w:t>
      </w:r>
      <w:r w:rsidR="007E7209" w:rsidRPr="003275EB">
        <w:rPr>
          <w:color w:val="auto"/>
          <w:highlight w:val="yellow"/>
        </w:rPr>
        <w:t>:</w:t>
      </w:r>
      <w:r w:rsidR="001F41C8" w:rsidRPr="003275EB">
        <w:rPr>
          <w:color w:val="auto"/>
          <w:highlight w:val="yellow"/>
        </w:rPr>
        <w:t xml:space="preserve">  </w:t>
      </w:r>
      <w:r w:rsidR="0047501A" w:rsidRPr="003275EB">
        <w:rPr>
          <w:color w:val="auto"/>
          <w:highlight w:val="yellow"/>
        </w:rPr>
        <w:t>4</w:t>
      </w:r>
      <w:r w:rsidR="00F80E86" w:rsidRPr="003275EB">
        <w:rPr>
          <w:color w:val="auto"/>
          <w:highlight w:val="yellow"/>
        </w:rPr>
        <w:t>;</w:t>
      </w:r>
      <w:r w:rsidR="00F80E86" w:rsidRPr="003275EB">
        <w:rPr>
          <w:b/>
          <w:color w:val="auto"/>
          <w:highlight w:val="yellow"/>
        </w:rPr>
        <w:t xml:space="preserve"> </w:t>
      </w:r>
      <w:r w:rsidR="007E7209" w:rsidRPr="003275EB">
        <w:rPr>
          <w:b/>
          <w:color w:val="auto"/>
          <w:highlight w:val="yellow"/>
        </w:rPr>
        <w:t>Push hold (</w:t>
      </w:r>
      <w:r w:rsidR="002666FF" w:rsidRPr="003275EB">
        <w:rPr>
          <w:b/>
          <w:color w:val="auto"/>
          <w:highlight w:val="yellow"/>
        </w:rPr>
        <w:t>s</w:t>
      </w:r>
      <w:r w:rsidR="007E7209" w:rsidRPr="003275EB">
        <w:rPr>
          <w:b/>
          <w:color w:val="auto"/>
          <w:highlight w:val="yellow"/>
        </w:rPr>
        <w:t>)</w:t>
      </w:r>
      <w:r w:rsidR="007E7209" w:rsidRPr="003275EB">
        <w:rPr>
          <w:color w:val="auto"/>
          <w:highlight w:val="yellow"/>
        </w:rPr>
        <w:t>:</w:t>
      </w:r>
      <w:r w:rsidR="00F80E86" w:rsidRPr="003275EB">
        <w:rPr>
          <w:color w:val="auto"/>
          <w:highlight w:val="yellow"/>
        </w:rPr>
        <w:t xml:space="preserve"> </w:t>
      </w:r>
      <w:r w:rsidR="007E7209" w:rsidRPr="003275EB">
        <w:rPr>
          <w:color w:val="auto"/>
          <w:highlight w:val="yellow"/>
        </w:rPr>
        <w:t>10</w:t>
      </w:r>
      <w:r w:rsidR="00F80E86" w:rsidRPr="003275EB">
        <w:rPr>
          <w:color w:val="auto"/>
          <w:highlight w:val="yellow"/>
        </w:rPr>
        <w:t>;</w:t>
      </w:r>
      <w:r w:rsidR="007E7209" w:rsidRPr="003275EB">
        <w:rPr>
          <w:color w:val="auto"/>
          <w:highlight w:val="yellow"/>
        </w:rPr>
        <w:t xml:space="preserve"> </w:t>
      </w:r>
      <w:r w:rsidR="007E7209" w:rsidRPr="003275EB">
        <w:rPr>
          <w:b/>
          <w:color w:val="auto"/>
          <w:highlight w:val="yellow"/>
        </w:rPr>
        <w:t>Push Period (</w:t>
      </w:r>
      <w:r w:rsidR="002666FF" w:rsidRPr="003275EB">
        <w:rPr>
          <w:b/>
          <w:color w:val="auto"/>
          <w:highlight w:val="yellow"/>
        </w:rPr>
        <w:t>min</w:t>
      </w:r>
      <w:r w:rsidR="00F80E86" w:rsidRPr="003275EB">
        <w:rPr>
          <w:b/>
          <w:color w:val="auto"/>
          <w:highlight w:val="yellow"/>
        </w:rPr>
        <w:t>)</w:t>
      </w:r>
      <w:r w:rsidR="00F80E86" w:rsidRPr="003275EB">
        <w:rPr>
          <w:color w:val="auto"/>
          <w:highlight w:val="yellow"/>
        </w:rPr>
        <w:t>:</w:t>
      </w:r>
      <w:r w:rsidR="007E7209" w:rsidRPr="003275EB">
        <w:rPr>
          <w:color w:val="auto"/>
          <w:highlight w:val="yellow"/>
        </w:rPr>
        <w:t>65</w:t>
      </w:r>
      <w:r w:rsidR="00F80E86" w:rsidRPr="003275EB">
        <w:rPr>
          <w:color w:val="auto"/>
          <w:highlight w:val="yellow"/>
        </w:rPr>
        <w:t>;</w:t>
      </w:r>
      <w:r w:rsidR="00031A17" w:rsidRPr="003275EB">
        <w:rPr>
          <w:color w:val="auto"/>
          <w:highlight w:val="yellow"/>
        </w:rPr>
        <w:t xml:space="preserve"> </w:t>
      </w:r>
      <w:r w:rsidR="007E7209" w:rsidRPr="003275EB">
        <w:rPr>
          <w:b/>
          <w:color w:val="auto"/>
          <w:highlight w:val="yellow"/>
        </w:rPr>
        <w:t>Com Port Number</w:t>
      </w:r>
      <w:r w:rsidR="00F80E86" w:rsidRPr="003275EB">
        <w:rPr>
          <w:color w:val="auto"/>
          <w:highlight w:val="yellow"/>
        </w:rPr>
        <w:t xml:space="preserve">: </w:t>
      </w:r>
      <w:r w:rsidR="007E7209" w:rsidRPr="003275EB">
        <w:rPr>
          <w:color w:val="auto"/>
          <w:highlight w:val="yellow"/>
        </w:rPr>
        <w:t>3</w:t>
      </w:r>
      <w:r w:rsidR="00F80E86" w:rsidRPr="003275EB">
        <w:rPr>
          <w:color w:val="auto"/>
          <w:highlight w:val="yellow"/>
        </w:rPr>
        <w:t>.</w:t>
      </w:r>
    </w:p>
    <w:p w14:paraId="2AA01A92" w14:textId="77777777" w:rsidR="003275EB" w:rsidRPr="003275EB" w:rsidRDefault="003275EB" w:rsidP="003275EB">
      <w:pPr>
        <w:pStyle w:val="NormalWeb"/>
        <w:spacing w:before="0" w:beforeAutospacing="0" w:after="0" w:afterAutospacing="0"/>
        <w:rPr>
          <w:color w:val="auto"/>
          <w:highlight w:val="yellow"/>
        </w:rPr>
      </w:pPr>
    </w:p>
    <w:p w14:paraId="226AF3C5" w14:textId="0CD77520" w:rsidR="00C6535D" w:rsidRPr="003275EB" w:rsidRDefault="00E267F1" w:rsidP="003275EB">
      <w:pPr>
        <w:pStyle w:val="ListParagraph"/>
        <w:numPr>
          <w:ilvl w:val="2"/>
          <w:numId w:val="20"/>
        </w:numPr>
        <w:ind w:left="0" w:firstLine="0"/>
        <w:contextualSpacing w:val="0"/>
        <w:rPr>
          <w:highlight w:val="yellow"/>
        </w:rPr>
      </w:pPr>
      <w:r w:rsidRPr="003275EB">
        <w:rPr>
          <w:highlight w:val="yellow"/>
        </w:rPr>
        <w:t>Click on</w:t>
      </w:r>
      <w:r w:rsidR="00C7751A" w:rsidRPr="003275EB">
        <w:rPr>
          <w:highlight w:val="yellow"/>
        </w:rPr>
        <w:t xml:space="preserve"> the</w:t>
      </w:r>
      <w:r w:rsidR="00C6535D" w:rsidRPr="003275EB">
        <w:rPr>
          <w:highlight w:val="yellow"/>
        </w:rPr>
        <w:t xml:space="preserve"> </w:t>
      </w:r>
      <w:r w:rsidR="00C7751A" w:rsidRPr="003275EB">
        <w:rPr>
          <w:b/>
          <w:highlight w:val="yellow"/>
        </w:rPr>
        <w:t>START</w:t>
      </w:r>
      <w:r w:rsidR="00C6535D" w:rsidRPr="003275EB">
        <w:rPr>
          <w:highlight w:val="yellow"/>
        </w:rPr>
        <w:t xml:space="preserve"> button in the </w:t>
      </w:r>
      <w:r w:rsidR="00BA6D78" w:rsidRPr="003275EB">
        <w:rPr>
          <w:color w:val="auto"/>
          <w:highlight w:val="yellow"/>
        </w:rPr>
        <w:t>“</w:t>
      </w:r>
      <w:r w:rsidR="00BA6D78" w:rsidRPr="003275EB">
        <w:rPr>
          <w:i/>
          <w:color w:val="auto"/>
          <w:highlight w:val="yellow"/>
        </w:rPr>
        <w:t>Push a Button</w:t>
      </w:r>
      <w:r w:rsidR="00BA6D78" w:rsidRPr="003275EB">
        <w:rPr>
          <w:color w:val="auto"/>
          <w:highlight w:val="yellow"/>
        </w:rPr>
        <w:t>”</w:t>
      </w:r>
      <w:r w:rsidR="00C6535D" w:rsidRPr="003275EB">
        <w:rPr>
          <w:highlight w:val="yellow"/>
        </w:rPr>
        <w:t>software</w:t>
      </w:r>
      <w:r w:rsidR="00554831" w:rsidRPr="003275EB">
        <w:rPr>
          <w:highlight w:val="yellow"/>
        </w:rPr>
        <w:t xml:space="preserve"> and grinding will start</w:t>
      </w:r>
      <w:r w:rsidR="00C6535D" w:rsidRPr="003275EB">
        <w:rPr>
          <w:highlight w:val="yellow"/>
        </w:rPr>
        <w:t>.</w:t>
      </w:r>
      <w:r w:rsidR="001F41C8" w:rsidRPr="003275EB">
        <w:rPr>
          <w:highlight w:val="yellow"/>
        </w:rPr>
        <w:t xml:space="preserve"> </w:t>
      </w:r>
      <w:r w:rsidR="00C6535D" w:rsidRPr="003275EB">
        <w:rPr>
          <w:highlight w:val="yellow"/>
        </w:rPr>
        <w:t xml:space="preserve">The grinder will </w:t>
      </w:r>
      <w:r w:rsidR="00C7751A" w:rsidRPr="003275EB">
        <w:rPr>
          <w:highlight w:val="yellow"/>
        </w:rPr>
        <w:t xml:space="preserve">automatically </w:t>
      </w:r>
      <w:r w:rsidR="00C6535D" w:rsidRPr="003275EB">
        <w:rPr>
          <w:highlight w:val="yellow"/>
        </w:rPr>
        <w:t xml:space="preserve">stop after 60 </w:t>
      </w:r>
      <w:r w:rsidR="002666FF" w:rsidRPr="003275EB">
        <w:rPr>
          <w:highlight w:val="yellow"/>
        </w:rPr>
        <w:t>min</w:t>
      </w:r>
      <w:r w:rsidR="00C6535D" w:rsidRPr="003275EB">
        <w:rPr>
          <w:highlight w:val="yellow"/>
        </w:rPr>
        <w:t xml:space="preserve"> </w:t>
      </w:r>
      <w:r w:rsidR="00C7751A" w:rsidRPr="003275EB">
        <w:rPr>
          <w:highlight w:val="yellow"/>
        </w:rPr>
        <w:t>grinding</w:t>
      </w:r>
      <w:r w:rsidR="00554831" w:rsidRPr="003275EB">
        <w:rPr>
          <w:highlight w:val="yellow"/>
        </w:rPr>
        <w:t xml:space="preserve"> </w:t>
      </w:r>
      <w:r w:rsidRPr="003275EB">
        <w:rPr>
          <w:highlight w:val="yellow"/>
        </w:rPr>
        <w:t xml:space="preserve">as </w:t>
      </w:r>
      <w:r w:rsidR="00554831" w:rsidRPr="003275EB">
        <w:rPr>
          <w:highlight w:val="yellow"/>
        </w:rPr>
        <w:t xml:space="preserve">set on the </w:t>
      </w:r>
      <w:r w:rsidR="000828B6" w:rsidRPr="003275EB">
        <w:rPr>
          <w:highlight w:val="yellow"/>
        </w:rPr>
        <w:t>ball mill grinder</w:t>
      </w:r>
      <w:r w:rsidR="00C7751A" w:rsidRPr="003275EB">
        <w:rPr>
          <w:highlight w:val="yellow"/>
        </w:rPr>
        <w:t xml:space="preserve">. The software on reaching 65 </w:t>
      </w:r>
      <w:r w:rsidR="002666FF" w:rsidRPr="003275EB">
        <w:rPr>
          <w:highlight w:val="yellow"/>
        </w:rPr>
        <w:t>min</w:t>
      </w:r>
      <w:r w:rsidR="00C7751A" w:rsidRPr="003275EB">
        <w:rPr>
          <w:highlight w:val="yellow"/>
        </w:rPr>
        <w:t xml:space="preserve"> will </w:t>
      </w:r>
      <w:r w:rsidR="00EA3903" w:rsidRPr="003275EB">
        <w:rPr>
          <w:highlight w:val="yellow"/>
        </w:rPr>
        <w:t xml:space="preserve">send an instruction to activate the solenoid to </w:t>
      </w:r>
      <w:r w:rsidR="00C7751A" w:rsidRPr="003275EB">
        <w:rPr>
          <w:highlight w:val="yellow"/>
        </w:rPr>
        <w:t xml:space="preserve">press down the </w:t>
      </w:r>
      <w:r w:rsidR="00BC7C91" w:rsidRPr="003275EB">
        <w:rPr>
          <w:highlight w:val="yellow"/>
        </w:rPr>
        <w:t xml:space="preserve">ball </w:t>
      </w:r>
      <w:r w:rsidR="00E75806" w:rsidRPr="003275EB">
        <w:rPr>
          <w:highlight w:val="yellow"/>
        </w:rPr>
        <w:t>mill grinder</w:t>
      </w:r>
      <w:r w:rsidR="00C7751A" w:rsidRPr="003275EB">
        <w:rPr>
          <w:highlight w:val="yellow"/>
        </w:rPr>
        <w:t xml:space="preserve"> </w:t>
      </w:r>
      <w:r w:rsidR="00C7751A" w:rsidRPr="003275EB">
        <w:rPr>
          <w:b/>
          <w:highlight w:val="yellow"/>
        </w:rPr>
        <w:t>START</w:t>
      </w:r>
      <w:r w:rsidR="00C7751A" w:rsidRPr="003275EB">
        <w:rPr>
          <w:highlight w:val="yellow"/>
        </w:rPr>
        <w:t xml:space="preserve"> button</w:t>
      </w:r>
      <w:r w:rsidR="00554831" w:rsidRPr="003275EB">
        <w:rPr>
          <w:highlight w:val="yellow"/>
        </w:rPr>
        <w:t xml:space="preserve"> and restart grinding</w:t>
      </w:r>
      <w:r w:rsidR="00C7751A" w:rsidRPr="003275EB">
        <w:rPr>
          <w:highlight w:val="yellow"/>
        </w:rPr>
        <w:t xml:space="preserve">. This cycle will be repeated as many times as requested in the </w:t>
      </w:r>
      <w:r w:rsidR="00C7751A" w:rsidRPr="003275EB">
        <w:rPr>
          <w:color w:val="auto"/>
          <w:highlight w:val="yellow"/>
        </w:rPr>
        <w:t xml:space="preserve">“Push Button” </w:t>
      </w:r>
      <w:r w:rsidR="00C7751A" w:rsidRPr="003275EB">
        <w:rPr>
          <w:highlight w:val="yellow"/>
        </w:rPr>
        <w:t>software.</w:t>
      </w:r>
    </w:p>
    <w:p w14:paraId="40B50F9C" w14:textId="17136F5A" w:rsidR="003275EB" w:rsidRPr="003275EB" w:rsidRDefault="003275EB" w:rsidP="003275EB">
      <w:pPr>
        <w:pStyle w:val="ListParagraph"/>
        <w:ind w:left="0"/>
        <w:contextualSpacing w:val="0"/>
        <w:rPr>
          <w:highlight w:val="yellow"/>
        </w:rPr>
      </w:pPr>
    </w:p>
    <w:p w14:paraId="530DE8D3" w14:textId="3C2C506D" w:rsidR="00C7751A" w:rsidRPr="003275EB" w:rsidRDefault="00554831" w:rsidP="003275EB">
      <w:r w:rsidRPr="003275EB">
        <w:rPr>
          <w:b/>
        </w:rPr>
        <w:t>NOTE</w:t>
      </w:r>
      <w:r w:rsidRPr="003275EB">
        <w:t xml:space="preserve">: On </w:t>
      </w:r>
      <w:r w:rsidR="00E267F1" w:rsidRPr="003275EB">
        <w:t>clicking the</w:t>
      </w:r>
      <w:r w:rsidRPr="003275EB">
        <w:t xml:space="preserve"> </w:t>
      </w:r>
      <w:r w:rsidRPr="003275EB">
        <w:rPr>
          <w:b/>
        </w:rPr>
        <w:t>START</w:t>
      </w:r>
      <w:r w:rsidRPr="003275EB">
        <w:t xml:space="preserve"> </w:t>
      </w:r>
      <w:r w:rsidR="00E267F1" w:rsidRPr="003275EB">
        <w:t xml:space="preserve">button </w:t>
      </w:r>
      <w:r w:rsidRPr="003275EB">
        <w:t xml:space="preserve">on the </w:t>
      </w:r>
      <w:r w:rsidR="00BA6D78" w:rsidRPr="003275EB">
        <w:rPr>
          <w:color w:val="auto"/>
        </w:rPr>
        <w:t>“</w:t>
      </w:r>
      <w:r w:rsidR="00BA6D78" w:rsidRPr="003275EB">
        <w:rPr>
          <w:i/>
          <w:color w:val="auto"/>
        </w:rPr>
        <w:t>Push a Button</w:t>
      </w:r>
      <w:r w:rsidR="00BA6D78" w:rsidRPr="003275EB">
        <w:rPr>
          <w:color w:val="auto"/>
        </w:rPr>
        <w:t>”</w:t>
      </w:r>
      <w:r w:rsidRPr="003275EB">
        <w:t xml:space="preserve"> software, the relay will activate the solenoid situated in a fixed position </w:t>
      </w:r>
      <w:r w:rsidR="00E267F1" w:rsidRPr="003275EB">
        <w:t xml:space="preserve">directly </w:t>
      </w:r>
      <w:r w:rsidRPr="003275EB">
        <w:t xml:space="preserve">over the </w:t>
      </w:r>
      <w:r w:rsidRPr="003275EB">
        <w:rPr>
          <w:b/>
        </w:rPr>
        <w:t>START</w:t>
      </w:r>
      <w:r w:rsidRPr="003275EB">
        <w:t xml:space="preserve"> button from the </w:t>
      </w:r>
      <w:r w:rsidR="00BC7C91" w:rsidRPr="003275EB">
        <w:t>ball mill grinder</w:t>
      </w:r>
      <w:r w:rsidRPr="003275EB">
        <w:t xml:space="preserve">. The solenoid will immediately hit the </w:t>
      </w:r>
      <w:r w:rsidRPr="003275EB">
        <w:rPr>
          <w:b/>
        </w:rPr>
        <w:t>START</w:t>
      </w:r>
      <w:r w:rsidRPr="003275EB">
        <w:t xml:space="preserve"> button on the MM400 grinder, initialling the grindin</w:t>
      </w:r>
      <w:r w:rsidR="003275EB" w:rsidRPr="003275EB">
        <w:t>g. The solenoid will release it</w:t>
      </w:r>
      <w:r w:rsidRPr="003275EB">
        <w:t xml:space="preserve">s </w:t>
      </w:r>
      <w:r w:rsidR="00BA6D78" w:rsidRPr="003275EB">
        <w:t>grip</w:t>
      </w:r>
      <w:r w:rsidRPr="003275EB">
        <w:t xml:space="preserve"> on the </w:t>
      </w:r>
      <w:r w:rsidRPr="003275EB">
        <w:rPr>
          <w:b/>
        </w:rPr>
        <w:t>START</w:t>
      </w:r>
      <w:r w:rsidRPr="003275EB">
        <w:t xml:space="preserve"> button after the </w:t>
      </w:r>
      <w:r w:rsidR="00E267F1" w:rsidRPr="003275EB">
        <w:t xml:space="preserve">set </w:t>
      </w:r>
      <w:r w:rsidRPr="003275EB">
        <w:t xml:space="preserve">number of seconds entered in the </w:t>
      </w:r>
      <w:r w:rsidR="00BA6D78" w:rsidRPr="003275EB">
        <w:t>Push hold</w:t>
      </w:r>
      <w:r w:rsidRPr="003275EB">
        <w:t>.</w:t>
      </w:r>
      <w:r w:rsidR="003275EB" w:rsidRPr="003275EB">
        <w:t xml:space="preserve"> </w:t>
      </w:r>
      <w:r w:rsidR="00C7751A" w:rsidRPr="003275EB">
        <w:t xml:space="preserve">It is recommended to allow the grinder to rest for 5 </w:t>
      </w:r>
      <w:r w:rsidR="002666FF" w:rsidRPr="003275EB">
        <w:t>min</w:t>
      </w:r>
      <w:r w:rsidR="00C7751A" w:rsidRPr="003275EB">
        <w:t xml:space="preserve"> between </w:t>
      </w:r>
      <w:r w:rsidR="00C7751A" w:rsidRPr="003275EB">
        <w:lastRenderedPageBreak/>
        <w:t xml:space="preserve">periods of 60 </w:t>
      </w:r>
      <w:r w:rsidR="002666FF" w:rsidRPr="003275EB">
        <w:t>min</w:t>
      </w:r>
      <w:r w:rsidR="00C7751A" w:rsidRPr="003275EB">
        <w:t xml:space="preserve"> grinding time</w:t>
      </w:r>
      <w:r w:rsidR="00E267F1" w:rsidRPr="003275EB">
        <w:t xml:space="preserve"> </w:t>
      </w:r>
      <w:r w:rsidR="00BA6D78" w:rsidRPr="003275EB">
        <w:t xml:space="preserve">and the start of the next grinding session </w:t>
      </w:r>
      <w:r w:rsidR="00E267F1" w:rsidRPr="003275EB">
        <w:t>to prevent the motor from overheating</w:t>
      </w:r>
      <w:r w:rsidR="00C7751A" w:rsidRPr="003275EB">
        <w:t xml:space="preserve">. </w:t>
      </w:r>
    </w:p>
    <w:p w14:paraId="0B163374" w14:textId="77777777" w:rsidR="003275EB" w:rsidRPr="003275EB" w:rsidRDefault="003275EB" w:rsidP="003275EB"/>
    <w:p w14:paraId="2D153A51" w14:textId="65964611" w:rsidR="00C6535D" w:rsidRPr="003275EB" w:rsidRDefault="00966E9B" w:rsidP="003275EB">
      <w:pPr>
        <w:pStyle w:val="ListParagraph"/>
        <w:numPr>
          <w:ilvl w:val="2"/>
          <w:numId w:val="20"/>
        </w:numPr>
        <w:ind w:left="0" w:firstLine="0"/>
        <w:contextualSpacing w:val="0"/>
      </w:pPr>
      <w:r w:rsidRPr="003275EB">
        <w:rPr>
          <w:color w:val="000000" w:themeColor="text1"/>
        </w:rPr>
        <w:t xml:space="preserve">Analyse the phase composition by Rietveld refinement </w:t>
      </w:r>
      <w:r w:rsidR="00BA6D78" w:rsidRPr="003275EB">
        <w:rPr>
          <w:color w:val="000000" w:themeColor="text1"/>
        </w:rPr>
        <w:t xml:space="preserve">as in </w:t>
      </w:r>
      <w:r w:rsidR="00EA3903" w:rsidRPr="003275EB">
        <w:rPr>
          <w:color w:val="000000" w:themeColor="text1"/>
        </w:rPr>
        <w:t>2.1.1</w:t>
      </w:r>
      <w:r w:rsidR="007E7985" w:rsidRPr="003275EB">
        <w:rPr>
          <w:color w:val="000000" w:themeColor="text1"/>
        </w:rPr>
        <w:t>3</w:t>
      </w:r>
      <w:r w:rsidR="00BA6D78" w:rsidRPr="003275EB">
        <w:rPr>
          <w:color w:val="000000" w:themeColor="text1"/>
        </w:rPr>
        <w:t xml:space="preserve"> to </w:t>
      </w:r>
      <w:r w:rsidR="00EA3903" w:rsidRPr="003275EB">
        <w:rPr>
          <w:color w:val="000000" w:themeColor="text1"/>
        </w:rPr>
        <w:t>2.1.1</w:t>
      </w:r>
      <w:r w:rsidR="00F80E86" w:rsidRPr="003275EB">
        <w:rPr>
          <w:color w:val="000000" w:themeColor="text1"/>
        </w:rPr>
        <w:t>5</w:t>
      </w:r>
      <w:r w:rsidR="00EA3903" w:rsidRPr="003275EB">
        <w:rPr>
          <w:color w:val="000000" w:themeColor="text1"/>
        </w:rPr>
        <w:t xml:space="preserve"> </w:t>
      </w:r>
      <w:r w:rsidR="00BA6D78" w:rsidRPr="003275EB">
        <w:rPr>
          <w:color w:val="000000" w:themeColor="text1"/>
        </w:rPr>
        <w:t xml:space="preserve">and the chemical composition by HPLC as in </w:t>
      </w:r>
      <w:r w:rsidR="00EA3903" w:rsidRPr="003275EB">
        <w:rPr>
          <w:color w:val="000000" w:themeColor="text1"/>
        </w:rPr>
        <w:t>2.1.1</w:t>
      </w:r>
      <w:r w:rsidR="00F80E86" w:rsidRPr="003275EB">
        <w:rPr>
          <w:color w:val="000000" w:themeColor="text1"/>
        </w:rPr>
        <w:t>6</w:t>
      </w:r>
      <w:r w:rsidR="00EA3903" w:rsidRPr="003275EB">
        <w:rPr>
          <w:color w:val="000000" w:themeColor="text1"/>
        </w:rPr>
        <w:t xml:space="preserve"> to 2.1.</w:t>
      </w:r>
      <w:r w:rsidR="007F218C" w:rsidRPr="003275EB">
        <w:rPr>
          <w:color w:val="000000" w:themeColor="text1"/>
        </w:rPr>
        <w:t>2</w:t>
      </w:r>
      <w:r w:rsidR="00F80E86" w:rsidRPr="003275EB">
        <w:rPr>
          <w:color w:val="000000" w:themeColor="text1"/>
        </w:rPr>
        <w:t>1</w:t>
      </w:r>
      <w:r w:rsidR="00C6535D" w:rsidRPr="003275EB">
        <w:rPr>
          <w:color w:val="000000" w:themeColor="text1"/>
        </w:rPr>
        <w:t>.</w:t>
      </w:r>
    </w:p>
    <w:p w14:paraId="510ADA75" w14:textId="77777777" w:rsidR="003275EB" w:rsidRPr="003275EB" w:rsidRDefault="003275EB" w:rsidP="003275EB">
      <w:pPr>
        <w:pStyle w:val="ListParagraph"/>
        <w:ind w:left="0"/>
        <w:contextualSpacing w:val="0"/>
      </w:pPr>
    </w:p>
    <w:p w14:paraId="3E0DCB30" w14:textId="15D9DB2F" w:rsidR="00580808" w:rsidRPr="003275EB" w:rsidRDefault="00580808" w:rsidP="003275EB">
      <w:pPr>
        <w:pStyle w:val="ListParagraph"/>
        <w:numPr>
          <w:ilvl w:val="2"/>
          <w:numId w:val="20"/>
        </w:numPr>
        <w:ind w:left="0" w:firstLine="0"/>
        <w:contextualSpacing w:val="0"/>
      </w:pPr>
      <w:r w:rsidRPr="003275EB">
        <w:rPr>
          <w:color w:val="000000" w:themeColor="text1"/>
        </w:rPr>
        <w:t xml:space="preserve">Calculate the term </w:t>
      </w:r>
      <w:r w:rsidRPr="003275EB">
        <w:rPr>
          <w:b/>
          <w:color w:val="000000" w:themeColor="text1"/>
        </w:rPr>
        <w:t xml:space="preserve">R </w:t>
      </w:r>
      <w:r w:rsidRPr="003275EB">
        <w:rPr>
          <w:color w:val="000000" w:themeColor="text1"/>
        </w:rPr>
        <w:t>as in</w:t>
      </w:r>
      <w:r w:rsidRPr="003275EB">
        <w:rPr>
          <w:b/>
          <w:color w:val="000000" w:themeColor="text1"/>
        </w:rPr>
        <w:t xml:space="preserve"> </w:t>
      </w:r>
      <w:r w:rsidRPr="003275EB">
        <w:rPr>
          <w:color w:val="000000" w:themeColor="text1"/>
        </w:rPr>
        <w:t>3.1.8.</w:t>
      </w:r>
    </w:p>
    <w:p w14:paraId="61BA5B56" w14:textId="0F13A970" w:rsidR="003275EB" w:rsidRPr="003275EB" w:rsidRDefault="003275EB" w:rsidP="003275EB">
      <w:pPr>
        <w:pStyle w:val="ListParagraph"/>
        <w:ind w:left="0"/>
        <w:contextualSpacing w:val="0"/>
        <w:rPr>
          <w:highlight w:val="yellow"/>
        </w:rPr>
      </w:pPr>
    </w:p>
    <w:p w14:paraId="6DEE10CD" w14:textId="4426CAC6" w:rsidR="000B0079" w:rsidRPr="003275EB" w:rsidRDefault="000B0079" w:rsidP="003275EB">
      <w:pPr>
        <w:pStyle w:val="ListParagraph"/>
        <w:numPr>
          <w:ilvl w:val="2"/>
          <w:numId w:val="20"/>
        </w:numPr>
        <w:ind w:left="0" w:firstLine="0"/>
        <w:contextualSpacing w:val="0"/>
      </w:pPr>
      <w:r w:rsidRPr="003275EB">
        <w:rPr>
          <w:color w:val="000000" w:themeColor="text1"/>
        </w:rPr>
        <w:t>Repeat the full procedure with different volumes of the same solvent to define the equilibrium curve. In this example</w:t>
      </w:r>
      <w:r w:rsidR="007F2903" w:rsidRPr="003275EB">
        <w:rPr>
          <w:color w:val="000000" w:themeColor="text1"/>
        </w:rPr>
        <w:t>,</w:t>
      </w:r>
      <w:r w:rsidRPr="003275EB">
        <w:rPr>
          <w:color w:val="000000" w:themeColor="text1"/>
        </w:rPr>
        <w:t xml:space="preserve"> </w:t>
      </w:r>
      <w:r w:rsidR="007F2903" w:rsidRPr="003275EB">
        <w:rPr>
          <w:color w:val="000000" w:themeColor="text1"/>
        </w:rPr>
        <w:t xml:space="preserve">perform </w:t>
      </w:r>
      <w:r w:rsidRPr="003275EB">
        <w:rPr>
          <w:color w:val="000000" w:themeColor="text1"/>
        </w:rPr>
        <w:t>independent experiments with 25</w:t>
      </w:r>
      <w:r w:rsidR="00580808" w:rsidRPr="003275EB">
        <w:rPr>
          <w:color w:val="000000" w:themeColor="text1"/>
        </w:rPr>
        <w:t>.0</w:t>
      </w:r>
      <w:r w:rsidR="003275EB" w:rsidRPr="003275EB">
        <w:rPr>
          <w:color w:val="000000" w:themeColor="text1"/>
        </w:rPr>
        <w:t xml:space="preserve"> </w:t>
      </w:r>
      <w:r w:rsidR="0000006C" w:rsidRPr="003275EB">
        <w:t>µL,</w:t>
      </w:r>
      <w:r w:rsidRPr="003275EB">
        <w:rPr>
          <w:color w:val="000000" w:themeColor="text1"/>
        </w:rPr>
        <w:t xml:space="preserve"> 50</w:t>
      </w:r>
      <w:r w:rsidR="00580808" w:rsidRPr="003275EB">
        <w:rPr>
          <w:color w:val="000000" w:themeColor="text1"/>
        </w:rPr>
        <w:t>.0</w:t>
      </w:r>
      <w:r w:rsidR="003275EB" w:rsidRPr="003275EB">
        <w:rPr>
          <w:color w:val="000000" w:themeColor="text1"/>
        </w:rPr>
        <w:t xml:space="preserve"> </w:t>
      </w:r>
      <w:r w:rsidR="0000006C" w:rsidRPr="003275EB">
        <w:t>µL,</w:t>
      </w:r>
      <w:r w:rsidRPr="003275EB">
        <w:rPr>
          <w:color w:val="000000" w:themeColor="text1"/>
        </w:rPr>
        <w:t xml:space="preserve"> 60</w:t>
      </w:r>
      <w:r w:rsidR="00580808" w:rsidRPr="003275EB">
        <w:rPr>
          <w:color w:val="000000" w:themeColor="text1"/>
        </w:rPr>
        <w:t>.0</w:t>
      </w:r>
      <w:r w:rsidR="003275EB" w:rsidRPr="003275EB">
        <w:rPr>
          <w:color w:val="000000" w:themeColor="text1"/>
        </w:rPr>
        <w:t xml:space="preserve"> </w:t>
      </w:r>
      <w:r w:rsidR="0000006C" w:rsidRPr="003275EB">
        <w:t>µL,</w:t>
      </w:r>
      <w:r w:rsidRPr="003275EB">
        <w:rPr>
          <w:color w:val="000000" w:themeColor="text1"/>
        </w:rPr>
        <w:t xml:space="preserve"> 63</w:t>
      </w:r>
      <w:r w:rsidR="00580808" w:rsidRPr="003275EB">
        <w:rPr>
          <w:color w:val="000000" w:themeColor="text1"/>
        </w:rPr>
        <w:t>.0</w:t>
      </w:r>
      <w:r w:rsidR="003275EB" w:rsidRPr="003275EB">
        <w:rPr>
          <w:color w:val="000000" w:themeColor="text1"/>
        </w:rPr>
        <w:t xml:space="preserve"> </w:t>
      </w:r>
      <w:r w:rsidR="0000006C" w:rsidRPr="003275EB">
        <w:t>µL,</w:t>
      </w:r>
      <w:r w:rsidRPr="003275EB">
        <w:rPr>
          <w:color w:val="000000" w:themeColor="text1"/>
        </w:rPr>
        <w:t xml:space="preserve"> 64</w:t>
      </w:r>
      <w:r w:rsidR="00580808" w:rsidRPr="003275EB">
        <w:rPr>
          <w:color w:val="000000" w:themeColor="text1"/>
        </w:rPr>
        <w:t>.0</w:t>
      </w:r>
      <w:r w:rsidR="003275EB" w:rsidRPr="003275EB">
        <w:rPr>
          <w:color w:val="000000" w:themeColor="text1"/>
        </w:rPr>
        <w:t xml:space="preserve"> </w:t>
      </w:r>
      <w:r w:rsidR="0000006C" w:rsidRPr="003275EB">
        <w:t>µL,</w:t>
      </w:r>
      <w:r w:rsidR="00E267F1" w:rsidRPr="003275EB">
        <w:rPr>
          <w:color w:val="000000" w:themeColor="text1"/>
        </w:rPr>
        <w:t xml:space="preserve"> 66</w:t>
      </w:r>
      <w:r w:rsidR="00580808" w:rsidRPr="003275EB">
        <w:rPr>
          <w:color w:val="000000" w:themeColor="text1"/>
        </w:rPr>
        <w:t>.0</w:t>
      </w:r>
      <w:r w:rsidR="003275EB" w:rsidRPr="003275EB">
        <w:rPr>
          <w:color w:val="000000" w:themeColor="text1"/>
        </w:rPr>
        <w:t xml:space="preserve"> </w:t>
      </w:r>
      <w:r w:rsidR="0000006C" w:rsidRPr="003275EB">
        <w:t>µL,</w:t>
      </w:r>
      <w:r w:rsidRPr="003275EB">
        <w:rPr>
          <w:color w:val="000000" w:themeColor="text1"/>
        </w:rPr>
        <w:t xml:space="preserve"> 67</w:t>
      </w:r>
      <w:r w:rsidR="00580808" w:rsidRPr="003275EB">
        <w:rPr>
          <w:color w:val="000000" w:themeColor="text1"/>
        </w:rPr>
        <w:t>.0</w:t>
      </w:r>
      <w:r w:rsidR="003275EB" w:rsidRPr="003275EB">
        <w:rPr>
          <w:color w:val="000000" w:themeColor="text1"/>
        </w:rPr>
        <w:t xml:space="preserve"> </w:t>
      </w:r>
      <w:r w:rsidR="0000006C" w:rsidRPr="003275EB">
        <w:t>µL,</w:t>
      </w:r>
      <w:r w:rsidRPr="003275EB">
        <w:rPr>
          <w:color w:val="000000" w:themeColor="text1"/>
        </w:rPr>
        <w:t xml:space="preserve"> 68</w:t>
      </w:r>
      <w:r w:rsidR="00580808" w:rsidRPr="003275EB">
        <w:rPr>
          <w:color w:val="000000" w:themeColor="text1"/>
        </w:rPr>
        <w:t>.0</w:t>
      </w:r>
      <w:r w:rsidR="003275EB" w:rsidRPr="003275EB">
        <w:rPr>
          <w:color w:val="000000" w:themeColor="text1"/>
        </w:rPr>
        <w:t xml:space="preserve"> </w:t>
      </w:r>
      <w:r w:rsidR="0000006C" w:rsidRPr="003275EB">
        <w:t>µL,</w:t>
      </w:r>
      <w:r w:rsidRPr="003275EB">
        <w:rPr>
          <w:color w:val="000000" w:themeColor="text1"/>
        </w:rPr>
        <w:t xml:space="preserve"> 69</w:t>
      </w:r>
      <w:r w:rsidR="00580808" w:rsidRPr="003275EB">
        <w:rPr>
          <w:color w:val="000000" w:themeColor="text1"/>
        </w:rPr>
        <w:t>.0</w:t>
      </w:r>
      <w:r w:rsidR="003275EB" w:rsidRPr="003275EB">
        <w:rPr>
          <w:color w:val="000000" w:themeColor="text1"/>
        </w:rPr>
        <w:t xml:space="preserve"> </w:t>
      </w:r>
      <w:r w:rsidR="0000006C" w:rsidRPr="003275EB">
        <w:t>µL,</w:t>
      </w:r>
      <w:r w:rsidRPr="003275EB">
        <w:rPr>
          <w:color w:val="000000" w:themeColor="text1"/>
        </w:rPr>
        <w:t xml:space="preserve"> 70</w:t>
      </w:r>
      <w:r w:rsidR="00580808" w:rsidRPr="003275EB">
        <w:rPr>
          <w:color w:val="000000" w:themeColor="text1"/>
        </w:rPr>
        <w:t>.0</w:t>
      </w:r>
      <w:r w:rsidR="003275EB" w:rsidRPr="003275EB">
        <w:rPr>
          <w:color w:val="000000" w:themeColor="text1"/>
        </w:rPr>
        <w:t xml:space="preserve"> </w:t>
      </w:r>
      <w:r w:rsidR="0000006C" w:rsidRPr="003275EB">
        <w:t>µL,</w:t>
      </w:r>
      <w:r w:rsidRPr="003275EB">
        <w:rPr>
          <w:color w:val="000000" w:themeColor="text1"/>
        </w:rPr>
        <w:t xml:space="preserve"> 75</w:t>
      </w:r>
      <w:r w:rsidR="00580808" w:rsidRPr="003275EB">
        <w:rPr>
          <w:color w:val="000000" w:themeColor="text1"/>
        </w:rPr>
        <w:t>.0</w:t>
      </w:r>
      <w:r w:rsidR="003275EB" w:rsidRPr="003275EB">
        <w:rPr>
          <w:color w:val="000000" w:themeColor="text1"/>
        </w:rPr>
        <w:t xml:space="preserve"> </w:t>
      </w:r>
      <w:r w:rsidR="0000006C" w:rsidRPr="003275EB">
        <w:t>µL,</w:t>
      </w:r>
      <w:r w:rsidRPr="003275EB">
        <w:rPr>
          <w:color w:val="000000" w:themeColor="text1"/>
        </w:rPr>
        <w:t xml:space="preserve"> 80</w:t>
      </w:r>
      <w:r w:rsidR="00580808" w:rsidRPr="003275EB">
        <w:rPr>
          <w:color w:val="000000" w:themeColor="text1"/>
        </w:rPr>
        <w:t>.0</w:t>
      </w:r>
      <w:r w:rsidR="003275EB" w:rsidRPr="003275EB">
        <w:rPr>
          <w:color w:val="000000" w:themeColor="text1"/>
        </w:rPr>
        <w:t xml:space="preserve"> </w:t>
      </w:r>
      <w:r w:rsidR="0000006C" w:rsidRPr="003275EB">
        <w:t>µL</w:t>
      </w:r>
      <w:r w:rsidR="001F41C8" w:rsidRPr="003275EB">
        <w:t xml:space="preserve"> </w:t>
      </w:r>
      <w:r w:rsidRPr="003275EB">
        <w:rPr>
          <w:color w:val="000000" w:themeColor="text1"/>
        </w:rPr>
        <w:t>and 85</w:t>
      </w:r>
      <w:r w:rsidR="00580808" w:rsidRPr="003275EB">
        <w:rPr>
          <w:color w:val="000000" w:themeColor="text1"/>
        </w:rPr>
        <w:t>.0</w:t>
      </w:r>
      <w:r w:rsidR="003275EB" w:rsidRPr="003275EB">
        <w:rPr>
          <w:color w:val="000000" w:themeColor="text1"/>
        </w:rPr>
        <w:t xml:space="preserve"> </w:t>
      </w:r>
      <w:r w:rsidR="0000006C" w:rsidRPr="003275EB">
        <w:t>µL</w:t>
      </w:r>
      <w:r w:rsidR="001F41C8" w:rsidRPr="003275EB">
        <w:t xml:space="preserve"> </w:t>
      </w:r>
      <w:r w:rsidRPr="003275EB">
        <w:rPr>
          <w:color w:val="000000" w:themeColor="text1"/>
        </w:rPr>
        <w:t>methanol.</w:t>
      </w:r>
    </w:p>
    <w:p w14:paraId="58D8F177" w14:textId="71A63BD2" w:rsidR="003275EB" w:rsidRPr="003275EB" w:rsidRDefault="003275EB" w:rsidP="003275EB">
      <w:pPr>
        <w:pStyle w:val="ListParagraph"/>
        <w:ind w:left="0"/>
        <w:contextualSpacing w:val="0"/>
      </w:pPr>
    </w:p>
    <w:p w14:paraId="44918794" w14:textId="5D8C1214" w:rsidR="00BA6D78" w:rsidRPr="003275EB" w:rsidRDefault="00580808" w:rsidP="003275EB">
      <w:pPr>
        <w:pStyle w:val="ListParagraph"/>
        <w:numPr>
          <w:ilvl w:val="2"/>
          <w:numId w:val="20"/>
        </w:numPr>
        <w:ind w:left="0" w:firstLine="0"/>
        <w:contextualSpacing w:val="0"/>
      </w:pPr>
      <w:r w:rsidRPr="003275EB">
        <w:t>Plot</w:t>
      </w:r>
      <w:r w:rsidR="00BA6D78" w:rsidRPr="003275EB">
        <w:t xml:space="preserve"> the </w:t>
      </w:r>
      <w:r w:rsidRPr="003275EB">
        <w:t xml:space="preserve">solvent </w:t>
      </w:r>
      <w:r w:rsidR="00BA6D78" w:rsidRPr="003275EB">
        <w:t xml:space="preserve">equilibrium curve as </w:t>
      </w:r>
      <w:r w:rsidR="00670746" w:rsidRPr="003275EB">
        <w:t xml:space="preserve">in </w:t>
      </w:r>
      <w:r w:rsidR="00BA6D78" w:rsidRPr="003275EB">
        <w:rPr>
          <w:color w:val="000000" w:themeColor="text1"/>
        </w:rPr>
        <w:t>3.1.</w:t>
      </w:r>
      <w:r w:rsidRPr="003275EB">
        <w:rPr>
          <w:color w:val="000000" w:themeColor="text1"/>
        </w:rPr>
        <w:t>10</w:t>
      </w:r>
      <w:r w:rsidR="009C4019" w:rsidRPr="003275EB">
        <w:rPr>
          <w:color w:val="000000" w:themeColor="text1"/>
        </w:rPr>
        <w:t>.</w:t>
      </w:r>
    </w:p>
    <w:p w14:paraId="619E7490" w14:textId="7A1AE022" w:rsidR="003275EB" w:rsidRPr="003275EB" w:rsidRDefault="003275EB" w:rsidP="003275EB">
      <w:pPr>
        <w:pStyle w:val="ListParagraph"/>
        <w:ind w:left="0"/>
        <w:contextualSpacing w:val="0"/>
        <w:rPr>
          <w:highlight w:val="yellow"/>
        </w:rPr>
      </w:pPr>
    </w:p>
    <w:p w14:paraId="718EC70C" w14:textId="1FC8EF80" w:rsidR="0063642F" w:rsidRPr="003275EB" w:rsidRDefault="00BA6D78" w:rsidP="003275EB">
      <w:pPr>
        <w:pStyle w:val="NormalWeb"/>
        <w:spacing w:before="0" w:beforeAutospacing="0" w:after="0" w:afterAutospacing="0"/>
        <w:rPr>
          <w:bCs/>
          <w:color w:val="000000" w:themeColor="text1"/>
        </w:rPr>
      </w:pPr>
      <w:r w:rsidRPr="003275EB">
        <w:rPr>
          <w:b/>
        </w:rPr>
        <w:t>NOTE</w:t>
      </w:r>
      <w:r w:rsidRPr="003275EB">
        <w:t xml:space="preserve">: In the case of methanol, the addition of </w:t>
      </w:r>
      <w:r w:rsidR="00670746" w:rsidRPr="003275EB">
        <w:rPr>
          <w:color w:val="000000" w:themeColor="text1"/>
        </w:rPr>
        <w:t>64</w:t>
      </w:r>
      <w:r w:rsidR="0000006C" w:rsidRPr="003275EB">
        <w:t>µL</w:t>
      </w:r>
      <w:r w:rsidR="001F41C8" w:rsidRPr="003275EB">
        <w:t xml:space="preserve"> </w:t>
      </w:r>
      <w:r w:rsidRPr="003275EB">
        <w:t xml:space="preserve">or less of methanol results in quantitative </w:t>
      </w:r>
      <w:r w:rsidRPr="003275EB">
        <w:rPr>
          <w:b/>
        </w:rPr>
        <w:t>Form A</w:t>
      </w:r>
      <w:r w:rsidRPr="003275EB">
        <w:t xml:space="preserve"> (0%R) while the addition of </w:t>
      </w:r>
      <w:r w:rsidR="00670746" w:rsidRPr="003275EB">
        <w:t>68</w:t>
      </w:r>
      <w:r w:rsidRPr="003275EB">
        <w:t xml:space="preserve"> </w:t>
      </w:r>
      <w:r w:rsidR="0000006C" w:rsidRPr="003275EB">
        <w:t>µL</w:t>
      </w:r>
      <w:r w:rsidR="001F41C8" w:rsidRPr="003275EB">
        <w:t xml:space="preserve"> </w:t>
      </w:r>
      <w:r w:rsidRPr="003275EB">
        <w:t xml:space="preserve">or more of methanol results in quantitative </w:t>
      </w:r>
      <w:r w:rsidRPr="003275EB">
        <w:rPr>
          <w:b/>
        </w:rPr>
        <w:t>Form B</w:t>
      </w:r>
      <w:r w:rsidRPr="003275EB">
        <w:t xml:space="preserve"> (100%R).</w:t>
      </w:r>
      <w:r w:rsidR="003275EB" w:rsidRPr="003275EB">
        <w:t xml:space="preserve"> </w:t>
      </w:r>
      <w:r w:rsidR="00242B89" w:rsidRPr="003275EB">
        <w:t xml:space="preserve">An example </w:t>
      </w:r>
      <w:r w:rsidR="00A37CC1" w:rsidRPr="003275EB">
        <w:t xml:space="preserve">of the </w:t>
      </w:r>
      <w:r w:rsidR="00242B89" w:rsidRPr="003275EB">
        <w:t xml:space="preserve">solvent equilibration curve of ball mill LAG grinding using </w:t>
      </w:r>
      <w:r w:rsidR="00A37CC1" w:rsidRPr="003275EB">
        <w:t>MeOH</w:t>
      </w:r>
      <w:r w:rsidR="00242B89" w:rsidRPr="003275EB">
        <w:t xml:space="preserve"> as LAG solvent can be seen in </w:t>
      </w:r>
      <w:r w:rsidR="00242B89" w:rsidRPr="003275EB">
        <w:rPr>
          <w:b/>
        </w:rPr>
        <w:t xml:space="preserve">Figure </w:t>
      </w:r>
      <w:r w:rsidR="00A37CC1" w:rsidRPr="003275EB">
        <w:rPr>
          <w:b/>
        </w:rPr>
        <w:t>6b</w:t>
      </w:r>
      <w:r w:rsidR="00242B89" w:rsidRPr="003275EB">
        <w:t>.</w:t>
      </w:r>
      <w:r w:rsidR="001F41C8" w:rsidRPr="003275EB">
        <w:t xml:space="preserve"> </w:t>
      </w:r>
      <w:r w:rsidR="0063642F" w:rsidRPr="003275EB">
        <w:rPr>
          <w:bCs/>
          <w:color w:val="000000" w:themeColor="text1"/>
        </w:rPr>
        <w:t xml:space="preserve">[Place Figure </w:t>
      </w:r>
      <w:r w:rsidR="00A37CC1" w:rsidRPr="003275EB">
        <w:rPr>
          <w:bCs/>
          <w:color w:val="000000" w:themeColor="text1"/>
        </w:rPr>
        <w:t>6</w:t>
      </w:r>
      <w:r w:rsidR="0063642F" w:rsidRPr="003275EB">
        <w:rPr>
          <w:bCs/>
          <w:color w:val="000000" w:themeColor="text1"/>
        </w:rPr>
        <w:t xml:space="preserve"> here]</w:t>
      </w:r>
    </w:p>
    <w:p w14:paraId="5A1BBCAB" w14:textId="77777777" w:rsidR="003275EB" w:rsidRPr="003275EB" w:rsidRDefault="003275EB" w:rsidP="003275EB">
      <w:pPr>
        <w:pStyle w:val="NormalWeb"/>
        <w:spacing w:before="0" w:beforeAutospacing="0" w:after="0" w:afterAutospacing="0"/>
        <w:rPr>
          <w:bCs/>
          <w:color w:val="000000" w:themeColor="text1"/>
        </w:rPr>
      </w:pPr>
    </w:p>
    <w:p w14:paraId="1E3CA4A3" w14:textId="1BCE2AB2" w:rsidR="00E14AFE" w:rsidRPr="003275EB" w:rsidRDefault="00E14AFE" w:rsidP="003275EB">
      <w:pPr>
        <w:pStyle w:val="NormalWeb"/>
        <w:spacing w:before="0" w:beforeAutospacing="0" w:after="0" w:afterAutospacing="0"/>
        <w:rPr>
          <w:bCs/>
          <w:color w:val="000000" w:themeColor="text1"/>
        </w:rPr>
      </w:pPr>
      <w:r w:rsidRPr="003275EB">
        <w:rPr>
          <w:bCs/>
          <w:color w:val="000000" w:themeColor="text1"/>
        </w:rPr>
        <w:t xml:space="preserve">NOTE: The addition of benzene, toluene, cyclohexane and water to the equimolar mixture of </w:t>
      </w:r>
      <w:r w:rsidRPr="003275EB">
        <w:rPr>
          <w:b/>
          <w:bCs/>
          <w:color w:val="000000" w:themeColor="text1"/>
        </w:rPr>
        <w:t>1-1</w:t>
      </w:r>
      <w:r w:rsidRPr="003275EB">
        <w:rPr>
          <w:bCs/>
          <w:color w:val="000000" w:themeColor="text1"/>
        </w:rPr>
        <w:t xml:space="preserve"> and </w:t>
      </w:r>
      <w:r w:rsidRPr="003275EB">
        <w:rPr>
          <w:b/>
          <w:bCs/>
          <w:color w:val="000000" w:themeColor="text1"/>
        </w:rPr>
        <w:t>2-2</w:t>
      </w:r>
      <w:r w:rsidRPr="003275EB">
        <w:rPr>
          <w:bCs/>
          <w:color w:val="000000" w:themeColor="text1"/>
        </w:rPr>
        <w:t xml:space="preserve"> results </w:t>
      </w:r>
      <w:r w:rsidR="00FC28ED" w:rsidRPr="003275EB">
        <w:rPr>
          <w:bCs/>
          <w:color w:val="000000" w:themeColor="text1"/>
        </w:rPr>
        <w:t xml:space="preserve">always after ball mill grinding </w:t>
      </w:r>
      <w:r w:rsidRPr="003275EB">
        <w:rPr>
          <w:bCs/>
          <w:color w:val="000000" w:themeColor="text1"/>
        </w:rPr>
        <w:t xml:space="preserve">in the formation of </w:t>
      </w:r>
      <w:r w:rsidRPr="003275EB">
        <w:rPr>
          <w:b/>
          <w:bCs/>
          <w:color w:val="000000" w:themeColor="text1"/>
        </w:rPr>
        <w:t>Form A</w:t>
      </w:r>
      <w:r w:rsidRPr="003275EB">
        <w:rPr>
          <w:bCs/>
          <w:color w:val="000000" w:themeColor="text1"/>
        </w:rPr>
        <w:t xml:space="preserve">; </w:t>
      </w:r>
      <w:r w:rsidR="009C4019" w:rsidRPr="003275EB">
        <w:rPr>
          <w:b/>
          <w:bCs/>
          <w:color w:val="000000" w:themeColor="text1"/>
        </w:rPr>
        <w:t xml:space="preserve">Form </w:t>
      </w:r>
      <w:r w:rsidRPr="003275EB">
        <w:rPr>
          <w:b/>
          <w:bCs/>
          <w:color w:val="000000" w:themeColor="text1"/>
        </w:rPr>
        <w:t>B</w:t>
      </w:r>
      <w:r w:rsidRPr="003275EB">
        <w:rPr>
          <w:bCs/>
          <w:color w:val="000000" w:themeColor="text1"/>
        </w:rPr>
        <w:t xml:space="preserve"> is not formed.</w:t>
      </w:r>
      <w:r w:rsidR="001F41C8" w:rsidRPr="003275EB">
        <w:rPr>
          <w:bCs/>
          <w:color w:val="000000" w:themeColor="text1"/>
        </w:rPr>
        <w:t xml:space="preserve"> </w:t>
      </w:r>
    </w:p>
    <w:p w14:paraId="4F489C98" w14:textId="77777777" w:rsidR="003275EB" w:rsidRPr="003275EB" w:rsidRDefault="003275EB" w:rsidP="003275EB">
      <w:pPr>
        <w:pStyle w:val="NormalWeb"/>
        <w:spacing w:before="0" w:beforeAutospacing="0" w:after="0" w:afterAutospacing="0"/>
        <w:rPr>
          <w:color w:val="000000" w:themeColor="text1"/>
        </w:rPr>
      </w:pPr>
    </w:p>
    <w:p w14:paraId="5FB511EA" w14:textId="502ED7B0" w:rsidR="00903A22" w:rsidRPr="003275EB" w:rsidRDefault="003275EB" w:rsidP="003275EB">
      <w:pPr>
        <w:pStyle w:val="Jove1"/>
        <w:spacing w:before="0" w:after="0"/>
        <w:ind w:left="0" w:firstLine="0"/>
        <w:rPr>
          <w:rFonts w:cs="Calibri"/>
          <w:sz w:val="24"/>
          <w:szCs w:val="24"/>
        </w:rPr>
      </w:pPr>
      <w:r w:rsidRPr="003275EB">
        <w:rPr>
          <w:rFonts w:cs="Calibri"/>
          <w:sz w:val="24"/>
          <w:szCs w:val="24"/>
        </w:rPr>
        <w:t xml:space="preserve"> </w:t>
      </w:r>
      <w:r w:rsidR="00903A22" w:rsidRPr="003275EB">
        <w:rPr>
          <w:rFonts w:cs="Calibri"/>
          <w:sz w:val="24"/>
          <w:szCs w:val="24"/>
        </w:rPr>
        <w:t>Determination of phase composition by PXRD</w:t>
      </w:r>
    </w:p>
    <w:p w14:paraId="7F5D4881" w14:textId="28AFFFB8" w:rsidR="00903A22" w:rsidRPr="003275EB" w:rsidRDefault="00532B3E" w:rsidP="003275EB">
      <w:pPr>
        <w:pStyle w:val="NormalWeb"/>
        <w:spacing w:before="0" w:beforeAutospacing="0" w:after="0" w:afterAutospacing="0"/>
        <w:rPr>
          <w:lang w:val="en-US"/>
        </w:rPr>
      </w:pPr>
      <w:r w:rsidRPr="003275EB">
        <w:rPr>
          <w:b/>
        </w:rPr>
        <w:t>NOTE</w:t>
      </w:r>
      <w:r w:rsidR="00903A22" w:rsidRPr="003275EB">
        <w:rPr>
          <w:b/>
          <w:color w:val="000000" w:themeColor="text1"/>
        </w:rPr>
        <w:t xml:space="preserve">: </w:t>
      </w:r>
      <w:r w:rsidR="00903A22" w:rsidRPr="003275EB">
        <w:rPr>
          <w:lang w:val="en-US"/>
        </w:rPr>
        <w:t>The solid state phase composition of the powder mixtures as obtained at the end of the milling experiment is studied by Rietveld refinement of ex-situ powder diffraction data.</w:t>
      </w:r>
      <w:r w:rsidR="00903A22" w:rsidRPr="003275EB">
        <w:rPr>
          <w:lang w:val="en-US"/>
        </w:rPr>
        <w:fldChar w:fldCharType="begin"/>
      </w:r>
      <w:r w:rsidR="009A2F26" w:rsidRPr="003275EB">
        <w:rPr>
          <w:lang w:val="en-US"/>
        </w:rPr>
        <w:instrText xml:space="preserve"> ADDIN EN.CITE &lt;EndNote&gt;&lt;Cite&gt;&lt;Author&gt;McCusker&lt;/Author&gt;&lt;Year&gt;1999&lt;/Year&gt;&lt;RecNum&gt;32&lt;/RecNum&gt;&lt;DisplayText&gt;&lt;style face="superscript"&gt;32&lt;/style&gt;&lt;/DisplayText&gt;&lt;record&gt;&lt;rec-number&gt;32&lt;/rec-number&gt;&lt;foreign-keys&gt;&lt;key app="EN" db-id="vxexxp55kterwoewx0pp9tpeesf2f5tvzs5x" timestamp="1501306199"&gt;32&lt;/key&gt;&lt;/foreign-keys&gt;&lt;ref-type name="Journal Article"&gt;17&lt;/ref-type&gt;&lt;contributors&gt;&lt;authors&gt;&lt;author&gt;L. B. McCusker&lt;/author&gt;&lt;author&gt;R. B. Von Dreele&lt;/author&gt;&lt;author&gt;D. E. Cox&lt;/author&gt;&lt;author&gt;D. Louër&lt;/author&gt;&lt;author&gt;P. Scardi&lt;/author&gt;&lt;/authors&gt;&lt;/contributors&gt;&lt;titles&gt;&lt;title&gt;Rietveld refinement guidelines&lt;/title&gt;&lt;secondary-title&gt;J Appl Crystallogr&lt;/secondary-title&gt;&lt;/titles&gt;&lt;periodical&gt;&lt;full-title&gt;J Appl Crystallogr&lt;/full-title&gt;&lt;/periodical&gt;&lt;pages&gt;36-50&lt;/pages&gt;&lt;volume&gt;32&lt;/volume&gt;&lt;number&gt;1&lt;/number&gt;&lt;dates&gt;&lt;year&gt;1999&lt;/year&gt;&lt;/dates&gt;&lt;isbn&gt;1600-5767&lt;/isbn&gt;&lt;urls&gt;&lt;related-urls&gt;&lt;url&gt;http://dx.doi.org/10.1107/S0021889898009856 &lt;/url&gt;&lt;/related-urls&gt;&lt;pdf-urls&gt;&lt;url&gt;file:///C:/bibliografia%20per%20endnote/pdf/rietveld/rietveld_guidelines.pdf&lt;/url&gt;&lt;/pdf-urls&gt;&lt;/urls&gt;&lt;/record&gt;&lt;/Cite&gt;&lt;/EndNote&gt;</w:instrText>
      </w:r>
      <w:r w:rsidR="00903A22" w:rsidRPr="003275EB">
        <w:rPr>
          <w:lang w:val="en-US"/>
        </w:rPr>
        <w:fldChar w:fldCharType="separate"/>
      </w:r>
      <w:r w:rsidR="00E55375" w:rsidRPr="003275EB">
        <w:rPr>
          <w:noProof/>
          <w:vertAlign w:val="superscript"/>
          <w:lang w:val="en-US"/>
        </w:rPr>
        <w:t>32</w:t>
      </w:r>
      <w:r w:rsidR="00903A22" w:rsidRPr="003275EB">
        <w:fldChar w:fldCharType="end"/>
      </w:r>
      <w:r w:rsidR="000913A9" w:rsidRPr="003275EB">
        <w:t xml:space="preserve"> </w:t>
      </w:r>
      <w:r w:rsidR="000913A9" w:rsidRPr="003275EB">
        <w:rPr>
          <w:lang w:val="en-US"/>
        </w:rPr>
        <w:t>Some guidelines are here given</w:t>
      </w:r>
      <w:r w:rsidR="00903A22" w:rsidRPr="003275EB">
        <w:rPr>
          <w:lang w:val="en-US"/>
        </w:rPr>
        <w:t xml:space="preserve">. </w:t>
      </w:r>
    </w:p>
    <w:p w14:paraId="61F15158" w14:textId="77777777" w:rsidR="00823C1D" w:rsidRPr="003275EB" w:rsidRDefault="00823C1D" w:rsidP="003275EB">
      <w:pPr>
        <w:pStyle w:val="NormalWeb"/>
        <w:spacing w:before="0" w:beforeAutospacing="0" w:after="0" w:afterAutospacing="0"/>
        <w:rPr>
          <w:lang w:val="en-US"/>
        </w:rPr>
      </w:pPr>
    </w:p>
    <w:p w14:paraId="325F244B" w14:textId="4FF0DF4B" w:rsidR="003275EB" w:rsidRPr="003275EB" w:rsidRDefault="00903A22" w:rsidP="003275EB">
      <w:pPr>
        <w:pStyle w:val="Jove-Heading2"/>
        <w:ind w:left="0" w:firstLine="0"/>
        <w:rPr>
          <w:rFonts w:ascii="Calibri" w:hAnsi="Calibri" w:cs="Calibri"/>
        </w:rPr>
      </w:pPr>
      <w:r w:rsidRPr="003275EB">
        <w:rPr>
          <w:rFonts w:ascii="Calibri" w:hAnsi="Calibri" w:cs="Calibri"/>
        </w:rPr>
        <w:t xml:space="preserve">Determination of phase composition </w:t>
      </w:r>
    </w:p>
    <w:p w14:paraId="21441A8A" w14:textId="5982322D" w:rsidR="00903A22" w:rsidRPr="003275EB" w:rsidRDefault="000913A9" w:rsidP="003275EB">
      <w:pPr>
        <w:pStyle w:val="NormalWeb"/>
        <w:numPr>
          <w:ilvl w:val="2"/>
          <w:numId w:val="20"/>
        </w:numPr>
        <w:spacing w:before="0" w:beforeAutospacing="0" w:after="0" w:afterAutospacing="0"/>
        <w:ind w:left="0" w:firstLine="0"/>
        <w:rPr>
          <w:color w:val="000000" w:themeColor="text1"/>
        </w:rPr>
      </w:pPr>
      <w:r w:rsidRPr="003275EB">
        <w:rPr>
          <w:color w:val="000000" w:themeColor="text1"/>
        </w:rPr>
        <w:t>Retrieve the crystal structure</w:t>
      </w:r>
      <w:r w:rsidR="00A670F6" w:rsidRPr="003275EB">
        <w:rPr>
          <w:color w:val="000000" w:themeColor="text1"/>
        </w:rPr>
        <w:t xml:space="preserve"> models for </w:t>
      </w:r>
      <w:r w:rsidR="00A670F6" w:rsidRPr="003275EB">
        <w:rPr>
          <w:b/>
          <w:color w:val="000000" w:themeColor="text1"/>
        </w:rPr>
        <w:t>1-1</w:t>
      </w:r>
      <w:r w:rsidR="00A670F6" w:rsidRPr="003275EB">
        <w:rPr>
          <w:color w:val="000000" w:themeColor="text1"/>
        </w:rPr>
        <w:t xml:space="preserve">, </w:t>
      </w:r>
      <w:r w:rsidR="00A670F6" w:rsidRPr="003275EB">
        <w:rPr>
          <w:b/>
          <w:color w:val="000000" w:themeColor="text1"/>
        </w:rPr>
        <w:t>2-2</w:t>
      </w:r>
      <w:r w:rsidR="00A670F6" w:rsidRPr="003275EB">
        <w:rPr>
          <w:color w:val="000000" w:themeColor="text1"/>
        </w:rPr>
        <w:t xml:space="preserve">, </w:t>
      </w:r>
      <w:r w:rsidR="003A4FAC" w:rsidRPr="003275EB">
        <w:rPr>
          <w:b/>
          <w:color w:val="000000" w:themeColor="text1"/>
        </w:rPr>
        <w:t>Form A</w:t>
      </w:r>
      <w:r w:rsidR="00A670F6" w:rsidRPr="003275EB">
        <w:rPr>
          <w:color w:val="000000" w:themeColor="text1"/>
        </w:rPr>
        <w:t xml:space="preserve"> and </w:t>
      </w:r>
      <w:r w:rsidR="003A4FAC" w:rsidRPr="003275EB">
        <w:rPr>
          <w:b/>
          <w:color w:val="000000" w:themeColor="text1"/>
        </w:rPr>
        <w:t>Form B</w:t>
      </w:r>
      <w:r w:rsidR="00903A22" w:rsidRPr="003275EB">
        <w:rPr>
          <w:color w:val="000000" w:themeColor="text1"/>
        </w:rPr>
        <w:t xml:space="preserve"> from the C</w:t>
      </w:r>
      <w:r w:rsidR="00A670F6" w:rsidRPr="003275EB">
        <w:rPr>
          <w:color w:val="000000" w:themeColor="text1"/>
        </w:rPr>
        <w:t>ambridge Structural Database</w:t>
      </w:r>
      <w:r w:rsidR="00903A22" w:rsidRPr="003275EB">
        <w:rPr>
          <w:color w:val="000000" w:themeColor="text1"/>
        </w:rPr>
        <w:t>.</w:t>
      </w:r>
      <w:r w:rsidR="00A670F6" w:rsidRPr="003275EB">
        <w:rPr>
          <w:color w:val="000000" w:themeColor="text1"/>
        </w:rPr>
        <w:fldChar w:fldCharType="begin"/>
      </w:r>
      <w:r w:rsidR="009A2F26" w:rsidRPr="003275EB">
        <w:rPr>
          <w:color w:val="000000" w:themeColor="text1"/>
        </w:rPr>
        <w:instrText xml:space="preserve"> ADDIN EN.CITE &lt;EndNote&gt;&lt;Cite&gt;&lt;Author&gt;Allen&lt;/Author&gt;&lt;Year&gt;2002&lt;/Year&gt;&lt;RecNum&gt;33&lt;/RecNum&gt;&lt;DisplayText&gt;&lt;style face="superscript"&gt;33&lt;/style&gt;&lt;/DisplayText&gt;&lt;record&gt;&lt;rec-number&gt;33&lt;/rec-number&gt;&lt;foreign-keys&gt;&lt;key app="EN" db-id="vxexxp55kterwoewx0pp9tpeesf2f5tvzs5x" timestamp="1501306199"&gt;33&lt;/key&gt;&lt;/foreign-keys&gt;&lt;ref-type name="Journal Article"&gt;17&lt;/ref-type&gt;&lt;contributors&gt;&lt;authors&gt;&lt;author&gt;Allen, Frank,&lt;/author&gt;&lt;/authors&gt;&lt;/contributors&gt;&lt;titles&gt;&lt;title&gt;The Cambridge Structural Database: a quarter of a million crystal structures and rising&lt;/title&gt;&lt;secondary-title&gt;Acta Crystallogr Sect B&lt;/secondary-title&gt;&lt;/titles&gt;&lt;periodical&gt;&lt;full-title&gt;Acta Crystallogr Sect B&lt;/full-title&gt;&lt;/periodical&gt;&lt;pages&gt;380-388&lt;/pages&gt;&lt;volume&gt;58&lt;/volume&gt;&lt;number&gt;3 Part 1&lt;/number&gt;&lt;keywords&gt;&lt;keyword&gt;Cambridge Structural Database&lt;/keyword&gt;&lt;keyword&gt;information content&lt;/keyword&gt;&lt;keyword&gt;CIF archive&lt;/keyword&gt;&lt;/keywords&gt;&lt;dates&gt;&lt;year&gt;2002&lt;/year&gt;&lt;/dates&gt;&lt;isbn&gt;0108-7681&lt;/isbn&gt;&lt;urls&gt;&lt;related-urls&gt;&lt;url&gt;http://dx.doi.org/10.1107/S0108768102003890&lt;/url&gt;&lt;url&gt;http://journals.iucr.org/b/issues/2002/03/01/an0610/an0610.pdf&lt;/url&gt;&lt;/related-urls&gt;&lt;/urls&gt;&lt;electronic-resource-num&gt;doi:10.1107/S0108768102003890&lt;/electronic-resource-num&gt;&lt;/record&gt;&lt;/Cite&gt;&lt;/EndNote&gt;</w:instrText>
      </w:r>
      <w:r w:rsidR="00A670F6" w:rsidRPr="003275EB">
        <w:rPr>
          <w:color w:val="000000" w:themeColor="text1"/>
        </w:rPr>
        <w:fldChar w:fldCharType="separate"/>
      </w:r>
      <w:r w:rsidR="00E55375" w:rsidRPr="003275EB">
        <w:rPr>
          <w:noProof/>
          <w:color w:val="000000" w:themeColor="text1"/>
          <w:vertAlign w:val="superscript"/>
        </w:rPr>
        <w:t>33</w:t>
      </w:r>
      <w:r w:rsidR="00A670F6" w:rsidRPr="003275EB">
        <w:rPr>
          <w:color w:val="000000" w:themeColor="text1"/>
        </w:rPr>
        <w:fldChar w:fldCharType="end"/>
      </w:r>
    </w:p>
    <w:p w14:paraId="0F2B88D6" w14:textId="77777777" w:rsidR="003275EB" w:rsidRPr="003275EB" w:rsidRDefault="003275EB" w:rsidP="003275EB">
      <w:pPr>
        <w:pStyle w:val="NormalWeb"/>
        <w:spacing w:before="0" w:beforeAutospacing="0" w:after="0" w:afterAutospacing="0"/>
        <w:rPr>
          <w:color w:val="000000" w:themeColor="text1"/>
        </w:rPr>
      </w:pPr>
    </w:p>
    <w:p w14:paraId="46E995A8" w14:textId="310BAE86" w:rsidR="00903A22" w:rsidRPr="003275EB" w:rsidRDefault="003275EB" w:rsidP="003275EB">
      <w:pPr>
        <w:pStyle w:val="NormalWeb"/>
        <w:numPr>
          <w:ilvl w:val="2"/>
          <w:numId w:val="20"/>
        </w:numPr>
        <w:spacing w:before="0" w:beforeAutospacing="0" w:after="0" w:afterAutospacing="0"/>
        <w:ind w:left="0" w:firstLine="0"/>
        <w:rPr>
          <w:lang w:val="en-US"/>
        </w:rPr>
      </w:pPr>
      <w:r w:rsidRPr="003275EB">
        <w:rPr>
          <w:lang w:val="en-US"/>
        </w:rPr>
        <w:t>Minimize</w:t>
      </w:r>
      <w:r w:rsidR="00903A22" w:rsidRPr="003275EB">
        <w:rPr>
          <w:lang w:val="en-US"/>
        </w:rPr>
        <w:t xml:space="preserve"> the number of structural and microstructural variables </w:t>
      </w:r>
      <w:r w:rsidR="00532BB3" w:rsidRPr="003275EB">
        <w:rPr>
          <w:lang w:val="en-US"/>
        </w:rPr>
        <w:t xml:space="preserve">and background parameters </w:t>
      </w:r>
      <w:r w:rsidR="00903A22" w:rsidRPr="003275EB">
        <w:rPr>
          <w:lang w:val="en-US"/>
        </w:rPr>
        <w:t>necessary to obtain a good a fit</w:t>
      </w:r>
      <w:r w:rsidR="004A7625" w:rsidRPr="003275EB">
        <w:rPr>
          <w:lang w:val="en-US"/>
        </w:rPr>
        <w:t xml:space="preserve"> </w:t>
      </w:r>
      <w:r w:rsidR="00C909B7" w:rsidRPr="003275EB">
        <w:rPr>
          <w:lang w:val="en-US"/>
        </w:rPr>
        <w:t xml:space="preserve">with the Rietveld refinement software of choice </w:t>
      </w:r>
      <w:r w:rsidR="00903A22" w:rsidRPr="003275EB">
        <w:rPr>
          <w:lang w:val="en-US"/>
        </w:rPr>
        <w:t>- the fewer the refined parameters, the smaller the estimated standard deviations</w:t>
      </w:r>
      <w:r w:rsidR="004A7625" w:rsidRPr="003275EB">
        <w:rPr>
          <w:lang w:val="en-US"/>
        </w:rPr>
        <w:t>.</w:t>
      </w:r>
    </w:p>
    <w:p w14:paraId="0E6C3F84" w14:textId="77777777" w:rsidR="003275EB" w:rsidRPr="003275EB" w:rsidRDefault="003275EB" w:rsidP="003275EB">
      <w:pPr>
        <w:pStyle w:val="NormalWeb"/>
        <w:spacing w:before="0" w:beforeAutospacing="0" w:after="0" w:afterAutospacing="0"/>
        <w:rPr>
          <w:color w:val="000000" w:themeColor="text1"/>
        </w:rPr>
      </w:pPr>
    </w:p>
    <w:p w14:paraId="11128187" w14:textId="54528994" w:rsidR="003275EB" w:rsidRPr="003275EB" w:rsidRDefault="00532B3E" w:rsidP="003275EB">
      <w:pPr>
        <w:pStyle w:val="NormalWeb"/>
        <w:spacing w:before="0" w:beforeAutospacing="0" w:after="0" w:afterAutospacing="0"/>
        <w:rPr>
          <w:color w:val="000000" w:themeColor="text1"/>
        </w:rPr>
      </w:pPr>
      <w:r w:rsidRPr="003275EB">
        <w:rPr>
          <w:b/>
        </w:rPr>
        <w:t>NOTE</w:t>
      </w:r>
      <w:r w:rsidR="004A7625" w:rsidRPr="003275EB">
        <w:t xml:space="preserve">: </w:t>
      </w:r>
      <w:r w:rsidR="004A7625" w:rsidRPr="003275EB">
        <w:rPr>
          <w:lang w:val="en-US"/>
        </w:rPr>
        <w:t>Preliminary structural refinements of pure single phase milled samples are helpful in this sense, as they allow to optimi</w:t>
      </w:r>
      <w:r w:rsidR="00574C5B">
        <w:rPr>
          <w:lang w:val="en-US"/>
        </w:rPr>
        <w:t>z</w:t>
      </w:r>
      <w:r w:rsidR="004A7625" w:rsidRPr="003275EB">
        <w:rPr>
          <w:lang w:val="en-US"/>
        </w:rPr>
        <w:t xml:space="preserve">e the structural model and </w:t>
      </w:r>
      <w:r w:rsidR="00C909B7" w:rsidRPr="003275EB">
        <w:rPr>
          <w:lang w:val="en-US"/>
        </w:rPr>
        <w:t xml:space="preserve">address </w:t>
      </w:r>
      <w:r w:rsidR="004A7625" w:rsidRPr="003275EB">
        <w:rPr>
          <w:lang w:val="en-US"/>
        </w:rPr>
        <w:t>complications such as preferred orientation</w:t>
      </w:r>
      <w:r w:rsidR="00D36A2B" w:rsidRPr="003275EB">
        <w:rPr>
          <w:lang w:val="en-US"/>
        </w:rPr>
        <w:t xml:space="preserve"> crystallographic directions</w:t>
      </w:r>
      <w:r w:rsidR="004A7625" w:rsidRPr="003275EB">
        <w:rPr>
          <w:lang w:val="en-US"/>
        </w:rPr>
        <w:t>.</w:t>
      </w:r>
      <w:r w:rsidR="00D36A2B" w:rsidRPr="003275EB">
        <w:rPr>
          <w:lang w:val="en-US"/>
        </w:rPr>
        <w:t xml:space="preserve"> The ones we identified were (0 1 0) for </w:t>
      </w:r>
      <w:r w:rsidR="00D36A2B" w:rsidRPr="003275EB">
        <w:rPr>
          <w:b/>
          <w:lang w:val="en-US"/>
        </w:rPr>
        <w:t>1-1</w:t>
      </w:r>
      <w:r w:rsidR="00D36A2B" w:rsidRPr="003275EB">
        <w:rPr>
          <w:lang w:val="en-US"/>
        </w:rPr>
        <w:t xml:space="preserve">; (0 0 1) for </w:t>
      </w:r>
      <w:r w:rsidR="00D36A2B" w:rsidRPr="003275EB">
        <w:rPr>
          <w:b/>
          <w:lang w:val="en-US"/>
        </w:rPr>
        <w:t>2-2</w:t>
      </w:r>
      <w:r w:rsidR="00D36A2B" w:rsidRPr="003275EB">
        <w:rPr>
          <w:lang w:val="en-US"/>
        </w:rPr>
        <w:t xml:space="preserve">; (1 0 2) and (0 0 1) for </w:t>
      </w:r>
      <w:r w:rsidR="003A4FAC" w:rsidRPr="003275EB">
        <w:rPr>
          <w:b/>
          <w:lang w:val="en-US"/>
        </w:rPr>
        <w:t>Form A</w:t>
      </w:r>
      <w:r w:rsidR="00D36A2B" w:rsidRPr="003275EB">
        <w:rPr>
          <w:lang w:val="en-US"/>
        </w:rPr>
        <w:t xml:space="preserve">; (0 1 0) for </w:t>
      </w:r>
      <w:r w:rsidR="003A4FAC" w:rsidRPr="003275EB">
        <w:rPr>
          <w:b/>
          <w:lang w:val="en-US"/>
        </w:rPr>
        <w:t>Form B</w:t>
      </w:r>
      <w:r w:rsidR="00D36A2B" w:rsidRPr="003275EB">
        <w:rPr>
          <w:lang w:val="en-US"/>
        </w:rPr>
        <w:t>.</w:t>
      </w:r>
      <w:r w:rsidR="003275EB" w:rsidRPr="003275EB">
        <w:rPr>
          <w:color w:val="000000" w:themeColor="text1"/>
        </w:rPr>
        <w:t xml:space="preserve"> </w:t>
      </w:r>
      <w:r w:rsidR="00F80E86" w:rsidRPr="003275EB">
        <w:rPr>
          <w:color w:val="000000" w:themeColor="text1"/>
        </w:rPr>
        <w:t xml:space="preserve">Rietveld refinement is performed with the assumption that </w:t>
      </w:r>
      <w:r w:rsidR="00F80E86" w:rsidRPr="003275EB">
        <w:rPr>
          <w:b/>
          <w:color w:val="000000" w:themeColor="text1"/>
        </w:rPr>
        <w:t>1-1</w:t>
      </w:r>
      <w:r w:rsidR="00F80E86" w:rsidRPr="003275EB">
        <w:rPr>
          <w:color w:val="000000" w:themeColor="text1"/>
        </w:rPr>
        <w:t xml:space="preserve"> and </w:t>
      </w:r>
      <w:r w:rsidR="00F80E86" w:rsidRPr="003275EB">
        <w:rPr>
          <w:b/>
          <w:color w:val="000000" w:themeColor="text1"/>
        </w:rPr>
        <w:t>2-2</w:t>
      </w:r>
      <w:r w:rsidR="00F80E86" w:rsidRPr="003275EB">
        <w:rPr>
          <w:color w:val="000000" w:themeColor="text1"/>
        </w:rPr>
        <w:t xml:space="preserve"> are always equimolar: constrain the scale factors of </w:t>
      </w:r>
      <w:r w:rsidR="00F80E86" w:rsidRPr="003275EB">
        <w:rPr>
          <w:b/>
          <w:color w:val="000000" w:themeColor="text1"/>
        </w:rPr>
        <w:t>1-1</w:t>
      </w:r>
      <w:r w:rsidR="00F80E86" w:rsidRPr="003275EB">
        <w:rPr>
          <w:color w:val="000000" w:themeColor="text1"/>
        </w:rPr>
        <w:t xml:space="preserve"> and </w:t>
      </w:r>
      <w:r w:rsidR="00F80E86" w:rsidRPr="003275EB">
        <w:rPr>
          <w:b/>
          <w:color w:val="000000" w:themeColor="text1"/>
        </w:rPr>
        <w:t>2-2</w:t>
      </w:r>
      <w:r w:rsidR="00F80E86" w:rsidRPr="003275EB">
        <w:rPr>
          <w:color w:val="000000" w:themeColor="text1"/>
        </w:rPr>
        <w:t xml:space="preserve"> together in order to achieve that.</w:t>
      </w:r>
      <w:r w:rsidR="003275EB" w:rsidRPr="003275EB">
        <w:rPr>
          <w:color w:val="000000" w:themeColor="text1"/>
        </w:rPr>
        <w:t xml:space="preserve"> </w:t>
      </w:r>
    </w:p>
    <w:p w14:paraId="5AD6CFBF" w14:textId="77777777" w:rsidR="003275EB" w:rsidRPr="003275EB" w:rsidRDefault="003275EB" w:rsidP="003275EB">
      <w:pPr>
        <w:pStyle w:val="NormalWeb"/>
        <w:spacing w:before="0" w:beforeAutospacing="0" w:after="0" w:afterAutospacing="0"/>
        <w:rPr>
          <w:color w:val="000000" w:themeColor="text1"/>
        </w:rPr>
      </w:pPr>
    </w:p>
    <w:p w14:paraId="7EBE2FFB" w14:textId="548704FA" w:rsidR="004A7625" w:rsidRPr="003275EB" w:rsidRDefault="004A7625" w:rsidP="003275EB">
      <w:pPr>
        <w:pStyle w:val="NormalWeb"/>
        <w:numPr>
          <w:ilvl w:val="2"/>
          <w:numId w:val="20"/>
        </w:numPr>
        <w:spacing w:before="0" w:beforeAutospacing="0" w:after="0" w:afterAutospacing="0"/>
        <w:ind w:left="0" w:firstLine="0"/>
        <w:rPr>
          <w:color w:val="000000" w:themeColor="text1"/>
        </w:rPr>
      </w:pPr>
      <w:r w:rsidRPr="003275EB">
        <w:rPr>
          <w:lang w:val="en-US"/>
        </w:rPr>
        <w:lastRenderedPageBreak/>
        <w:t>Repeat the powder diffraction specimen preparation and data collection for a few selected samples to estimate the precision of the Rietveld quantitative analyses.</w:t>
      </w:r>
      <w:r w:rsidR="0063642F" w:rsidRPr="003275EB">
        <w:rPr>
          <w:lang w:val="en-US"/>
        </w:rPr>
        <w:t xml:space="preserve"> </w:t>
      </w:r>
      <w:r w:rsidR="009D1A95" w:rsidRPr="003275EB">
        <w:rPr>
          <w:bCs/>
          <w:color w:val="000000" w:themeColor="text1"/>
        </w:rPr>
        <w:t>(See</w:t>
      </w:r>
      <w:r w:rsidR="0063642F" w:rsidRPr="003275EB">
        <w:rPr>
          <w:bCs/>
          <w:color w:val="000000" w:themeColor="text1"/>
        </w:rPr>
        <w:t xml:space="preserve"> Figure 2</w:t>
      </w:r>
      <w:r w:rsidR="009D1A95" w:rsidRPr="003275EB">
        <w:rPr>
          <w:bCs/>
          <w:color w:val="000000" w:themeColor="text1"/>
        </w:rPr>
        <w:t>)</w:t>
      </w:r>
    </w:p>
    <w:p w14:paraId="52529A7C" w14:textId="77777777" w:rsidR="00AC1339" w:rsidRPr="003275EB" w:rsidRDefault="00AC1339" w:rsidP="003275EB">
      <w:pPr>
        <w:rPr>
          <w:color w:val="000000" w:themeColor="text1"/>
        </w:rPr>
      </w:pPr>
      <w:r w:rsidRPr="003275EB">
        <w:rPr>
          <w:b/>
        </w:rPr>
        <w:t>NOTE</w:t>
      </w:r>
      <w:r w:rsidRPr="003275EB">
        <w:rPr>
          <w:b/>
          <w:color w:val="000000" w:themeColor="text1"/>
        </w:rPr>
        <w:t>:</w:t>
      </w:r>
      <w:r w:rsidRPr="003275EB">
        <w:rPr>
          <w:color w:val="000000" w:themeColor="text1"/>
        </w:rPr>
        <w:t xml:space="preserve"> The agreement between PXRD and HPLC analysis was found to be excellent (see Figure 3 and 4).</w:t>
      </w:r>
    </w:p>
    <w:p w14:paraId="2331F43B" w14:textId="77777777" w:rsidR="003275EB" w:rsidRPr="003275EB" w:rsidRDefault="003275EB" w:rsidP="003275EB">
      <w:pPr>
        <w:pStyle w:val="NormalWeb"/>
        <w:spacing w:before="0" w:beforeAutospacing="0" w:after="0" w:afterAutospacing="0"/>
        <w:rPr>
          <w:b/>
        </w:rPr>
      </w:pPr>
    </w:p>
    <w:p w14:paraId="4F9583DE" w14:textId="00A6337C" w:rsidR="00F80E86" w:rsidRPr="003275EB" w:rsidRDefault="003275EB" w:rsidP="003275EB">
      <w:pPr>
        <w:pStyle w:val="NormalWeb"/>
        <w:numPr>
          <w:ilvl w:val="2"/>
          <w:numId w:val="20"/>
        </w:numPr>
        <w:spacing w:before="0" w:beforeAutospacing="0" w:after="0" w:afterAutospacing="0"/>
        <w:ind w:left="0" w:firstLine="0"/>
        <w:rPr>
          <w:color w:val="auto"/>
        </w:rPr>
      </w:pPr>
      <w:r>
        <w:rPr>
          <w:color w:val="000000" w:themeColor="text1"/>
        </w:rPr>
        <w:t>Perform R</w:t>
      </w:r>
      <w:r w:rsidR="00F80E86" w:rsidRPr="003275EB">
        <w:rPr>
          <w:color w:val="000000" w:themeColor="text1"/>
        </w:rPr>
        <w:t>ietveld refinements with a commercial software.</w:t>
      </w:r>
      <w:r w:rsidR="00F80E86" w:rsidRPr="003275EB">
        <w:rPr>
          <w:color w:val="000000" w:themeColor="text1"/>
        </w:rPr>
        <w:fldChar w:fldCharType="begin"/>
      </w:r>
      <w:r w:rsidR="00F80E86" w:rsidRPr="003275EB">
        <w:rPr>
          <w:color w:val="000000" w:themeColor="text1"/>
        </w:rPr>
        <w:instrText xml:space="preserve"> ADDIN EN.CITE &lt;EndNote&gt;&lt;Cite&gt;&lt;Author&gt;Coelho&lt;/Author&gt;&lt;Year&gt;2006&lt;/Year&gt;&lt;RecNum&gt;34&lt;/RecNum&gt;&lt;DisplayText&gt;&lt;style face="superscript"&gt;34&lt;/style&gt;&lt;/DisplayText&gt;&lt;record&gt;&lt;rec-number&gt;34&lt;/rec-number&gt;&lt;foreign-keys&gt;&lt;key app="EN" db-id="vxexxp55kterwoewx0pp9tpeesf2f5tvzs5x" timestamp="1501306199"&gt;34&lt;/key&gt;&lt;/foreign-keys&gt;&lt;ref-type name="Computer Program"&gt;9&lt;/ref-type&gt;&lt;contributors&gt;&lt;authors&gt;&lt;author&gt;Coelho, A. A. &lt;/author&gt;&lt;/authors&gt;&lt;/contributors&gt;&lt;titles&gt;&lt;title&gt;TOPAS-Academic&lt;/title&gt;&lt;/titles&gt;&lt;edition&gt;version 4.0&lt;/edition&gt;&lt;dates&gt;&lt;year&gt;2006&lt;/year&gt;&lt;/dates&gt;&lt;urls&gt;&lt;/urls&gt;&lt;/record&gt;&lt;/Cite&gt;&lt;/EndNote&gt;</w:instrText>
      </w:r>
      <w:r w:rsidR="00F80E86" w:rsidRPr="003275EB">
        <w:rPr>
          <w:color w:val="000000" w:themeColor="text1"/>
        </w:rPr>
        <w:fldChar w:fldCharType="separate"/>
      </w:r>
      <w:r w:rsidR="00F80E86" w:rsidRPr="003275EB">
        <w:rPr>
          <w:noProof/>
          <w:color w:val="000000" w:themeColor="text1"/>
          <w:vertAlign w:val="superscript"/>
        </w:rPr>
        <w:t>34</w:t>
      </w:r>
      <w:r w:rsidR="00F80E86" w:rsidRPr="003275EB">
        <w:rPr>
          <w:color w:val="000000" w:themeColor="text1"/>
        </w:rPr>
        <w:fldChar w:fldCharType="end"/>
      </w:r>
      <w:r w:rsidR="00F80E86" w:rsidRPr="003275EB">
        <w:rPr>
          <w:color w:val="000000" w:themeColor="text1"/>
        </w:rPr>
        <w:t xml:space="preserve"> However there are a number of freeware and commercial Rietveld refinement softwares that can be used for the same purposes.</w:t>
      </w:r>
    </w:p>
    <w:p w14:paraId="389BC077" w14:textId="77777777" w:rsidR="00D90BD1" w:rsidRPr="003275EB" w:rsidRDefault="00D90BD1" w:rsidP="003275EB">
      <w:pPr>
        <w:pStyle w:val="NormalWeb"/>
        <w:spacing w:before="0" w:beforeAutospacing="0" w:after="0" w:afterAutospacing="0"/>
        <w:rPr>
          <w:lang w:val="en-US"/>
        </w:rPr>
      </w:pPr>
    </w:p>
    <w:p w14:paraId="4529F60B" w14:textId="10DD0274" w:rsidR="004F0EEB" w:rsidRPr="003275EB" w:rsidRDefault="004F0EEB" w:rsidP="003275EB">
      <w:pPr>
        <w:pStyle w:val="Jove-Heading2"/>
        <w:ind w:left="0" w:firstLine="0"/>
        <w:rPr>
          <w:rFonts w:ascii="Calibri" w:hAnsi="Calibri" w:cs="Calibri"/>
        </w:rPr>
      </w:pPr>
      <w:r w:rsidRPr="003275EB">
        <w:rPr>
          <w:rFonts w:ascii="Calibri" w:hAnsi="Calibri" w:cs="Calibri"/>
        </w:rPr>
        <w:t>Refinement of the instrumental parameters</w:t>
      </w:r>
      <w:r w:rsidR="00D90BD1" w:rsidRPr="003275EB">
        <w:rPr>
          <w:rFonts w:ascii="Calibri" w:hAnsi="Calibri" w:cs="Calibri"/>
        </w:rPr>
        <w:t xml:space="preserve"> </w:t>
      </w:r>
    </w:p>
    <w:p w14:paraId="2C31F22E" w14:textId="77777777" w:rsidR="003275EB" w:rsidRPr="003275EB" w:rsidRDefault="003275EB" w:rsidP="003275EB">
      <w:pPr>
        <w:pStyle w:val="NormalWeb"/>
        <w:spacing w:before="0" w:beforeAutospacing="0" w:after="0" w:afterAutospacing="0"/>
        <w:rPr>
          <w:lang w:val="en-US"/>
        </w:rPr>
      </w:pPr>
    </w:p>
    <w:p w14:paraId="40CB7D97" w14:textId="49B9AA7B" w:rsidR="0057203B" w:rsidRPr="003275EB" w:rsidRDefault="005C31BC" w:rsidP="003275EB">
      <w:pPr>
        <w:pStyle w:val="NormalWeb"/>
        <w:numPr>
          <w:ilvl w:val="2"/>
          <w:numId w:val="20"/>
        </w:numPr>
        <w:spacing w:before="0" w:beforeAutospacing="0" w:after="0" w:afterAutospacing="0"/>
        <w:ind w:left="0" w:firstLine="0"/>
        <w:rPr>
          <w:lang w:val="en-US"/>
        </w:rPr>
      </w:pPr>
      <w:r w:rsidRPr="003275EB">
        <w:rPr>
          <w:color w:val="000000" w:themeColor="text1"/>
        </w:rPr>
        <w:t>Refin</w:t>
      </w:r>
      <w:r w:rsidR="00574C5B">
        <w:rPr>
          <w:color w:val="000000" w:themeColor="text1"/>
        </w:rPr>
        <w:t>e</w:t>
      </w:r>
      <w:r w:rsidRPr="003275EB">
        <w:rPr>
          <w:color w:val="000000" w:themeColor="text1"/>
        </w:rPr>
        <w:t xml:space="preserve"> the instrumental contribution to peak broadening </w:t>
      </w:r>
      <w:r w:rsidR="00574C5B">
        <w:rPr>
          <w:color w:val="000000" w:themeColor="text1"/>
        </w:rPr>
        <w:t>reduces</w:t>
      </w:r>
      <w:r w:rsidRPr="003275EB">
        <w:rPr>
          <w:color w:val="000000" w:themeColor="text1"/>
        </w:rPr>
        <w:t xml:space="preserve"> the number of peak shape parameters. </w:t>
      </w:r>
      <w:r w:rsidR="004F0EEB" w:rsidRPr="003275EB">
        <w:rPr>
          <w:lang w:val="en-US"/>
        </w:rPr>
        <w:t xml:space="preserve">Use a specific crystalline standard such as </w:t>
      </w:r>
      <w:r w:rsidR="000828B6" w:rsidRPr="003275EB">
        <w:rPr>
          <w:lang w:val="en-US"/>
        </w:rPr>
        <w:t>Lanthanum hexaboride (</w:t>
      </w:r>
      <w:r w:rsidR="004F0EEB" w:rsidRPr="003275EB">
        <w:rPr>
          <w:lang w:val="en-US"/>
        </w:rPr>
        <w:t>LaB</w:t>
      </w:r>
      <w:r w:rsidR="004F0EEB" w:rsidRPr="003275EB">
        <w:rPr>
          <w:vertAlign w:val="subscript"/>
          <w:lang w:val="en-US"/>
        </w:rPr>
        <w:t>6</w:t>
      </w:r>
      <w:r w:rsidR="000828B6" w:rsidRPr="003275EB">
        <w:rPr>
          <w:lang w:val="en-US"/>
        </w:rPr>
        <w:t>)</w:t>
      </w:r>
      <w:r w:rsidR="004F0EEB" w:rsidRPr="003275EB">
        <w:rPr>
          <w:lang w:val="en-US"/>
        </w:rPr>
        <w:t xml:space="preserve"> or </w:t>
      </w:r>
      <w:r w:rsidR="000828B6" w:rsidRPr="003275EB">
        <w:rPr>
          <w:lang w:val="en-US"/>
        </w:rPr>
        <w:t>Yttrium(III) oxide (</w:t>
      </w:r>
      <w:r w:rsidR="004F0EEB" w:rsidRPr="003275EB">
        <w:rPr>
          <w:lang w:val="en-US"/>
        </w:rPr>
        <w:t>Y</w:t>
      </w:r>
      <w:r w:rsidR="004F0EEB" w:rsidRPr="003275EB">
        <w:rPr>
          <w:vertAlign w:val="subscript"/>
          <w:lang w:val="en-US"/>
        </w:rPr>
        <w:t>2</w:t>
      </w:r>
      <w:r w:rsidR="004F0EEB" w:rsidRPr="003275EB">
        <w:rPr>
          <w:lang w:val="en-US"/>
        </w:rPr>
        <w:t>O</w:t>
      </w:r>
      <w:r w:rsidR="004F0EEB" w:rsidRPr="003275EB">
        <w:rPr>
          <w:vertAlign w:val="subscript"/>
          <w:lang w:val="en-US"/>
        </w:rPr>
        <w:t>3</w:t>
      </w:r>
      <w:r w:rsidR="000828B6" w:rsidRPr="003275EB">
        <w:rPr>
          <w:lang w:val="en-US"/>
        </w:rPr>
        <w:t>)</w:t>
      </w:r>
      <w:r w:rsidR="004F0EEB" w:rsidRPr="003275EB">
        <w:rPr>
          <w:lang w:val="en-US"/>
        </w:rPr>
        <w:t xml:space="preserve"> to study the instrumental contribution to line broadening of PXRD </w:t>
      </w:r>
      <w:r w:rsidR="009E1DB7" w:rsidRPr="003275EB">
        <w:rPr>
          <w:lang w:val="en-US"/>
        </w:rPr>
        <w:t>data prior</w:t>
      </w:r>
      <w:r w:rsidR="004F0EEB" w:rsidRPr="003275EB">
        <w:rPr>
          <w:lang w:val="en-US"/>
        </w:rPr>
        <w:t xml:space="preserve"> to the collection of any experimental data. </w:t>
      </w:r>
    </w:p>
    <w:p w14:paraId="065272B2" w14:textId="77777777" w:rsidR="003275EB" w:rsidRDefault="003275EB" w:rsidP="003275EB">
      <w:pPr>
        <w:pStyle w:val="NormalWeb"/>
        <w:spacing w:before="0" w:beforeAutospacing="0" w:after="0" w:afterAutospacing="0"/>
        <w:rPr>
          <w:lang w:val="en-US"/>
        </w:rPr>
      </w:pPr>
    </w:p>
    <w:p w14:paraId="4B49C7A1" w14:textId="7AF0E371" w:rsidR="00EA1039" w:rsidRPr="003275EB" w:rsidRDefault="00D5418B" w:rsidP="003275EB">
      <w:pPr>
        <w:pStyle w:val="NormalWeb"/>
        <w:numPr>
          <w:ilvl w:val="2"/>
          <w:numId w:val="20"/>
        </w:numPr>
        <w:spacing w:before="0" w:beforeAutospacing="0" w:after="0" w:afterAutospacing="0"/>
        <w:ind w:left="0" w:firstLine="0"/>
        <w:rPr>
          <w:lang w:val="en-US"/>
        </w:rPr>
      </w:pPr>
      <w:r w:rsidRPr="003275EB">
        <w:rPr>
          <w:lang w:val="en-US"/>
        </w:rPr>
        <w:t>Run</w:t>
      </w:r>
      <w:r w:rsidR="00EA1039" w:rsidRPr="003275EB">
        <w:rPr>
          <w:lang w:val="en-US"/>
        </w:rPr>
        <w:t xml:space="preserve"> the slide with LaB</w:t>
      </w:r>
      <w:r w:rsidR="00EA1039" w:rsidRPr="003275EB">
        <w:rPr>
          <w:vertAlign w:val="subscript"/>
          <w:lang w:val="en-US"/>
        </w:rPr>
        <w:t>6</w:t>
      </w:r>
      <w:r w:rsidR="00EA1039" w:rsidRPr="003275EB">
        <w:rPr>
          <w:lang w:val="en-US"/>
        </w:rPr>
        <w:t xml:space="preserve"> as described in steps 2.1.1</w:t>
      </w:r>
      <w:r w:rsidR="00F80E86" w:rsidRPr="003275EB">
        <w:rPr>
          <w:lang w:val="en-US"/>
        </w:rPr>
        <w:t>3</w:t>
      </w:r>
      <w:r w:rsidR="00EA1039" w:rsidRPr="003275EB">
        <w:rPr>
          <w:lang w:val="en-US"/>
        </w:rPr>
        <w:t xml:space="preserve"> to 2.1.1</w:t>
      </w:r>
      <w:r w:rsidR="00E60E60" w:rsidRPr="003275EB">
        <w:rPr>
          <w:lang w:val="en-US"/>
        </w:rPr>
        <w:t>4</w:t>
      </w:r>
      <w:r w:rsidR="00EA1039" w:rsidRPr="003275EB">
        <w:rPr>
          <w:lang w:val="en-US"/>
        </w:rPr>
        <w:t>.</w:t>
      </w:r>
    </w:p>
    <w:p w14:paraId="7785820D" w14:textId="77777777" w:rsidR="003275EB" w:rsidRDefault="003275EB" w:rsidP="003275EB">
      <w:pPr>
        <w:pStyle w:val="NormalWeb"/>
        <w:spacing w:before="0" w:beforeAutospacing="0" w:after="0" w:afterAutospacing="0"/>
        <w:rPr>
          <w:lang w:val="en-US"/>
        </w:rPr>
      </w:pPr>
    </w:p>
    <w:p w14:paraId="0198F613" w14:textId="1691EEDE" w:rsidR="007428AE" w:rsidRPr="003275EB" w:rsidRDefault="00EA1039" w:rsidP="003275EB">
      <w:pPr>
        <w:pStyle w:val="NormalWeb"/>
        <w:numPr>
          <w:ilvl w:val="2"/>
          <w:numId w:val="20"/>
        </w:numPr>
        <w:spacing w:before="0" w:beforeAutospacing="0" w:after="0" w:afterAutospacing="0"/>
        <w:ind w:left="0" w:firstLine="0"/>
        <w:rPr>
          <w:lang w:val="en-US"/>
        </w:rPr>
      </w:pPr>
      <w:r w:rsidRPr="003275EB">
        <w:rPr>
          <w:lang w:val="en-US"/>
        </w:rPr>
        <w:t xml:space="preserve">Retrieve </w:t>
      </w:r>
      <w:r w:rsidR="002746D7" w:rsidRPr="003275EB">
        <w:rPr>
          <w:lang w:val="en-US"/>
        </w:rPr>
        <w:t>the crystal structure model of the standard from the Crystallographic Open Database</w:t>
      </w:r>
      <w:r w:rsidR="00F80E86" w:rsidRPr="003275EB">
        <w:rPr>
          <w:lang w:val="en-US"/>
        </w:rPr>
        <w:t>,</w:t>
      </w:r>
      <w:r w:rsidR="002746D7" w:rsidRPr="003275EB">
        <w:rPr>
          <w:lang w:val="en-US"/>
        </w:rPr>
        <w:fldChar w:fldCharType="begin"/>
      </w:r>
      <w:r w:rsidR="009A2F26" w:rsidRPr="003275EB">
        <w:rPr>
          <w:lang w:val="en-US"/>
        </w:rPr>
        <w:instrText xml:space="preserve"> ADDIN EN.CITE &lt;EndNote&gt;&lt;Cite&gt;&lt;Author&gt;Gražulis&lt;/Author&gt;&lt;Year&gt;2009&lt;/Year&gt;&lt;RecNum&gt;35&lt;/RecNum&gt;&lt;DisplayText&gt;&lt;style face="superscript"&gt;35&lt;/style&gt;&lt;/DisplayText&gt;&lt;record&gt;&lt;rec-number&gt;35&lt;/rec-number&gt;&lt;foreign-keys&gt;&lt;key app="EN" db-id="vxexxp55kterwoewx0pp9tpeesf2f5tvzs5x" timestamp="1501306199"&gt;35&lt;/key&gt;&lt;/foreign-keys&gt;&lt;ref-type name="Journal Article"&gt;17&lt;/ref-type&gt;&lt;contributors&gt;&lt;authors&gt;&lt;author&gt;Gražulis, Saulius&lt;/author&gt;&lt;author&gt;Chateigner, Daniel&lt;/author&gt;&lt;author&gt;Downs, Robert T.&lt;/author&gt;&lt;author&gt;Yokochi, A. F. T.&lt;/author&gt;&lt;author&gt;Quirós, Miguel&lt;/author&gt;&lt;author&gt;Lutterotti, Luca&lt;/author&gt;&lt;author&gt;Manakova, Elena&lt;/author&gt;&lt;author&gt;Butkus, Justas&lt;/author&gt;&lt;author&gt;Moeck, Peter&lt;/author&gt;&lt;author&gt;Le Bail, Armel&lt;/author&gt;&lt;/authors&gt;&lt;/contributors&gt;&lt;titles&gt;&lt;title&gt;Crystallography Open Database–an open-access collection of crystal structures&lt;/title&gt;&lt;secondary-title&gt;J Appl Crystallogr&lt;/secondary-title&gt;&lt;/titles&gt;&lt;periodical&gt;&lt;full-title&gt;J Appl Crystallogr&lt;/full-title&gt;&lt;/periodical&gt;&lt;pages&gt;726-729&lt;/pages&gt;&lt;volume&gt;42&lt;/volume&gt;&lt;number&gt;4&lt;/number&gt;&lt;dates&gt;&lt;year&gt;2009&lt;/year&gt;&lt;/dates&gt;&lt;publisher&gt;International Union of Crystallography&lt;/publisher&gt;&lt;isbn&gt;0021-8898&lt;/isbn&gt;&lt;urls&gt;&lt;/urls&gt;&lt;/record&gt;&lt;/Cite&gt;&lt;/EndNote&gt;</w:instrText>
      </w:r>
      <w:r w:rsidR="002746D7" w:rsidRPr="003275EB">
        <w:rPr>
          <w:lang w:val="en-US"/>
        </w:rPr>
        <w:fldChar w:fldCharType="separate"/>
      </w:r>
      <w:r w:rsidR="00AC1625" w:rsidRPr="003275EB">
        <w:rPr>
          <w:noProof/>
          <w:vertAlign w:val="superscript"/>
          <w:lang w:val="en-US"/>
        </w:rPr>
        <w:t>35</w:t>
      </w:r>
      <w:r w:rsidR="002746D7" w:rsidRPr="003275EB">
        <w:rPr>
          <w:lang w:val="en-US"/>
        </w:rPr>
        <w:fldChar w:fldCharType="end"/>
      </w:r>
      <w:r w:rsidR="00F80E86" w:rsidRPr="003275EB">
        <w:rPr>
          <w:lang w:val="en-US"/>
        </w:rPr>
        <w:t xml:space="preserve"> and m</w:t>
      </w:r>
      <w:r w:rsidR="00E55662" w:rsidRPr="003275EB">
        <w:rPr>
          <w:lang w:val="en-US"/>
        </w:rPr>
        <w:t>ake a Rietveld refinement of the standard assuming no contribution to peak broadening from the standard itself.</w:t>
      </w:r>
    </w:p>
    <w:p w14:paraId="075B3E52" w14:textId="77777777" w:rsidR="003275EB" w:rsidRDefault="003275EB" w:rsidP="003275EB">
      <w:pPr>
        <w:pStyle w:val="NormalWeb"/>
        <w:spacing w:before="0" w:beforeAutospacing="0" w:after="0" w:afterAutospacing="0"/>
        <w:rPr>
          <w:lang w:val="en-US"/>
        </w:rPr>
      </w:pPr>
    </w:p>
    <w:p w14:paraId="11BCFC39" w14:textId="4A645D47" w:rsidR="00E55662" w:rsidRPr="003275EB" w:rsidRDefault="00E55662" w:rsidP="003275EB">
      <w:pPr>
        <w:pStyle w:val="NormalWeb"/>
        <w:numPr>
          <w:ilvl w:val="2"/>
          <w:numId w:val="20"/>
        </w:numPr>
        <w:spacing w:before="0" w:beforeAutospacing="0" w:after="0" w:afterAutospacing="0"/>
        <w:ind w:left="0" w:firstLine="0"/>
        <w:rPr>
          <w:lang w:val="en-US"/>
        </w:rPr>
      </w:pPr>
      <w:r w:rsidRPr="003275EB">
        <w:rPr>
          <w:lang w:val="en-US"/>
        </w:rPr>
        <w:t xml:space="preserve">When performing the Rietveld refinement of </w:t>
      </w:r>
      <w:r w:rsidR="003A4FAC" w:rsidRPr="003275EB">
        <w:rPr>
          <w:b/>
          <w:lang w:val="en-US"/>
        </w:rPr>
        <w:t>Form A</w:t>
      </w:r>
      <w:r w:rsidRPr="003275EB">
        <w:rPr>
          <w:lang w:val="en-US"/>
        </w:rPr>
        <w:t xml:space="preserve"> and/or </w:t>
      </w:r>
      <w:r w:rsidR="003A4FAC" w:rsidRPr="003275EB">
        <w:rPr>
          <w:b/>
          <w:lang w:val="en-US"/>
        </w:rPr>
        <w:t>Form B</w:t>
      </w:r>
      <w:r w:rsidRPr="003275EB">
        <w:rPr>
          <w:lang w:val="en-US"/>
        </w:rPr>
        <w:t xml:space="preserve"> use the peak shape parameters as refined for the standard and include </w:t>
      </w:r>
      <w:r w:rsidR="005C31BC" w:rsidRPr="003275EB">
        <w:rPr>
          <w:lang w:val="en-US"/>
        </w:rPr>
        <w:t>terms that account for sample contribution to line broadening</w:t>
      </w:r>
      <w:r w:rsidRPr="003275EB">
        <w:rPr>
          <w:lang w:val="en-US"/>
        </w:rPr>
        <w:t xml:space="preserve"> in the peak shape function.</w:t>
      </w:r>
      <w:r w:rsidR="006F5F55" w:rsidRPr="003275EB">
        <w:rPr>
          <w:lang w:val="en-US"/>
        </w:rPr>
        <w:fldChar w:fldCharType="begin"/>
      </w:r>
      <w:r w:rsidR="009A2F26" w:rsidRPr="003275EB">
        <w:rPr>
          <w:lang w:val="en-US"/>
        </w:rPr>
        <w:instrText xml:space="preserve"> ADDIN EN.CITE &lt;EndNote&gt;&lt;Cite&gt;&lt;Author&gt;Cheary&lt;/Author&gt;&lt;Year&gt;1992&lt;/Year&gt;&lt;RecNum&gt;36&lt;/RecNum&gt;&lt;DisplayText&gt;&lt;style face="superscript"&gt;36&lt;/style&gt;&lt;/DisplayText&gt;&lt;record&gt;&lt;rec-number&gt;36&lt;/rec-number&gt;&lt;foreign-keys&gt;&lt;key app="EN" db-id="vxexxp55kterwoewx0pp9tpeesf2f5tvzs5x" timestamp="1501306199"&gt;36&lt;/key&gt;&lt;/foreign-keys&gt;&lt;ref-type name="Journal Article"&gt;17&lt;/ref-type&gt;&lt;contributors&gt;&lt;authors&gt;&lt;author&gt;Cheary, Robert W.&lt;/author&gt;&lt;author&gt;Coelho, Alan&lt;/author&gt;&lt;/authors&gt;&lt;/contributors&gt;&lt;titles&gt;&lt;title&gt;A fundamental parameters approach to X-ray line-profile fitting&lt;/title&gt;&lt;secondary-title&gt;J Appl Crystallogr&lt;/secondary-title&gt;&lt;/titles&gt;&lt;periodical&gt;&lt;full-title&gt;J Appl Crystallogr&lt;/full-title&gt;&lt;/periodical&gt;&lt;pages&gt;109-121&lt;/pages&gt;&lt;volume&gt;25&lt;/volume&gt;&lt;number&gt;2&lt;/number&gt;&lt;dates&gt;&lt;year&gt;1992&lt;/year&gt;&lt;/dates&gt;&lt;publisher&gt;International Union of Crystallography&lt;/publisher&gt;&lt;isbn&gt;0021-8898&lt;/isbn&gt;&lt;urls&gt;&lt;/urls&gt;&lt;/record&gt;&lt;/Cite&gt;&lt;/EndNote&gt;</w:instrText>
      </w:r>
      <w:r w:rsidR="006F5F55" w:rsidRPr="003275EB">
        <w:rPr>
          <w:lang w:val="en-US"/>
        </w:rPr>
        <w:fldChar w:fldCharType="separate"/>
      </w:r>
      <w:r w:rsidR="00AC1625" w:rsidRPr="003275EB">
        <w:rPr>
          <w:noProof/>
          <w:vertAlign w:val="superscript"/>
          <w:lang w:val="en-US"/>
        </w:rPr>
        <w:t>36</w:t>
      </w:r>
      <w:r w:rsidR="006F5F55" w:rsidRPr="003275EB">
        <w:rPr>
          <w:lang w:val="en-US"/>
        </w:rPr>
        <w:fldChar w:fldCharType="end"/>
      </w:r>
      <w:r w:rsidR="00A726CA" w:rsidRPr="003275EB">
        <w:rPr>
          <w:lang w:val="en-US"/>
        </w:rPr>
        <w:t xml:space="preserve"> </w:t>
      </w:r>
      <w:r w:rsidR="005C31BC" w:rsidRPr="003275EB">
        <w:rPr>
          <w:lang w:val="en-US"/>
        </w:rPr>
        <w:t>A single isotropic term for crystal size contribution to line broadening was found to work well in our examples.</w:t>
      </w:r>
    </w:p>
    <w:bookmarkEnd w:id="1"/>
    <w:p w14:paraId="0A1A1ADD" w14:textId="77777777" w:rsidR="00571689" w:rsidRPr="003275EB" w:rsidRDefault="00571689" w:rsidP="003275EB">
      <w:pPr>
        <w:pStyle w:val="NormalWeb"/>
        <w:spacing w:before="0" w:beforeAutospacing="0" w:after="0" w:afterAutospacing="0"/>
        <w:rPr>
          <w:lang w:val="en-US"/>
        </w:rPr>
      </w:pPr>
    </w:p>
    <w:p w14:paraId="3E79FCA8" w14:textId="753A161A" w:rsidR="006305D7" w:rsidRPr="003275EB" w:rsidRDefault="006305D7" w:rsidP="003275EB">
      <w:pPr>
        <w:widowControl/>
        <w:autoSpaceDE/>
        <w:autoSpaceDN/>
        <w:adjustRightInd/>
        <w:jc w:val="left"/>
        <w:rPr>
          <w:color w:val="808080"/>
        </w:rPr>
      </w:pPr>
      <w:r w:rsidRPr="003275EB">
        <w:rPr>
          <w:b/>
        </w:rPr>
        <w:t>REPRESENTATIVE RESULTS</w:t>
      </w:r>
      <w:r w:rsidR="00EF1462" w:rsidRPr="003275EB">
        <w:rPr>
          <w:b/>
        </w:rPr>
        <w:t xml:space="preserve">: </w:t>
      </w:r>
    </w:p>
    <w:p w14:paraId="267E570F" w14:textId="4AABE1E1" w:rsidR="005F066E" w:rsidRPr="003275EB" w:rsidRDefault="005F066E" w:rsidP="003275EB">
      <w:pPr>
        <w:rPr>
          <w:color w:val="000000" w:themeColor="text1"/>
        </w:rPr>
      </w:pPr>
      <w:r w:rsidRPr="003275EB">
        <w:rPr>
          <w:color w:val="000000" w:themeColor="text1"/>
        </w:rPr>
        <w:t>This protocol is always started by the experimentalist validating his or her pipetting skills and inspecting the quality and performance of the pipettes or syringes used. This is best done by performing training sets on pipetting accurate volumes of the specific solvent intended to be used for the ball mill grinding experiments. The accuracy of the dispensed volumes is validated by weighing checks and this validation is repeated until the desired accuracy and precision is achieved.</w:t>
      </w:r>
      <w:r w:rsidR="001F41C8" w:rsidRPr="003275EB">
        <w:rPr>
          <w:color w:val="000000" w:themeColor="text1"/>
        </w:rPr>
        <w:t xml:space="preserve"> </w:t>
      </w:r>
      <w:r w:rsidRPr="003275EB">
        <w:rPr>
          <w:color w:val="000000" w:themeColor="text1"/>
        </w:rPr>
        <w:t xml:space="preserve">This validation has to be done for each solvent used for the ball mill grinding experiments. </w:t>
      </w:r>
      <w:r w:rsidRPr="00574C5B">
        <w:rPr>
          <w:b/>
          <w:color w:val="000000" w:themeColor="text1"/>
        </w:rPr>
        <w:t xml:space="preserve">Figure 5 </w:t>
      </w:r>
      <w:r w:rsidRPr="003275EB">
        <w:rPr>
          <w:color w:val="000000" w:themeColor="text1"/>
        </w:rPr>
        <w:t>shows an example of such a validation of the accurate pipetting with acetonitrile.</w:t>
      </w:r>
    </w:p>
    <w:p w14:paraId="3DA85822" w14:textId="77777777" w:rsidR="00D102B0" w:rsidRPr="003275EB" w:rsidRDefault="005F066E" w:rsidP="003275EB">
      <w:pPr>
        <w:rPr>
          <w:color w:val="000000" w:themeColor="text1"/>
        </w:rPr>
      </w:pPr>
      <w:r w:rsidRPr="003275EB">
        <w:rPr>
          <w:color w:val="000000" w:themeColor="text1"/>
        </w:rPr>
        <w:t xml:space="preserve"> </w:t>
      </w:r>
    </w:p>
    <w:p w14:paraId="57DE9771" w14:textId="5B3F0AA1" w:rsidR="005F066E" w:rsidRPr="003275EB" w:rsidRDefault="005F066E" w:rsidP="003275EB">
      <w:pPr>
        <w:rPr>
          <w:color w:val="000000" w:themeColor="text1"/>
        </w:rPr>
      </w:pPr>
      <w:r w:rsidRPr="003275EB">
        <w:rPr>
          <w:color w:val="000000" w:themeColor="text1"/>
        </w:rPr>
        <w:t xml:space="preserve">HPLC data was </w:t>
      </w:r>
      <w:r w:rsidRPr="003275EB">
        <w:rPr>
          <w:color w:val="auto"/>
        </w:rPr>
        <w:t>collected</w:t>
      </w:r>
      <w:r w:rsidRPr="003275EB">
        <w:rPr>
          <w:color w:val="000000" w:themeColor="text1"/>
        </w:rPr>
        <w:t xml:space="preserve"> to obtain the chemical composition and PXRD scans were </w:t>
      </w:r>
      <w:r w:rsidRPr="003275EB">
        <w:rPr>
          <w:color w:val="auto"/>
        </w:rPr>
        <w:t>collected</w:t>
      </w:r>
      <w:r w:rsidRPr="003275EB">
        <w:rPr>
          <w:color w:val="000000" w:themeColor="text1"/>
        </w:rPr>
        <w:t xml:space="preserve"> to obtain the phase composition of the powder from ball mill grinding reactions (See </w:t>
      </w:r>
      <w:r w:rsidRPr="00574C5B">
        <w:rPr>
          <w:b/>
          <w:color w:val="000000" w:themeColor="text1"/>
        </w:rPr>
        <w:t>Figure 1</w:t>
      </w:r>
      <w:r w:rsidRPr="003275EB">
        <w:rPr>
          <w:color w:val="000000" w:themeColor="text1"/>
        </w:rPr>
        <w:t xml:space="preserve"> for the reaction scheme and the key concept of solvent equilibrium curves). HPLC data quantifies the chemical composition as %M of the 2 homodimers (</w:t>
      </w:r>
      <w:r w:rsidRPr="003275EB">
        <w:rPr>
          <w:b/>
          <w:color w:val="000000" w:themeColor="text1"/>
        </w:rPr>
        <w:t>1-1</w:t>
      </w:r>
      <w:r w:rsidRPr="003275EB">
        <w:rPr>
          <w:color w:val="000000" w:themeColor="text1"/>
        </w:rPr>
        <w:t xml:space="preserve"> and </w:t>
      </w:r>
      <w:r w:rsidRPr="003275EB">
        <w:rPr>
          <w:b/>
          <w:color w:val="000000" w:themeColor="text1"/>
        </w:rPr>
        <w:t>2-2</w:t>
      </w:r>
      <w:r w:rsidRPr="003275EB">
        <w:rPr>
          <w:color w:val="000000" w:themeColor="text1"/>
        </w:rPr>
        <w:t>) and the heterodimer (</w:t>
      </w:r>
      <w:r w:rsidRPr="003275EB">
        <w:rPr>
          <w:b/>
          <w:color w:val="000000" w:themeColor="text1"/>
        </w:rPr>
        <w:t>1-2</w:t>
      </w:r>
      <w:r w:rsidRPr="003275EB">
        <w:rPr>
          <w:color w:val="000000" w:themeColor="text1"/>
        </w:rPr>
        <w:t>) in the powder. Rietveld refinement prepared from the PXRD scans is used to quantify the phase composition as %M of the homodimers starting materials (</w:t>
      </w:r>
      <w:r w:rsidRPr="003275EB">
        <w:rPr>
          <w:b/>
          <w:color w:val="000000" w:themeColor="text1"/>
        </w:rPr>
        <w:t>1-1</w:t>
      </w:r>
      <w:r w:rsidRPr="003275EB">
        <w:rPr>
          <w:color w:val="000000" w:themeColor="text1"/>
        </w:rPr>
        <w:t xml:space="preserve"> and </w:t>
      </w:r>
      <w:r w:rsidRPr="003275EB">
        <w:rPr>
          <w:b/>
          <w:color w:val="000000" w:themeColor="text1"/>
        </w:rPr>
        <w:t>2-2</w:t>
      </w:r>
      <w:r w:rsidRPr="003275EB">
        <w:rPr>
          <w:color w:val="000000" w:themeColor="text1"/>
        </w:rPr>
        <w:t>)</w:t>
      </w:r>
      <w:r w:rsidRPr="003275EB">
        <w:rPr>
          <w:b/>
          <w:color w:val="000000" w:themeColor="text1"/>
        </w:rPr>
        <w:t xml:space="preserve"> </w:t>
      </w:r>
      <w:r w:rsidRPr="003275EB">
        <w:rPr>
          <w:color w:val="000000" w:themeColor="text1"/>
        </w:rPr>
        <w:t>and the two polymorphs (</w:t>
      </w:r>
      <w:r w:rsidRPr="003275EB">
        <w:rPr>
          <w:b/>
          <w:color w:val="000000" w:themeColor="text1"/>
        </w:rPr>
        <w:t>Form A</w:t>
      </w:r>
      <w:r w:rsidRPr="003275EB">
        <w:rPr>
          <w:color w:val="000000" w:themeColor="text1"/>
        </w:rPr>
        <w:t xml:space="preserve"> and </w:t>
      </w:r>
      <w:r w:rsidRPr="003275EB">
        <w:rPr>
          <w:b/>
          <w:color w:val="000000" w:themeColor="text1"/>
        </w:rPr>
        <w:t>Form B</w:t>
      </w:r>
      <w:r w:rsidRPr="003275EB">
        <w:rPr>
          <w:color w:val="000000" w:themeColor="text1"/>
        </w:rPr>
        <w:t xml:space="preserve">) of the heterodimer product </w:t>
      </w:r>
      <w:r w:rsidRPr="003275EB">
        <w:rPr>
          <w:b/>
          <w:color w:val="000000" w:themeColor="text1"/>
        </w:rPr>
        <w:t>1-2</w:t>
      </w:r>
      <w:r w:rsidRPr="003275EB">
        <w:rPr>
          <w:color w:val="000000" w:themeColor="text1"/>
        </w:rPr>
        <w:t>.</w:t>
      </w:r>
      <w:r w:rsidR="001F41C8" w:rsidRPr="003275EB">
        <w:rPr>
          <w:color w:val="000000" w:themeColor="text1"/>
        </w:rPr>
        <w:t xml:space="preserve"> </w:t>
      </w:r>
      <w:r w:rsidRPr="003275EB">
        <w:rPr>
          <w:color w:val="000000" w:themeColor="text1"/>
        </w:rPr>
        <w:t xml:space="preserve">HPLC can be used therefore to validate </w:t>
      </w:r>
      <w:r w:rsidRPr="003275EB">
        <w:rPr>
          <w:color w:val="000000" w:themeColor="text1"/>
        </w:rPr>
        <w:lastRenderedPageBreak/>
        <w:t xml:space="preserve">the accuracy of the phase composition results obtained by Rietveld refinement on the same samples; the </w:t>
      </w:r>
      <w:r w:rsidR="008E636B" w:rsidRPr="003275EB">
        <w:rPr>
          <w:color w:val="000000" w:themeColor="text1"/>
        </w:rPr>
        <w:t xml:space="preserve">combined concentration </w:t>
      </w:r>
      <w:r w:rsidRPr="003275EB">
        <w:rPr>
          <w:color w:val="000000" w:themeColor="text1"/>
        </w:rPr>
        <w:t xml:space="preserve">of </w:t>
      </w:r>
      <w:r w:rsidRPr="003275EB">
        <w:rPr>
          <w:b/>
          <w:color w:val="000000" w:themeColor="text1"/>
        </w:rPr>
        <w:t>Form A</w:t>
      </w:r>
      <w:r w:rsidRPr="003275EB">
        <w:rPr>
          <w:color w:val="000000" w:themeColor="text1"/>
        </w:rPr>
        <w:t xml:space="preserve"> and </w:t>
      </w:r>
      <w:r w:rsidRPr="003275EB">
        <w:rPr>
          <w:b/>
          <w:color w:val="000000" w:themeColor="text1"/>
        </w:rPr>
        <w:t>Form B</w:t>
      </w:r>
      <w:r w:rsidRPr="003275EB">
        <w:rPr>
          <w:color w:val="000000" w:themeColor="text1"/>
        </w:rPr>
        <w:t xml:space="preserve"> as %M determined by PXRD should equate with the concentration of </w:t>
      </w:r>
      <w:r w:rsidRPr="003275EB">
        <w:rPr>
          <w:b/>
          <w:color w:val="000000" w:themeColor="text1"/>
        </w:rPr>
        <w:t>1-2</w:t>
      </w:r>
      <w:r w:rsidRPr="003275EB">
        <w:rPr>
          <w:color w:val="000000" w:themeColor="text1"/>
        </w:rPr>
        <w:t xml:space="preserve"> as %M determined by HPLC, while </w:t>
      </w:r>
      <w:r w:rsidRPr="003275EB">
        <w:rPr>
          <w:b/>
          <w:color w:val="000000" w:themeColor="text1"/>
        </w:rPr>
        <w:t>1-1</w:t>
      </w:r>
      <w:r w:rsidRPr="003275EB">
        <w:rPr>
          <w:color w:val="000000" w:themeColor="text1"/>
        </w:rPr>
        <w:t xml:space="preserve"> and </w:t>
      </w:r>
      <w:r w:rsidRPr="003275EB">
        <w:rPr>
          <w:b/>
          <w:color w:val="000000" w:themeColor="text1"/>
        </w:rPr>
        <w:t>2-2</w:t>
      </w:r>
      <w:r w:rsidRPr="003275EB">
        <w:rPr>
          <w:color w:val="000000" w:themeColor="text1"/>
        </w:rPr>
        <w:t xml:space="preserve"> should have the same concentration in %M determined by HPLC and PXRD. This is clearly shown on </w:t>
      </w:r>
      <w:r w:rsidRPr="00574C5B">
        <w:rPr>
          <w:b/>
          <w:color w:val="000000" w:themeColor="text1"/>
        </w:rPr>
        <w:t>Figure 3</w:t>
      </w:r>
      <w:r w:rsidRPr="003275EB">
        <w:rPr>
          <w:color w:val="000000" w:themeColor="text1"/>
        </w:rPr>
        <w:t xml:space="preserve"> and </w:t>
      </w:r>
      <w:r w:rsidRPr="00574C5B">
        <w:rPr>
          <w:b/>
          <w:color w:val="000000" w:themeColor="text1"/>
        </w:rPr>
        <w:t>Figure 4</w:t>
      </w:r>
      <w:r w:rsidRPr="003275EB">
        <w:rPr>
          <w:color w:val="000000" w:themeColor="text1"/>
        </w:rPr>
        <w:t xml:space="preserve"> where there is a good correlation between the kinetic curves plotting the chemical composition obtained by HPLC analysis and the kinetic curves plotting the phase composition obtained by PXRD analysis.</w:t>
      </w:r>
      <w:r w:rsidR="001F41C8" w:rsidRPr="003275EB">
        <w:rPr>
          <w:color w:val="000000" w:themeColor="text1"/>
        </w:rPr>
        <w:t xml:space="preserve"> </w:t>
      </w:r>
    </w:p>
    <w:p w14:paraId="1918F3E6" w14:textId="77777777" w:rsidR="00D102B0" w:rsidRPr="003275EB" w:rsidRDefault="00D102B0" w:rsidP="003275EB">
      <w:pPr>
        <w:rPr>
          <w:color w:val="000000" w:themeColor="text1"/>
        </w:rPr>
      </w:pPr>
    </w:p>
    <w:p w14:paraId="11649E59" w14:textId="2A45947E" w:rsidR="005F066E" w:rsidRPr="003275EB" w:rsidRDefault="005F066E" w:rsidP="003275EB">
      <w:pPr>
        <w:rPr>
          <w:color w:val="000000" w:themeColor="text1"/>
        </w:rPr>
      </w:pPr>
      <w:r w:rsidRPr="003275EB">
        <w:rPr>
          <w:color w:val="000000" w:themeColor="text1"/>
        </w:rPr>
        <w:t xml:space="preserve">The success of the preparation of accurate and precise solvent equilibrium curves for the ball mill grinding reaction relies on 3 factors: a) accurate and precise pipetting by the experimentalist; b) knowing when the ball mill grinding reaction has achieved equilibrium, which can be learned by performing the relevant kinetic studies as shown in </w:t>
      </w:r>
      <w:r w:rsidRPr="00574C5B">
        <w:rPr>
          <w:b/>
          <w:color w:val="000000" w:themeColor="text1"/>
        </w:rPr>
        <w:t>Figure 3</w:t>
      </w:r>
      <w:r w:rsidRPr="003275EB">
        <w:rPr>
          <w:color w:val="000000" w:themeColor="text1"/>
        </w:rPr>
        <w:t xml:space="preserve"> and </w:t>
      </w:r>
      <w:r w:rsidRPr="00574C5B">
        <w:rPr>
          <w:b/>
          <w:color w:val="000000" w:themeColor="text1"/>
        </w:rPr>
        <w:t>Figure 4</w:t>
      </w:r>
      <w:r w:rsidRPr="003275EB">
        <w:rPr>
          <w:color w:val="000000" w:themeColor="text1"/>
        </w:rPr>
        <w:t>; and c) by using the right experimental procedure for each solvent.</w:t>
      </w:r>
      <w:r w:rsidR="001F41C8" w:rsidRPr="003275EB">
        <w:rPr>
          <w:color w:val="000000" w:themeColor="text1"/>
        </w:rPr>
        <w:t xml:space="preserve"> </w:t>
      </w:r>
      <w:r w:rsidRPr="003275EB">
        <w:rPr>
          <w:color w:val="000000" w:themeColor="text1"/>
        </w:rPr>
        <w:t xml:space="preserve">The equilibrium curve in </w:t>
      </w:r>
      <w:r w:rsidRPr="00574C5B">
        <w:rPr>
          <w:b/>
          <w:color w:val="000000" w:themeColor="text1"/>
        </w:rPr>
        <w:t xml:space="preserve">Figure </w:t>
      </w:r>
      <w:r w:rsidR="00D5418B" w:rsidRPr="00574C5B">
        <w:rPr>
          <w:b/>
          <w:color w:val="000000" w:themeColor="text1"/>
        </w:rPr>
        <w:t>7</w:t>
      </w:r>
      <w:r w:rsidRPr="003275EB">
        <w:rPr>
          <w:color w:val="000000" w:themeColor="text1"/>
        </w:rPr>
        <w:t xml:space="preserve"> demonstrates good correlation between %R and the </w:t>
      </w:r>
      <w:r w:rsidR="001F41C8" w:rsidRPr="003275EB">
        <w:rPr>
          <w:color w:val="000000" w:themeColor="text1"/>
        </w:rPr>
        <w:t xml:space="preserve">µL </w:t>
      </w:r>
      <w:r w:rsidRPr="003275EB">
        <w:rPr>
          <w:color w:val="000000" w:themeColor="text1"/>
        </w:rPr>
        <w:t xml:space="preserve">of DMF added to the grinding reaction when using experimental procedure 1. However, experimental procedure 1 gives very poor correlation between %R and the </w:t>
      </w:r>
      <w:r w:rsidR="001F41C8" w:rsidRPr="003275EB">
        <w:rPr>
          <w:color w:val="000000" w:themeColor="text1"/>
        </w:rPr>
        <w:t xml:space="preserve">µL </w:t>
      </w:r>
      <w:r w:rsidRPr="003275EB">
        <w:rPr>
          <w:color w:val="000000" w:themeColor="text1"/>
        </w:rPr>
        <w:t xml:space="preserve">of methanol added to the grinding reaction as shown in </w:t>
      </w:r>
      <w:r w:rsidRPr="00574C5B">
        <w:rPr>
          <w:b/>
          <w:color w:val="000000" w:themeColor="text1"/>
        </w:rPr>
        <w:t xml:space="preserve">Figure </w:t>
      </w:r>
      <w:r w:rsidR="00D5418B" w:rsidRPr="00574C5B">
        <w:rPr>
          <w:b/>
          <w:color w:val="000000" w:themeColor="text1"/>
        </w:rPr>
        <w:t>6</w:t>
      </w:r>
      <w:r w:rsidRPr="00574C5B">
        <w:rPr>
          <w:b/>
          <w:color w:val="000000" w:themeColor="text1"/>
        </w:rPr>
        <w:t>a</w:t>
      </w:r>
      <w:r w:rsidRPr="003275EB">
        <w:rPr>
          <w:color w:val="000000" w:themeColor="text1"/>
        </w:rPr>
        <w:t>, while the use of experimental procedure 2</w:t>
      </w:r>
      <w:r w:rsidR="001F41C8" w:rsidRPr="003275EB">
        <w:rPr>
          <w:color w:val="000000" w:themeColor="text1"/>
        </w:rPr>
        <w:t xml:space="preserve"> </w:t>
      </w:r>
      <w:r w:rsidRPr="003275EB">
        <w:rPr>
          <w:color w:val="000000" w:themeColor="text1"/>
        </w:rPr>
        <w:t xml:space="preserve">for methanol gives good correlation as shown in </w:t>
      </w:r>
      <w:r w:rsidRPr="00574C5B">
        <w:rPr>
          <w:b/>
          <w:color w:val="000000" w:themeColor="text1"/>
        </w:rPr>
        <w:t xml:space="preserve">Figure </w:t>
      </w:r>
      <w:r w:rsidR="00D5418B" w:rsidRPr="00574C5B">
        <w:rPr>
          <w:b/>
          <w:color w:val="000000" w:themeColor="text1"/>
        </w:rPr>
        <w:t>6</w:t>
      </w:r>
      <w:r w:rsidRPr="00574C5B">
        <w:rPr>
          <w:b/>
          <w:color w:val="000000" w:themeColor="text1"/>
        </w:rPr>
        <w:t>b</w:t>
      </w:r>
      <w:r w:rsidRPr="003275EB">
        <w:rPr>
          <w:color w:val="000000" w:themeColor="text1"/>
        </w:rPr>
        <w:t>.</w:t>
      </w:r>
      <w:r w:rsidR="001F41C8" w:rsidRPr="003275EB">
        <w:rPr>
          <w:color w:val="000000" w:themeColor="text1"/>
        </w:rPr>
        <w:t xml:space="preserve"> </w:t>
      </w:r>
      <w:r w:rsidRPr="00574C5B">
        <w:rPr>
          <w:b/>
          <w:color w:val="000000" w:themeColor="text1"/>
        </w:rPr>
        <w:t>Figure 8</w:t>
      </w:r>
      <w:r w:rsidRPr="003275EB">
        <w:rPr>
          <w:color w:val="000000" w:themeColor="text1"/>
        </w:rPr>
        <w:t xml:space="preserve"> shows individually and combined how different solvent</w:t>
      </w:r>
      <w:r w:rsidR="001C327A" w:rsidRPr="003275EB">
        <w:rPr>
          <w:color w:val="000000" w:themeColor="text1"/>
        </w:rPr>
        <w:t>s</w:t>
      </w:r>
      <w:r w:rsidRPr="003275EB">
        <w:rPr>
          <w:color w:val="000000" w:themeColor="text1"/>
        </w:rPr>
        <w:t xml:space="preserve"> (MeCN, Acetone, THF, EtOAc, DMF, CHCl</w:t>
      </w:r>
      <w:r w:rsidRPr="003275EB">
        <w:rPr>
          <w:color w:val="000000" w:themeColor="text1"/>
          <w:vertAlign w:val="subscript"/>
        </w:rPr>
        <w:t>3</w:t>
      </w:r>
      <w:r w:rsidRPr="003275EB">
        <w:rPr>
          <w:color w:val="000000" w:themeColor="text1"/>
        </w:rPr>
        <w:t xml:space="preserve">, DCM, MeOH, EtOH, IPA and DMSO) results in different solvent equilibrium curves </w:t>
      </w:r>
      <w:r w:rsidR="001C327A" w:rsidRPr="003275EB">
        <w:rPr>
          <w:color w:val="000000" w:themeColor="text1"/>
        </w:rPr>
        <w:t>for</w:t>
      </w:r>
      <w:r w:rsidRPr="003275EB">
        <w:rPr>
          <w:color w:val="000000" w:themeColor="text1"/>
        </w:rPr>
        <w:t xml:space="preserve"> the ball mill LAG reactions. </w:t>
      </w:r>
      <w:r w:rsidRPr="00574C5B">
        <w:rPr>
          <w:b/>
          <w:color w:val="000000" w:themeColor="text1"/>
        </w:rPr>
        <w:t>Figure 8</w:t>
      </w:r>
      <w:r w:rsidRPr="003275EB">
        <w:rPr>
          <w:color w:val="000000" w:themeColor="text1"/>
        </w:rPr>
        <w:t xml:space="preserve"> demonstrate that good correlation between %R and the amount of solvent added </w:t>
      </w:r>
      <w:r w:rsidR="00FC43BA" w:rsidRPr="003275EB">
        <w:rPr>
          <w:color w:val="000000" w:themeColor="text1"/>
        </w:rPr>
        <w:t>to the</w:t>
      </w:r>
      <w:r w:rsidRPr="003275EB">
        <w:rPr>
          <w:color w:val="000000" w:themeColor="text1"/>
        </w:rPr>
        <w:t xml:space="preserve"> ball mill grinding reaction can be achieved if care and good experimental design is applied when performing these experiments. </w:t>
      </w:r>
    </w:p>
    <w:p w14:paraId="5C1B7D12" w14:textId="77777777" w:rsidR="005F066E" w:rsidRPr="003275EB" w:rsidRDefault="005F066E" w:rsidP="003275EB">
      <w:pPr>
        <w:rPr>
          <w:color w:val="000000" w:themeColor="text1"/>
        </w:rPr>
      </w:pPr>
    </w:p>
    <w:p w14:paraId="12A555A8" w14:textId="77777777" w:rsidR="00530867" w:rsidRPr="003275EB" w:rsidRDefault="00530867" w:rsidP="003275EB">
      <w:pPr>
        <w:rPr>
          <w:bCs/>
          <w:color w:val="808080"/>
        </w:rPr>
      </w:pPr>
      <w:r w:rsidRPr="003275EB">
        <w:rPr>
          <w:b/>
        </w:rPr>
        <w:t>FIGURE &amp; TABLE LEGENDS:</w:t>
      </w:r>
      <w:r w:rsidRPr="003275EB">
        <w:rPr>
          <w:i/>
          <w:color w:val="808080"/>
        </w:rPr>
        <w:t xml:space="preserve"> </w:t>
      </w:r>
    </w:p>
    <w:p w14:paraId="2816ED96" w14:textId="77777777" w:rsidR="00530867" w:rsidRPr="003275EB" w:rsidRDefault="00530867" w:rsidP="003275EB">
      <w:pPr>
        <w:rPr>
          <w:color w:val="000000" w:themeColor="text1"/>
        </w:rPr>
      </w:pPr>
    </w:p>
    <w:p w14:paraId="3FAE2856" w14:textId="77777777" w:rsidR="00A973CC" w:rsidRPr="003275EB" w:rsidRDefault="00932A0B" w:rsidP="003275EB">
      <w:pPr>
        <w:rPr>
          <w:color w:val="000000" w:themeColor="text1"/>
        </w:rPr>
      </w:pPr>
      <w:r w:rsidRPr="003275EB">
        <w:rPr>
          <w:b/>
          <w:color w:val="000000" w:themeColor="text1"/>
        </w:rPr>
        <w:t>Figure 1:</w:t>
      </w:r>
      <w:r w:rsidRPr="003275EB">
        <w:rPr>
          <w:color w:val="000000" w:themeColor="text1"/>
        </w:rPr>
        <w:t xml:space="preserve"> </w:t>
      </w:r>
      <w:r w:rsidRPr="00574C5B">
        <w:rPr>
          <w:b/>
          <w:color w:val="000000" w:themeColor="text1"/>
        </w:rPr>
        <w:t>Reaction scheme of the ball mill grinding experiments and key concept of solvent equilibrium curves using the R value.</w:t>
      </w:r>
      <w:r w:rsidRPr="003275EB">
        <w:rPr>
          <w:color w:val="000000" w:themeColor="text1"/>
        </w:rPr>
        <w:t xml:space="preserve"> </w:t>
      </w:r>
    </w:p>
    <w:p w14:paraId="06BB1662" w14:textId="3D6101A6" w:rsidR="00932A0B" w:rsidRPr="003275EB" w:rsidRDefault="00932A0B" w:rsidP="003275EB">
      <w:pPr>
        <w:rPr>
          <w:rStyle w:val="Strong"/>
          <w:b w:val="0"/>
          <w:color w:val="000000" w:themeColor="text1"/>
          <w:shd w:val="clear" w:color="auto" w:fill="FFFFFF"/>
        </w:rPr>
      </w:pPr>
      <w:r w:rsidRPr="003275EB">
        <w:rPr>
          <w:color w:val="000000" w:themeColor="text1"/>
        </w:rPr>
        <w:t xml:space="preserve">These equilibrium curves shows graphically </w:t>
      </w:r>
      <w:r w:rsidRPr="003275EB">
        <w:rPr>
          <w:rStyle w:val="Strong"/>
          <w:b w:val="0"/>
          <w:color w:val="000000" w:themeColor="text1"/>
          <w:shd w:val="clear" w:color="auto" w:fill="FFFFFF"/>
        </w:rPr>
        <w:t xml:space="preserve">the effect of the addition of a few drops of solvent (x axis) on the phase composition of the product (y axis) when ball mill grinding for long enough to achieve equilibrium conditions. The bottom part of the graph accounts for </w:t>
      </w:r>
      <w:r w:rsidR="003A4FAC" w:rsidRPr="003275EB">
        <w:rPr>
          <w:rStyle w:val="Strong"/>
          <w:color w:val="000000" w:themeColor="text1"/>
          <w:shd w:val="clear" w:color="auto" w:fill="FFFFFF"/>
        </w:rPr>
        <w:t>Form A</w:t>
      </w:r>
      <w:r w:rsidRPr="003275EB">
        <w:rPr>
          <w:rStyle w:val="Strong"/>
          <w:b w:val="0"/>
          <w:color w:val="000000" w:themeColor="text1"/>
          <w:shd w:val="clear" w:color="auto" w:fill="FFFFFF"/>
        </w:rPr>
        <w:t xml:space="preserve"> being quantitatively formed, the top part of the graph for </w:t>
      </w:r>
      <w:r w:rsidR="003A4FAC" w:rsidRPr="003275EB">
        <w:rPr>
          <w:rStyle w:val="Strong"/>
          <w:color w:val="000000" w:themeColor="text1"/>
          <w:shd w:val="clear" w:color="auto" w:fill="FFFFFF"/>
        </w:rPr>
        <w:t>Form B</w:t>
      </w:r>
      <w:r w:rsidRPr="003275EB">
        <w:rPr>
          <w:rStyle w:val="Strong"/>
          <w:b w:val="0"/>
          <w:color w:val="000000" w:themeColor="text1"/>
          <w:shd w:val="clear" w:color="auto" w:fill="FFFFFF"/>
        </w:rPr>
        <w:t xml:space="preserve"> being quantitatively formed while a mixture of </w:t>
      </w:r>
      <w:r w:rsidR="003A4FAC" w:rsidRPr="003275EB">
        <w:rPr>
          <w:rStyle w:val="Strong"/>
          <w:color w:val="000000" w:themeColor="text1"/>
          <w:shd w:val="clear" w:color="auto" w:fill="FFFFFF"/>
        </w:rPr>
        <w:t>Form A</w:t>
      </w:r>
      <w:r w:rsidRPr="003275EB">
        <w:rPr>
          <w:rStyle w:val="Strong"/>
          <w:b w:val="0"/>
          <w:color w:val="000000" w:themeColor="text1"/>
          <w:shd w:val="clear" w:color="auto" w:fill="FFFFFF"/>
        </w:rPr>
        <w:t xml:space="preserve"> and </w:t>
      </w:r>
      <w:r w:rsidR="003A4FAC" w:rsidRPr="003275EB">
        <w:rPr>
          <w:rStyle w:val="Strong"/>
          <w:color w:val="000000" w:themeColor="text1"/>
          <w:shd w:val="clear" w:color="auto" w:fill="FFFFFF"/>
        </w:rPr>
        <w:t>Form B</w:t>
      </w:r>
      <w:r w:rsidRPr="003275EB">
        <w:rPr>
          <w:rStyle w:val="Strong"/>
          <w:b w:val="0"/>
          <w:color w:val="000000" w:themeColor="text1"/>
          <w:shd w:val="clear" w:color="auto" w:fill="FFFFFF"/>
        </w:rPr>
        <w:t xml:space="preserve"> is form</w:t>
      </w:r>
      <w:r w:rsidR="00A973CC" w:rsidRPr="003275EB">
        <w:rPr>
          <w:rStyle w:val="Strong"/>
          <w:b w:val="0"/>
          <w:color w:val="000000" w:themeColor="text1"/>
          <w:shd w:val="clear" w:color="auto" w:fill="FFFFFF"/>
        </w:rPr>
        <w:t>ed</w:t>
      </w:r>
      <w:r w:rsidRPr="003275EB">
        <w:rPr>
          <w:rStyle w:val="Strong"/>
          <w:b w:val="0"/>
          <w:color w:val="000000" w:themeColor="text1"/>
          <w:shd w:val="clear" w:color="auto" w:fill="FFFFFF"/>
        </w:rPr>
        <w:t xml:space="preserve"> for the volume range of the solvent accounting for the sigmoidal part of the graph. </w:t>
      </w:r>
      <w:r w:rsidR="008576A0" w:rsidRPr="003275EB">
        <w:rPr>
          <w:rStyle w:val="Strong"/>
          <w:b w:val="0"/>
          <w:color w:val="000000" w:themeColor="text1"/>
          <w:shd w:val="clear" w:color="auto" w:fill="FFFFFF"/>
        </w:rPr>
        <w:t>This figure has been reprinted from the Supplementary information in Chem. Sci., 2016, 7, 6617 (Ref. 25).</w:t>
      </w:r>
    </w:p>
    <w:p w14:paraId="76278D01" w14:textId="2C1C8A62" w:rsidR="00D522F6" w:rsidRPr="003275EB" w:rsidRDefault="001F41C8" w:rsidP="003275EB">
      <w:pPr>
        <w:rPr>
          <w:color w:val="000000" w:themeColor="text1"/>
        </w:rPr>
      </w:pPr>
      <w:r w:rsidRPr="003275EB">
        <w:rPr>
          <w:color w:val="000000" w:themeColor="text1"/>
        </w:rPr>
        <w:t xml:space="preserve"> </w:t>
      </w:r>
    </w:p>
    <w:p w14:paraId="51649E22" w14:textId="3101AACA" w:rsidR="00A973CC" w:rsidRPr="003275EB" w:rsidRDefault="00932A0B" w:rsidP="003275EB">
      <w:pPr>
        <w:rPr>
          <w:rStyle w:val="Strong"/>
          <w:b w:val="0"/>
          <w:color w:val="auto"/>
          <w:shd w:val="clear" w:color="auto" w:fill="FFFFFF"/>
        </w:rPr>
      </w:pPr>
      <w:r w:rsidRPr="003275EB">
        <w:rPr>
          <w:b/>
          <w:color w:val="auto"/>
        </w:rPr>
        <w:t>Figure 2:</w:t>
      </w:r>
      <w:r w:rsidRPr="003275EB">
        <w:rPr>
          <w:color w:val="auto"/>
        </w:rPr>
        <w:t xml:space="preserve"> </w:t>
      </w:r>
      <w:r w:rsidR="00220F67" w:rsidRPr="00574C5B">
        <w:rPr>
          <w:b/>
          <w:color w:val="auto"/>
        </w:rPr>
        <w:t xml:space="preserve">Rietveld </w:t>
      </w:r>
      <w:r w:rsidR="000A62F7" w:rsidRPr="00574C5B">
        <w:rPr>
          <w:rStyle w:val="Strong"/>
          <w:color w:val="auto"/>
          <w:shd w:val="clear" w:color="auto" w:fill="FFFFFF"/>
        </w:rPr>
        <w:t>refinement plot exampl</w:t>
      </w:r>
      <w:r w:rsidR="00220F67" w:rsidRPr="00574C5B">
        <w:rPr>
          <w:rStyle w:val="Strong"/>
          <w:color w:val="auto"/>
          <w:shd w:val="clear" w:color="auto" w:fill="FFFFFF"/>
        </w:rPr>
        <w:t>e for the equilibrium mixture under milling conditions when using</w:t>
      </w:r>
      <w:r w:rsidR="001F41C8" w:rsidRPr="00574C5B">
        <w:rPr>
          <w:rStyle w:val="Strong"/>
          <w:color w:val="auto"/>
          <w:shd w:val="clear" w:color="auto" w:fill="FFFFFF"/>
        </w:rPr>
        <w:t xml:space="preserve"> </w:t>
      </w:r>
      <w:r w:rsidR="00220F67" w:rsidRPr="00574C5B">
        <w:rPr>
          <w:rStyle w:val="Strong"/>
          <w:color w:val="auto"/>
          <w:shd w:val="clear" w:color="auto" w:fill="FFFFFF"/>
        </w:rPr>
        <w:t>67 μL methanol</w:t>
      </w:r>
      <w:r w:rsidR="00A973CC" w:rsidRPr="00574C5B">
        <w:rPr>
          <w:rStyle w:val="Strong"/>
          <w:color w:val="auto"/>
          <w:shd w:val="clear" w:color="auto" w:fill="FFFFFF"/>
        </w:rPr>
        <w:t>.</w:t>
      </w:r>
    </w:p>
    <w:p w14:paraId="2E779E23" w14:textId="6E5EA35D" w:rsidR="00932A0B" w:rsidRPr="003275EB" w:rsidRDefault="00A973CC" w:rsidP="003275EB">
      <w:pPr>
        <w:rPr>
          <w:rStyle w:val="Strong"/>
          <w:color w:val="auto"/>
          <w:shd w:val="clear" w:color="auto" w:fill="FFFFFF"/>
        </w:rPr>
      </w:pPr>
      <w:r w:rsidRPr="003275EB">
        <w:rPr>
          <w:rStyle w:val="Strong"/>
          <w:b w:val="0"/>
          <w:color w:val="auto"/>
          <w:shd w:val="clear" w:color="auto" w:fill="FFFFFF"/>
        </w:rPr>
        <w:t>E</w:t>
      </w:r>
      <w:r w:rsidR="00220F67" w:rsidRPr="003275EB">
        <w:rPr>
          <w:rStyle w:val="Strong"/>
          <w:b w:val="0"/>
          <w:color w:val="auto"/>
          <w:shd w:val="clear" w:color="auto" w:fill="FFFFFF"/>
        </w:rPr>
        <w:t xml:space="preserve">xperimental pattern (black line), calculated pattern for </w:t>
      </w:r>
      <w:r w:rsidR="00220F67" w:rsidRPr="003275EB">
        <w:rPr>
          <w:rStyle w:val="Strong"/>
          <w:color w:val="auto"/>
          <w:shd w:val="clear" w:color="auto" w:fill="FFFFFF"/>
        </w:rPr>
        <w:t>Form A</w:t>
      </w:r>
      <w:r w:rsidR="00220F67" w:rsidRPr="003275EB">
        <w:rPr>
          <w:rStyle w:val="Strong"/>
          <w:b w:val="0"/>
          <w:color w:val="auto"/>
          <w:shd w:val="clear" w:color="auto" w:fill="FFFFFF"/>
        </w:rPr>
        <w:t xml:space="preserve"> (blue), calculated pattern for </w:t>
      </w:r>
      <w:r w:rsidR="00601824" w:rsidRPr="003275EB">
        <w:rPr>
          <w:rStyle w:val="Strong"/>
          <w:color w:val="auto"/>
          <w:shd w:val="clear" w:color="auto" w:fill="FFFFFF"/>
        </w:rPr>
        <w:t>F</w:t>
      </w:r>
      <w:r w:rsidR="00220F67" w:rsidRPr="003275EB">
        <w:rPr>
          <w:rStyle w:val="Strong"/>
          <w:color w:val="auto"/>
          <w:shd w:val="clear" w:color="auto" w:fill="FFFFFF"/>
        </w:rPr>
        <w:t xml:space="preserve">orm </w:t>
      </w:r>
      <w:r w:rsidR="00220F67" w:rsidRPr="003275EB">
        <w:rPr>
          <w:rStyle w:val="Strong"/>
          <w:b w:val="0"/>
          <w:color w:val="auto"/>
          <w:shd w:val="clear" w:color="auto" w:fill="FFFFFF"/>
        </w:rPr>
        <w:t xml:space="preserve">B (red), and difference pattern (grey). </w:t>
      </w:r>
      <w:r w:rsidR="001B3D9E" w:rsidRPr="003275EB">
        <w:rPr>
          <w:rStyle w:val="Strong"/>
          <w:b w:val="0"/>
          <w:color w:val="auto"/>
          <w:shd w:val="clear" w:color="auto" w:fill="FFFFFF"/>
        </w:rPr>
        <w:t xml:space="preserve">The refinement converged with </w:t>
      </w:r>
      <w:r w:rsidR="001B3D9E" w:rsidRPr="003275EB">
        <w:rPr>
          <w:rStyle w:val="Strong"/>
          <w:b w:val="0"/>
          <w:i/>
          <w:color w:val="auto"/>
          <w:shd w:val="clear" w:color="auto" w:fill="FFFFFF"/>
        </w:rPr>
        <w:t>R</w:t>
      </w:r>
      <w:r w:rsidR="001B3D9E" w:rsidRPr="003275EB">
        <w:rPr>
          <w:rStyle w:val="Strong"/>
          <w:b w:val="0"/>
          <w:i/>
          <w:color w:val="auto"/>
          <w:shd w:val="clear" w:color="auto" w:fill="FFFFFF"/>
          <w:vertAlign w:val="subscript"/>
        </w:rPr>
        <w:t>wp</w:t>
      </w:r>
      <w:r w:rsidR="001B3D9E" w:rsidRPr="003275EB">
        <w:rPr>
          <w:rStyle w:val="Strong"/>
          <w:b w:val="0"/>
          <w:i/>
          <w:color w:val="auto"/>
          <w:shd w:val="clear" w:color="auto" w:fill="FFFFFF"/>
        </w:rPr>
        <w:t xml:space="preserve"> </w:t>
      </w:r>
      <w:r w:rsidR="001B3D9E" w:rsidRPr="003275EB">
        <w:rPr>
          <w:rStyle w:val="Strong"/>
          <w:b w:val="0"/>
          <w:color w:val="auto"/>
          <w:shd w:val="clear" w:color="auto" w:fill="FFFFFF"/>
        </w:rPr>
        <w:t xml:space="preserve">=10.82% and </w:t>
      </w:r>
      <w:r w:rsidR="001B3D9E" w:rsidRPr="003275EB">
        <w:rPr>
          <w:rStyle w:val="Strong"/>
          <w:b w:val="0"/>
          <w:i/>
          <w:color w:val="auto"/>
          <w:shd w:val="clear" w:color="auto" w:fill="FFFFFF"/>
        </w:rPr>
        <w:t>χ</w:t>
      </w:r>
      <w:r w:rsidR="001B3D9E" w:rsidRPr="003275EB">
        <w:rPr>
          <w:rStyle w:val="Strong"/>
          <w:b w:val="0"/>
          <w:color w:val="auto"/>
          <w:shd w:val="clear" w:color="auto" w:fill="FFFFFF"/>
        </w:rPr>
        <w:t xml:space="preserve">2 = 2.65. </w:t>
      </w:r>
      <w:r w:rsidR="00220F67" w:rsidRPr="003275EB">
        <w:rPr>
          <w:rStyle w:val="Strong"/>
          <w:b w:val="0"/>
          <w:color w:val="auto"/>
          <w:shd w:val="clear" w:color="auto" w:fill="FFFFFF"/>
        </w:rPr>
        <w:t>For this specific example the R ratio was 41%</w:t>
      </w:r>
      <w:r w:rsidR="001B3D9E" w:rsidRPr="003275EB">
        <w:rPr>
          <w:rStyle w:val="Strong"/>
          <w:b w:val="0"/>
          <w:color w:val="auto"/>
          <w:shd w:val="clear" w:color="auto" w:fill="FFFFFF"/>
        </w:rPr>
        <w:t xml:space="preserve">, and crystal size was estimated to be 71 and 86 nm for </w:t>
      </w:r>
      <w:r w:rsidR="001B3D9E" w:rsidRPr="003275EB">
        <w:rPr>
          <w:rStyle w:val="Strong"/>
          <w:color w:val="auto"/>
          <w:shd w:val="clear" w:color="auto" w:fill="FFFFFF"/>
        </w:rPr>
        <w:t>Form A</w:t>
      </w:r>
      <w:r w:rsidR="001B3D9E" w:rsidRPr="003275EB">
        <w:rPr>
          <w:rStyle w:val="Strong"/>
          <w:b w:val="0"/>
          <w:color w:val="auto"/>
          <w:shd w:val="clear" w:color="auto" w:fill="FFFFFF"/>
        </w:rPr>
        <w:t xml:space="preserve"> and </w:t>
      </w:r>
      <w:r w:rsidR="001B3D9E" w:rsidRPr="003275EB">
        <w:rPr>
          <w:rStyle w:val="Strong"/>
          <w:color w:val="auto"/>
          <w:shd w:val="clear" w:color="auto" w:fill="FFFFFF"/>
        </w:rPr>
        <w:t xml:space="preserve">Form </w:t>
      </w:r>
      <w:r w:rsidR="001B3D9E" w:rsidRPr="003275EB">
        <w:rPr>
          <w:rStyle w:val="Strong"/>
          <w:b w:val="0"/>
          <w:color w:val="auto"/>
          <w:shd w:val="clear" w:color="auto" w:fill="FFFFFF"/>
        </w:rPr>
        <w:t>B respectively.</w:t>
      </w:r>
    </w:p>
    <w:p w14:paraId="03AA11C0" w14:textId="77777777" w:rsidR="00932A0B" w:rsidRPr="003275EB" w:rsidRDefault="00932A0B" w:rsidP="003275EB">
      <w:pPr>
        <w:rPr>
          <w:color w:val="000000" w:themeColor="text1"/>
        </w:rPr>
      </w:pPr>
    </w:p>
    <w:p w14:paraId="74186A1F" w14:textId="6910FF19" w:rsidR="00A973CC" w:rsidRPr="003275EB" w:rsidRDefault="00932A0B" w:rsidP="003275EB">
      <w:pPr>
        <w:rPr>
          <w:rStyle w:val="Strong"/>
          <w:b w:val="0"/>
          <w:color w:val="000000" w:themeColor="text1"/>
          <w:shd w:val="clear" w:color="auto" w:fill="FFFFFF"/>
        </w:rPr>
      </w:pPr>
      <w:r w:rsidRPr="003275EB">
        <w:rPr>
          <w:b/>
          <w:color w:val="000000" w:themeColor="text1"/>
        </w:rPr>
        <w:t>Figure 3</w:t>
      </w:r>
      <w:r w:rsidRPr="003275EB">
        <w:rPr>
          <w:color w:val="000000" w:themeColor="text1"/>
        </w:rPr>
        <w:t xml:space="preserve">: </w:t>
      </w:r>
      <w:r w:rsidRPr="00574C5B">
        <w:rPr>
          <w:rStyle w:val="Strong"/>
          <w:color w:val="000000" w:themeColor="text1"/>
          <w:shd w:val="clear" w:color="auto" w:fill="FFFFFF"/>
        </w:rPr>
        <w:t>Kinetic curves obtained for the ball mill neat grinding reaction of 1-1 +2-2 +2%M dbu</w:t>
      </w:r>
      <w:r w:rsidR="00A973CC" w:rsidRPr="00574C5B">
        <w:rPr>
          <w:rStyle w:val="Strong"/>
          <w:color w:val="000000" w:themeColor="text1"/>
          <w:shd w:val="clear" w:color="auto" w:fill="FFFFFF"/>
        </w:rPr>
        <w:t xml:space="preserve"> </w:t>
      </w:r>
      <w:r w:rsidR="00A973CC" w:rsidRPr="00574C5B">
        <w:rPr>
          <w:rStyle w:val="Strong"/>
          <w:color w:val="000000" w:themeColor="text1"/>
          <w:shd w:val="clear" w:color="auto" w:fill="FFFFFF"/>
        </w:rPr>
        <w:lastRenderedPageBreak/>
        <w:t>(a,b)</w:t>
      </w:r>
      <w:r w:rsidRPr="00574C5B">
        <w:rPr>
          <w:rStyle w:val="Strong"/>
          <w:color w:val="000000" w:themeColor="text1"/>
          <w:shd w:val="clear" w:color="auto" w:fill="FFFFFF"/>
        </w:rPr>
        <w:t xml:space="preserve">. </w:t>
      </w:r>
    </w:p>
    <w:p w14:paraId="3C497E33" w14:textId="2DF7589C" w:rsidR="00932A0B" w:rsidRPr="003275EB" w:rsidRDefault="00574C5B" w:rsidP="003275EB">
      <w:pPr>
        <w:rPr>
          <w:rStyle w:val="Strong"/>
          <w:b w:val="0"/>
          <w:color w:val="000000" w:themeColor="text1"/>
          <w:shd w:val="clear" w:color="auto" w:fill="FFFFFF"/>
        </w:rPr>
      </w:pPr>
      <w:r w:rsidRPr="00574C5B">
        <w:rPr>
          <w:bCs/>
          <w:color w:val="000000" w:themeColor="text1"/>
          <w:shd w:val="clear" w:color="auto" w:fill="FFFFFF"/>
          <w:lang w:val="en-US"/>
        </w:rPr>
        <w:t>No fitting was performed - the lines are only a guide to the eye.</w:t>
      </w:r>
      <w:r>
        <w:rPr>
          <w:bCs/>
          <w:color w:val="000000" w:themeColor="text1"/>
          <w:shd w:val="clear" w:color="auto" w:fill="FFFFFF"/>
          <w:lang w:val="en-US"/>
        </w:rPr>
        <w:t xml:space="preserve"> </w:t>
      </w:r>
      <w:r w:rsidR="00932A0B" w:rsidRPr="003275EB">
        <w:rPr>
          <w:rStyle w:val="Strong"/>
          <w:b w:val="0"/>
          <w:color w:val="000000" w:themeColor="text1"/>
          <w:shd w:val="clear" w:color="auto" w:fill="FFFFFF"/>
        </w:rPr>
        <w:t>The graph shows the composition of reactants (</w:t>
      </w:r>
      <w:r w:rsidR="00932A0B" w:rsidRPr="003275EB">
        <w:rPr>
          <w:rStyle w:val="Strong"/>
          <w:color w:val="000000" w:themeColor="text1"/>
          <w:shd w:val="clear" w:color="auto" w:fill="FFFFFF"/>
        </w:rPr>
        <w:t>1-1</w:t>
      </w:r>
      <w:r w:rsidR="00932A0B" w:rsidRPr="003275EB">
        <w:rPr>
          <w:rStyle w:val="Strong"/>
          <w:b w:val="0"/>
          <w:color w:val="000000" w:themeColor="text1"/>
          <w:shd w:val="clear" w:color="auto" w:fill="FFFFFF"/>
        </w:rPr>
        <w:t xml:space="preserve"> &amp; </w:t>
      </w:r>
      <w:r w:rsidR="00932A0B" w:rsidRPr="003275EB">
        <w:rPr>
          <w:rStyle w:val="Strong"/>
          <w:color w:val="000000" w:themeColor="text1"/>
          <w:shd w:val="clear" w:color="auto" w:fill="FFFFFF"/>
        </w:rPr>
        <w:t>2-2</w:t>
      </w:r>
      <w:r w:rsidR="00932A0B" w:rsidRPr="003275EB">
        <w:rPr>
          <w:rStyle w:val="Strong"/>
          <w:b w:val="0"/>
          <w:color w:val="000000" w:themeColor="text1"/>
          <w:shd w:val="clear" w:color="auto" w:fill="FFFFFF"/>
        </w:rPr>
        <w:t>) and the heterodimer formed (</w:t>
      </w:r>
      <w:r w:rsidR="003A4FAC" w:rsidRPr="003275EB">
        <w:rPr>
          <w:rStyle w:val="Strong"/>
          <w:color w:val="000000" w:themeColor="text1"/>
          <w:shd w:val="clear" w:color="auto" w:fill="FFFFFF"/>
        </w:rPr>
        <w:t>Form A</w:t>
      </w:r>
      <w:r w:rsidR="00932A0B" w:rsidRPr="003275EB">
        <w:rPr>
          <w:rStyle w:val="Strong"/>
          <w:b w:val="0"/>
          <w:color w:val="000000" w:themeColor="text1"/>
          <w:shd w:val="clear" w:color="auto" w:fill="FFFFFF"/>
        </w:rPr>
        <w:t xml:space="preserve"> and </w:t>
      </w:r>
      <w:r w:rsidR="003A4FAC" w:rsidRPr="003275EB">
        <w:rPr>
          <w:rStyle w:val="Strong"/>
          <w:color w:val="000000" w:themeColor="text1"/>
          <w:shd w:val="clear" w:color="auto" w:fill="FFFFFF"/>
        </w:rPr>
        <w:t>Form B</w:t>
      </w:r>
      <w:r w:rsidR="00932A0B" w:rsidRPr="003275EB">
        <w:rPr>
          <w:rStyle w:val="Strong"/>
          <w:b w:val="0"/>
          <w:color w:val="000000" w:themeColor="text1"/>
          <w:shd w:val="clear" w:color="auto" w:fill="FFFFFF"/>
        </w:rPr>
        <w:t xml:space="preserve">) as %M versus grinding time a) HPLC analyses showing chemical composition of the powder at each kinetic point; b) Rietveld refinement of PXRD scans showing phase composition of the powder at each kinetic point. It demonstrates that Form A is exclusively formed while </w:t>
      </w:r>
      <w:r w:rsidR="003A4FAC" w:rsidRPr="003275EB">
        <w:rPr>
          <w:rStyle w:val="Strong"/>
          <w:color w:val="000000" w:themeColor="text1"/>
          <w:shd w:val="clear" w:color="auto" w:fill="FFFFFF"/>
        </w:rPr>
        <w:t>Form B</w:t>
      </w:r>
      <w:r w:rsidR="00932A0B" w:rsidRPr="003275EB">
        <w:rPr>
          <w:rStyle w:val="Strong"/>
          <w:b w:val="0"/>
          <w:color w:val="000000" w:themeColor="text1"/>
          <w:shd w:val="clear" w:color="auto" w:fill="FFFFFF"/>
        </w:rPr>
        <w:t xml:space="preserve"> is not formed at any kinetic point. </w:t>
      </w:r>
      <w:r w:rsidR="008576A0" w:rsidRPr="003275EB">
        <w:rPr>
          <w:rStyle w:val="Strong"/>
          <w:b w:val="0"/>
          <w:color w:val="000000" w:themeColor="text1"/>
          <w:shd w:val="clear" w:color="auto" w:fill="FFFFFF"/>
        </w:rPr>
        <w:t>Reprinted with permission from JACS, 2014, 136, 16156 (Ref. 27). Copyright 2014 American Chemical Society.</w:t>
      </w:r>
    </w:p>
    <w:p w14:paraId="6A7B36CD" w14:textId="77777777" w:rsidR="00932A0B" w:rsidRPr="003275EB" w:rsidRDefault="00932A0B" w:rsidP="003275EB">
      <w:pPr>
        <w:rPr>
          <w:rStyle w:val="Strong"/>
          <w:b w:val="0"/>
          <w:color w:val="000000" w:themeColor="text1"/>
          <w:shd w:val="clear" w:color="auto" w:fill="FFFFFF"/>
        </w:rPr>
      </w:pPr>
    </w:p>
    <w:p w14:paraId="720086F7" w14:textId="38980F01" w:rsidR="009C5FF1" w:rsidRPr="003275EB" w:rsidRDefault="00932A0B" w:rsidP="003275EB">
      <w:pPr>
        <w:rPr>
          <w:rStyle w:val="Strong"/>
          <w:b w:val="0"/>
          <w:color w:val="000000" w:themeColor="text1"/>
          <w:shd w:val="clear" w:color="auto" w:fill="FFFFFF"/>
        </w:rPr>
      </w:pPr>
      <w:r w:rsidRPr="003275EB">
        <w:rPr>
          <w:b/>
          <w:color w:val="000000" w:themeColor="text1"/>
        </w:rPr>
        <w:t xml:space="preserve">Figure 4: </w:t>
      </w:r>
      <w:r w:rsidRPr="00574C5B">
        <w:rPr>
          <w:rStyle w:val="Strong"/>
          <w:color w:val="000000" w:themeColor="text1"/>
          <w:shd w:val="clear" w:color="auto" w:fill="FFFFFF"/>
        </w:rPr>
        <w:t>Kinetic curves obtained for the ball mill LAG reaction of 1-1 +2-2 +2%M dbu + 50</w:t>
      </w:r>
      <w:r w:rsidR="00574C5B">
        <w:rPr>
          <w:rStyle w:val="Strong"/>
          <w:color w:val="000000" w:themeColor="text1"/>
          <w:shd w:val="clear" w:color="auto" w:fill="FFFFFF"/>
        </w:rPr>
        <w:t xml:space="preserve"> </w:t>
      </w:r>
      <w:r w:rsidR="001F41C8" w:rsidRPr="00574C5B">
        <w:rPr>
          <w:rStyle w:val="Strong"/>
          <w:color w:val="000000" w:themeColor="text1"/>
          <w:shd w:val="clear" w:color="auto" w:fill="FFFFFF"/>
        </w:rPr>
        <w:t xml:space="preserve">µL </w:t>
      </w:r>
      <w:r w:rsidRPr="00574C5B">
        <w:rPr>
          <w:rStyle w:val="Strong"/>
          <w:color w:val="000000" w:themeColor="text1"/>
          <w:shd w:val="clear" w:color="auto" w:fill="FFFFFF"/>
        </w:rPr>
        <w:t>MeCN.</w:t>
      </w:r>
      <w:r w:rsidR="001F41C8" w:rsidRPr="00574C5B">
        <w:rPr>
          <w:rStyle w:val="Strong"/>
          <w:color w:val="000000" w:themeColor="text1"/>
          <w:shd w:val="clear" w:color="auto" w:fill="FFFFFF"/>
        </w:rPr>
        <w:t xml:space="preserve"> </w:t>
      </w:r>
      <w:r w:rsidR="009C5FF1" w:rsidRPr="00574C5B">
        <w:rPr>
          <w:rStyle w:val="Strong"/>
          <w:color w:val="000000" w:themeColor="text1"/>
          <w:shd w:val="clear" w:color="auto" w:fill="FFFFFF"/>
        </w:rPr>
        <w:t>(a,b)</w:t>
      </w:r>
      <w:r w:rsidR="00C940D6" w:rsidRPr="003275EB">
        <w:rPr>
          <w:bCs/>
          <w:color w:val="000000" w:themeColor="text1"/>
          <w:shd w:val="clear" w:color="auto" w:fill="FFFFFF"/>
          <w:lang w:val="en-US"/>
        </w:rPr>
        <w:t xml:space="preserve"> </w:t>
      </w:r>
    </w:p>
    <w:p w14:paraId="1D45F9F7" w14:textId="7243A212" w:rsidR="00932A0B" w:rsidRPr="003275EB" w:rsidRDefault="00574C5B" w:rsidP="003275EB">
      <w:pPr>
        <w:rPr>
          <w:rStyle w:val="Strong"/>
          <w:b w:val="0"/>
          <w:color w:val="000000" w:themeColor="text1"/>
          <w:shd w:val="clear" w:color="auto" w:fill="FFFFFF"/>
        </w:rPr>
      </w:pPr>
      <w:r w:rsidRPr="003275EB">
        <w:rPr>
          <w:bCs/>
          <w:color w:val="000000" w:themeColor="text1"/>
          <w:shd w:val="clear" w:color="auto" w:fill="FFFFFF"/>
          <w:lang w:val="en-US"/>
        </w:rPr>
        <w:t>No fitting was performed - the lines are only a guide to the eye.</w:t>
      </w:r>
      <w:r>
        <w:rPr>
          <w:bCs/>
          <w:color w:val="000000" w:themeColor="text1"/>
          <w:shd w:val="clear" w:color="auto" w:fill="FFFFFF"/>
          <w:lang w:val="en-US"/>
        </w:rPr>
        <w:t xml:space="preserve"> </w:t>
      </w:r>
      <w:r w:rsidR="00932A0B" w:rsidRPr="003275EB">
        <w:rPr>
          <w:rStyle w:val="Strong"/>
          <w:b w:val="0"/>
          <w:color w:val="000000" w:themeColor="text1"/>
          <w:shd w:val="clear" w:color="auto" w:fill="FFFFFF"/>
        </w:rPr>
        <w:t>The graph shows the composition of reactants (</w:t>
      </w:r>
      <w:r w:rsidR="00932A0B" w:rsidRPr="003275EB">
        <w:rPr>
          <w:rStyle w:val="Strong"/>
          <w:color w:val="000000" w:themeColor="text1"/>
          <w:shd w:val="clear" w:color="auto" w:fill="FFFFFF"/>
        </w:rPr>
        <w:t>1-1</w:t>
      </w:r>
      <w:r w:rsidR="00932A0B" w:rsidRPr="003275EB">
        <w:rPr>
          <w:rStyle w:val="Strong"/>
          <w:b w:val="0"/>
          <w:color w:val="000000" w:themeColor="text1"/>
          <w:shd w:val="clear" w:color="auto" w:fill="FFFFFF"/>
        </w:rPr>
        <w:t xml:space="preserve"> &amp; </w:t>
      </w:r>
      <w:r w:rsidR="00932A0B" w:rsidRPr="003275EB">
        <w:rPr>
          <w:rStyle w:val="Strong"/>
          <w:color w:val="000000" w:themeColor="text1"/>
          <w:shd w:val="clear" w:color="auto" w:fill="FFFFFF"/>
        </w:rPr>
        <w:t>2-2</w:t>
      </w:r>
      <w:r w:rsidR="00932A0B" w:rsidRPr="003275EB">
        <w:rPr>
          <w:rStyle w:val="Strong"/>
          <w:b w:val="0"/>
          <w:color w:val="000000" w:themeColor="text1"/>
          <w:shd w:val="clear" w:color="auto" w:fill="FFFFFF"/>
        </w:rPr>
        <w:t>) and the heterodimer formed (</w:t>
      </w:r>
      <w:r w:rsidR="003A4FAC" w:rsidRPr="003275EB">
        <w:rPr>
          <w:rStyle w:val="Strong"/>
          <w:color w:val="000000" w:themeColor="text1"/>
          <w:shd w:val="clear" w:color="auto" w:fill="FFFFFF"/>
        </w:rPr>
        <w:t>Form A</w:t>
      </w:r>
      <w:r w:rsidR="00932A0B" w:rsidRPr="003275EB">
        <w:rPr>
          <w:rStyle w:val="Strong"/>
          <w:b w:val="0"/>
          <w:color w:val="000000" w:themeColor="text1"/>
          <w:shd w:val="clear" w:color="auto" w:fill="FFFFFF"/>
        </w:rPr>
        <w:t xml:space="preserve"> and </w:t>
      </w:r>
      <w:r w:rsidR="003A4FAC" w:rsidRPr="003275EB">
        <w:rPr>
          <w:rStyle w:val="Strong"/>
          <w:color w:val="000000" w:themeColor="text1"/>
          <w:shd w:val="clear" w:color="auto" w:fill="FFFFFF"/>
        </w:rPr>
        <w:t>Form B</w:t>
      </w:r>
      <w:r w:rsidR="00932A0B" w:rsidRPr="003275EB">
        <w:rPr>
          <w:rStyle w:val="Strong"/>
          <w:b w:val="0"/>
          <w:color w:val="000000" w:themeColor="text1"/>
          <w:shd w:val="clear" w:color="auto" w:fill="FFFFFF"/>
        </w:rPr>
        <w:t xml:space="preserve">) as %M versus grinding time a) HPLC analyses showing chemical composition of the powder at each kinetic point; b) Rietveld refinement of PXRD scans showing phase composition of the powder at each kinetic point. It demonstrates that </w:t>
      </w:r>
      <w:r w:rsidR="003A4FAC" w:rsidRPr="003275EB">
        <w:rPr>
          <w:rStyle w:val="Strong"/>
          <w:color w:val="000000" w:themeColor="text1"/>
          <w:shd w:val="clear" w:color="auto" w:fill="FFFFFF"/>
        </w:rPr>
        <w:t>Form B</w:t>
      </w:r>
      <w:r w:rsidR="00932A0B" w:rsidRPr="003275EB">
        <w:rPr>
          <w:rStyle w:val="Strong"/>
          <w:b w:val="0"/>
          <w:color w:val="000000" w:themeColor="text1"/>
          <w:shd w:val="clear" w:color="auto" w:fill="FFFFFF"/>
        </w:rPr>
        <w:t xml:space="preserve"> is exclusively formed while </w:t>
      </w:r>
      <w:r w:rsidR="003A4FAC" w:rsidRPr="003275EB">
        <w:rPr>
          <w:rStyle w:val="Strong"/>
          <w:color w:val="000000" w:themeColor="text1"/>
          <w:shd w:val="clear" w:color="auto" w:fill="FFFFFF"/>
        </w:rPr>
        <w:t>Form A</w:t>
      </w:r>
      <w:r w:rsidR="00932A0B" w:rsidRPr="003275EB">
        <w:rPr>
          <w:rStyle w:val="Strong"/>
          <w:b w:val="0"/>
          <w:color w:val="000000" w:themeColor="text1"/>
          <w:shd w:val="clear" w:color="auto" w:fill="FFFFFF"/>
        </w:rPr>
        <w:t xml:space="preserve"> is not formed at any kinetic point.</w:t>
      </w:r>
      <w:r w:rsidR="001F41C8" w:rsidRPr="003275EB">
        <w:rPr>
          <w:rStyle w:val="Strong"/>
          <w:b w:val="0"/>
          <w:color w:val="000000" w:themeColor="text1"/>
          <w:shd w:val="clear" w:color="auto" w:fill="FFFFFF"/>
        </w:rPr>
        <w:t xml:space="preserve"> </w:t>
      </w:r>
      <w:r w:rsidR="008576A0" w:rsidRPr="003275EB">
        <w:rPr>
          <w:rStyle w:val="Strong"/>
          <w:b w:val="0"/>
          <w:color w:val="000000" w:themeColor="text1"/>
          <w:shd w:val="clear" w:color="auto" w:fill="FFFFFF"/>
        </w:rPr>
        <w:t>Reprinted with permission from JACS, 2014, 136, 16156 (Ref. 27). Copyright 2014 American Chemical Society.</w:t>
      </w:r>
    </w:p>
    <w:p w14:paraId="0280ABA8" w14:textId="77777777" w:rsidR="00932A0B" w:rsidRPr="003275EB" w:rsidRDefault="00932A0B" w:rsidP="003275EB">
      <w:pPr>
        <w:rPr>
          <w:rStyle w:val="Strong"/>
          <w:b w:val="0"/>
          <w:color w:val="000000" w:themeColor="text1"/>
          <w:shd w:val="clear" w:color="auto" w:fill="FFFFFF"/>
        </w:rPr>
      </w:pPr>
    </w:p>
    <w:p w14:paraId="19DF7B66" w14:textId="4356D837" w:rsidR="009C5FF1" w:rsidRPr="003275EB" w:rsidRDefault="00932A0B" w:rsidP="003275EB">
      <w:pPr>
        <w:widowControl/>
        <w:autoSpaceDE/>
        <w:autoSpaceDN/>
        <w:adjustRightInd/>
        <w:jc w:val="left"/>
        <w:rPr>
          <w:bCs/>
          <w:noProof/>
          <w:color w:val="000000" w:themeColor="text1"/>
          <w:shd w:val="clear" w:color="auto" w:fill="FFFFFF"/>
          <w:lang w:eastAsia="en-GB"/>
        </w:rPr>
      </w:pPr>
      <w:r w:rsidRPr="003275EB">
        <w:rPr>
          <w:b/>
          <w:bCs/>
          <w:noProof/>
          <w:color w:val="000000" w:themeColor="text1"/>
          <w:shd w:val="clear" w:color="auto" w:fill="FFFFFF"/>
          <w:lang w:eastAsia="en-GB"/>
        </w:rPr>
        <w:t>Figure 5</w:t>
      </w:r>
      <w:r w:rsidR="001F41C8" w:rsidRPr="003275EB">
        <w:rPr>
          <w:b/>
          <w:bCs/>
          <w:noProof/>
          <w:color w:val="000000" w:themeColor="text1"/>
          <w:shd w:val="clear" w:color="auto" w:fill="FFFFFF"/>
          <w:lang w:eastAsia="en-GB"/>
        </w:rPr>
        <w:t xml:space="preserve"> </w:t>
      </w:r>
      <w:r w:rsidRPr="00574C5B">
        <w:rPr>
          <w:b/>
          <w:bCs/>
          <w:noProof/>
          <w:color w:val="000000" w:themeColor="text1"/>
          <w:shd w:val="clear" w:color="auto" w:fill="FFFFFF"/>
          <w:lang w:eastAsia="en-GB"/>
        </w:rPr>
        <w:t xml:space="preserve">Validation of the accuracy and precision of volume dispensed with </w:t>
      </w:r>
      <w:r w:rsidR="00EB7D20" w:rsidRPr="00574C5B">
        <w:rPr>
          <w:b/>
        </w:rPr>
        <w:t>electronic air displacement pipette set to reverse pipetting mode</w:t>
      </w:r>
      <w:r w:rsidRPr="00574C5B">
        <w:rPr>
          <w:b/>
          <w:bCs/>
          <w:noProof/>
          <w:color w:val="000000" w:themeColor="text1"/>
          <w:shd w:val="clear" w:color="auto" w:fill="FFFFFF"/>
          <w:lang w:eastAsia="en-GB"/>
        </w:rPr>
        <w:t xml:space="preserve">, calibrated by weighing experiments. </w:t>
      </w:r>
      <w:r w:rsidR="009C5FF1" w:rsidRPr="00574C5B">
        <w:rPr>
          <w:rStyle w:val="Strong"/>
          <w:color w:val="000000" w:themeColor="text1"/>
          <w:shd w:val="clear" w:color="auto" w:fill="FFFFFF"/>
        </w:rPr>
        <w:t>(a,b)</w:t>
      </w:r>
    </w:p>
    <w:p w14:paraId="121DCF88" w14:textId="32683DDB" w:rsidR="00932A0B" w:rsidRPr="003275EB" w:rsidRDefault="00932A0B" w:rsidP="003275EB">
      <w:pPr>
        <w:widowControl/>
        <w:autoSpaceDE/>
        <w:autoSpaceDN/>
        <w:adjustRightInd/>
        <w:jc w:val="left"/>
        <w:rPr>
          <w:bCs/>
          <w:noProof/>
          <w:color w:val="000000" w:themeColor="text1"/>
          <w:shd w:val="clear" w:color="auto" w:fill="FFFFFF"/>
          <w:lang w:eastAsia="en-GB"/>
        </w:rPr>
      </w:pPr>
      <w:r w:rsidRPr="003275EB">
        <w:rPr>
          <w:bCs/>
          <w:noProof/>
          <w:color w:val="000000" w:themeColor="text1"/>
          <w:shd w:val="clear" w:color="auto" w:fill="FFFFFF"/>
          <w:lang w:eastAsia="en-GB"/>
        </w:rPr>
        <w:t>a) Range 10-100</w:t>
      </w:r>
      <w:r w:rsidR="001F41C8" w:rsidRPr="003275EB">
        <w:rPr>
          <w:bCs/>
          <w:noProof/>
          <w:color w:val="000000" w:themeColor="text1"/>
          <w:shd w:val="clear" w:color="auto" w:fill="FFFFFF"/>
          <w:lang w:eastAsia="en-GB"/>
        </w:rPr>
        <w:t xml:space="preserve">µL </w:t>
      </w:r>
      <w:r w:rsidRPr="003275EB">
        <w:rPr>
          <w:bCs/>
          <w:noProof/>
          <w:color w:val="000000" w:themeColor="text1"/>
          <w:shd w:val="clear" w:color="auto" w:fill="FFFFFF"/>
          <w:lang w:eastAsia="en-GB"/>
        </w:rPr>
        <w:t>MeCN; b) expanded</w:t>
      </w:r>
      <w:r w:rsidR="001F41C8" w:rsidRPr="003275EB">
        <w:rPr>
          <w:bCs/>
          <w:noProof/>
          <w:color w:val="000000" w:themeColor="text1"/>
          <w:shd w:val="clear" w:color="auto" w:fill="FFFFFF"/>
          <w:lang w:eastAsia="en-GB"/>
        </w:rPr>
        <w:t xml:space="preserve"> </w:t>
      </w:r>
      <w:r w:rsidRPr="003275EB">
        <w:rPr>
          <w:bCs/>
          <w:noProof/>
          <w:color w:val="000000" w:themeColor="text1"/>
          <w:shd w:val="clear" w:color="auto" w:fill="FFFFFF"/>
          <w:lang w:eastAsia="en-GB"/>
        </w:rPr>
        <w:t>narrow range from 20-30</w:t>
      </w:r>
      <w:r w:rsidR="00574C5B">
        <w:rPr>
          <w:bCs/>
          <w:noProof/>
          <w:color w:val="000000" w:themeColor="text1"/>
          <w:shd w:val="clear" w:color="auto" w:fill="FFFFFF"/>
          <w:lang w:eastAsia="en-GB"/>
        </w:rPr>
        <w:t xml:space="preserve"> </w:t>
      </w:r>
      <w:r w:rsidR="001F41C8" w:rsidRPr="003275EB">
        <w:rPr>
          <w:bCs/>
          <w:noProof/>
          <w:color w:val="000000" w:themeColor="text1"/>
          <w:shd w:val="clear" w:color="auto" w:fill="FFFFFF"/>
          <w:lang w:eastAsia="en-GB"/>
        </w:rPr>
        <w:t xml:space="preserve">µL </w:t>
      </w:r>
      <w:r w:rsidRPr="003275EB">
        <w:rPr>
          <w:bCs/>
          <w:noProof/>
          <w:color w:val="000000" w:themeColor="text1"/>
          <w:shd w:val="clear" w:color="auto" w:fill="FFFFFF"/>
          <w:lang w:eastAsia="en-GB"/>
        </w:rPr>
        <w:t>MeCN</w:t>
      </w:r>
      <w:r w:rsidR="008576A0" w:rsidRPr="003275EB">
        <w:rPr>
          <w:bCs/>
          <w:noProof/>
          <w:color w:val="000000" w:themeColor="text1"/>
          <w:shd w:val="clear" w:color="auto" w:fill="FFFFFF"/>
          <w:lang w:eastAsia="en-GB"/>
        </w:rPr>
        <w:t>. This figure has been reprinted from the Supplementary information in Chem. Sci., 2016, 7, 6617 (Ref. 25).</w:t>
      </w:r>
    </w:p>
    <w:p w14:paraId="00E40C0F" w14:textId="77777777" w:rsidR="00932A0B" w:rsidRPr="003275EB" w:rsidRDefault="00932A0B" w:rsidP="003275EB">
      <w:pPr>
        <w:widowControl/>
        <w:autoSpaceDE/>
        <w:autoSpaceDN/>
        <w:adjustRightInd/>
        <w:jc w:val="left"/>
        <w:rPr>
          <w:bCs/>
          <w:noProof/>
          <w:color w:val="000000" w:themeColor="text1"/>
          <w:shd w:val="clear" w:color="auto" w:fill="FFFFFF"/>
          <w:lang w:eastAsia="en-GB"/>
        </w:rPr>
      </w:pPr>
    </w:p>
    <w:p w14:paraId="619B2A8D" w14:textId="1D1A72F2" w:rsidR="009C5FF1" w:rsidRPr="003275EB" w:rsidRDefault="00932A0B" w:rsidP="003275EB">
      <w:pPr>
        <w:rPr>
          <w:color w:val="000000" w:themeColor="text1"/>
        </w:rPr>
      </w:pPr>
      <w:r w:rsidRPr="003275EB">
        <w:rPr>
          <w:b/>
          <w:color w:val="000000" w:themeColor="text1"/>
        </w:rPr>
        <w:t xml:space="preserve">Figure </w:t>
      </w:r>
      <w:r w:rsidR="00A973CC" w:rsidRPr="003275EB">
        <w:rPr>
          <w:b/>
          <w:color w:val="000000" w:themeColor="text1"/>
        </w:rPr>
        <w:t>6</w:t>
      </w:r>
      <w:r w:rsidRPr="003275EB">
        <w:rPr>
          <w:b/>
          <w:color w:val="000000" w:themeColor="text1"/>
        </w:rPr>
        <w:t xml:space="preserve">: </w:t>
      </w:r>
      <w:r w:rsidRPr="00574C5B">
        <w:rPr>
          <w:b/>
          <w:color w:val="000000" w:themeColor="text1"/>
        </w:rPr>
        <w:t xml:space="preserve">Solvent equilibrium curves for ball mill grinding reaction of 1-1 + 2-2 + 2%M dbu when using </w:t>
      </w:r>
      <w:r w:rsidR="00096144" w:rsidRPr="00574C5B">
        <w:rPr>
          <w:b/>
          <w:color w:val="000000" w:themeColor="text1"/>
        </w:rPr>
        <w:t>Methanol</w:t>
      </w:r>
      <w:r w:rsidRPr="00574C5B">
        <w:rPr>
          <w:b/>
          <w:color w:val="000000" w:themeColor="text1"/>
        </w:rPr>
        <w:t xml:space="preserve"> as the LAG solvent. </w:t>
      </w:r>
      <w:r w:rsidR="009C5FF1" w:rsidRPr="00574C5B">
        <w:rPr>
          <w:b/>
          <w:color w:val="000000" w:themeColor="text1"/>
        </w:rPr>
        <w:t>(a,b)</w:t>
      </w:r>
      <w:r w:rsidR="00C940D6" w:rsidRPr="003275EB">
        <w:rPr>
          <w:color w:val="000000" w:themeColor="text1"/>
        </w:rPr>
        <w:t xml:space="preserve"> </w:t>
      </w:r>
    </w:p>
    <w:p w14:paraId="3EDA7C86" w14:textId="3EDE8EF8" w:rsidR="00932A0B" w:rsidRPr="003275EB" w:rsidRDefault="00574C5B" w:rsidP="003275EB">
      <w:pPr>
        <w:rPr>
          <w:rStyle w:val="Strong"/>
          <w:color w:val="808080" w:themeColor="background1" w:themeShade="80"/>
        </w:rPr>
      </w:pPr>
      <w:r w:rsidRPr="003275EB">
        <w:rPr>
          <w:bCs/>
          <w:color w:val="000000" w:themeColor="text1"/>
          <w:shd w:val="clear" w:color="auto" w:fill="FFFFFF"/>
          <w:lang w:val="en-US"/>
        </w:rPr>
        <w:t>No fitting was performed - the line is only a guide to the eye.</w:t>
      </w:r>
      <w:r>
        <w:rPr>
          <w:bCs/>
          <w:color w:val="000000" w:themeColor="text1"/>
          <w:shd w:val="clear" w:color="auto" w:fill="FFFFFF"/>
          <w:lang w:val="en-US"/>
        </w:rPr>
        <w:t xml:space="preserve"> </w:t>
      </w:r>
      <w:r w:rsidR="00932A0B" w:rsidRPr="003275EB">
        <w:rPr>
          <w:color w:val="000000" w:themeColor="text1"/>
        </w:rPr>
        <w:t xml:space="preserve">The equilibrium curve (%R versus </w:t>
      </w:r>
      <w:r w:rsidR="001F41C8" w:rsidRPr="003275EB">
        <w:rPr>
          <w:color w:val="000000" w:themeColor="text1"/>
        </w:rPr>
        <w:t xml:space="preserve">µL </w:t>
      </w:r>
      <w:r w:rsidR="00096144" w:rsidRPr="003275EB">
        <w:rPr>
          <w:color w:val="000000" w:themeColor="text1"/>
        </w:rPr>
        <w:t>Methanol</w:t>
      </w:r>
      <w:r w:rsidR="00932A0B" w:rsidRPr="003275EB">
        <w:rPr>
          <w:color w:val="000000" w:themeColor="text1"/>
        </w:rPr>
        <w:t xml:space="preserve"> added to 200 mg powder) in a) gives very poor correlation using experimental Procedure 1 while in b) there is a good correlation when using experimental Procedure 2. </w:t>
      </w:r>
      <w:r w:rsidR="008576A0" w:rsidRPr="003275EB">
        <w:rPr>
          <w:color w:val="000000" w:themeColor="text1"/>
        </w:rPr>
        <w:t>This figure has been reprinted from the Supplementary information in Chem. Sci., 2016, 7, 6617 (Ref. 25).</w:t>
      </w:r>
    </w:p>
    <w:p w14:paraId="3D5DDD79" w14:textId="77777777" w:rsidR="00932A0B" w:rsidRPr="003275EB" w:rsidRDefault="00932A0B" w:rsidP="003275EB">
      <w:pPr>
        <w:widowControl/>
        <w:autoSpaceDE/>
        <w:autoSpaceDN/>
        <w:adjustRightInd/>
        <w:jc w:val="left"/>
        <w:rPr>
          <w:bCs/>
          <w:noProof/>
          <w:color w:val="000000" w:themeColor="text1"/>
          <w:shd w:val="clear" w:color="auto" w:fill="FFFFFF"/>
          <w:lang w:eastAsia="en-GB"/>
        </w:rPr>
      </w:pPr>
    </w:p>
    <w:p w14:paraId="1E0396D3" w14:textId="6DF0E3AE" w:rsidR="00A973CC" w:rsidRPr="003275EB" w:rsidRDefault="00A973CC" w:rsidP="003275EB">
      <w:pPr>
        <w:widowControl/>
        <w:autoSpaceDE/>
        <w:autoSpaceDN/>
        <w:adjustRightInd/>
        <w:jc w:val="left"/>
        <w:rPr>
          <w:color w:val="000000" w:themeColor="text1"/>
        </w:rPr>
      </w:pPr>
      <w:r w:rsidRPr="003275EB">
        <w:rPr>
          <w:b/>
          <w:color w:val="000000" w:themeColor="text1"/>
        </w:rPr>
        <w:t xml:space="preserve">Figure 7: </w:t>
      </w:r>
      <w:r w:rsidRPr="00574C5B">
        <w:rPr>
          <w:b/>
          <w:color w:val="000000" w:themeColor="text1"/>
        </w:rPr>
        <w:t>Ball mill LAG of 1-1+2-2+2%M dbu for 3</w:t>
      </w:r>
      <w:r w:rsidR="00574C5B">
        <w:rPr>
          <w:b/>
          <w:color w:val="000000" w:themeColor="text1"/>
        </w:rPr>
        <w:t xml:space="preserve"> </w:t>
      </w:r>
      <w:r w:rsidRPr="00574C5B">
        <w:rPr>
          <w:b/>
          <w:color w:val="000000" w:themeColor="text1"/>
        </w:rPr>
        <w:t>h</w:t>
      </w:r>
      <w:r w:rsidR="00574C5B">
        <w:rPr>
          <w:b/>
          <w:color w:val="000000" w:themeColor="text1"/>
        </w:rPr>
        <w:t xml:space="preserve"> at </w:t>
      </w:r>
      <w:r w:rsidRPr="00574C5B">
        <w:rPr>
          <w:b/>
          <w:color w:val="000000" w:themeColor="text1"/>
        </w:rPr>
        <w:t>30 Hz with DMF as LAG solvent. (a-e)</w:t>
      </w:r>
    </w:p>
    <w:p w14:paraId="16F05BEF" w14:textId="6C4947D0" w:rsidR="00A973CC" w:rsidRPr="003275EB" w:rsidRDefault="00A973CC" w:rsidP="003275EB">
      <w:pPr>
        <w:widowControl/>
        <w:autoSpaceDE/>
        <w:autoSpaceDN/>
        <w:adjustRightInd/>
        <w:jc w:val="left"/>
        <w:rPr>
          <w:color w:val="000000" w:themeColor="text1"/>
        </w:rPr>
      </w:pPr>
      <w:r w:rsidRPr="003275EB">
        <w:rPr>
          <w:color w:val="000000" w:themeColor="text1"/>
        </w:rPr>
        <w:t>HPLC chromatograms and PXRD scans for 3 examples: at equililbrium, the addition of</w:t>
      </w:r>
      <w:r w:rsidR="001F41C8" w:rsidRPr="003275EB">
        <w:rPr>
          <w:color w:val="000000" w:themeColor="text1"/>
        </w:rPr>
        <w:t xml:space="preserve"> </w:t>
      </w:r>
      <w:r w:rsidRPr="003275EB">
        <w:rPr>
          <w:color w:val="000000" w:themeColor="text1"/>
        </w:rPr>
        <w:t>b) 13</w:t>
      </w:r>
      <w:r w:rsidR="0000006C" w:rsidRPr="003275EB">
        <w:rPr>
          <w:color w:val="000000" w:themeColor="text1"/>
        </w:rPr>
        <w:t>µL</w:t>
      </w:r>
      <w:r w:rsidR="001F41C8" w:rsidRPr="003275EB">
        <w:rPr>
          <w:color w:val="000000" w:themeColor="text1"/>
        </w:rPr>
        <w:t xml:space="preserve"> </w:t>
      </w:r>
      <w:r w:rsidRPr="003275EB">
        <w:rPr>
          <w:color w:val="000000" w:themeColor="text1"/>
        </w:rPr>
        <w:t xml:space="preserve">DMF results in quantitative </w:t>
      </w:r>
      <w:r w:rsidRPr="003275EB">
        <w:rPr>
          <w:b/>
          <w:color w:val="000000" w:themeColor="text1"/>
        </w:rPr>
        <w:t>Form A</w:t>
      </w:r>
      <w:r w:rsidRPr="003275EB">
        <w:rPr>
          <w:color w:val="000000" w:themeColor="text1"/>
        </w:rPr>
        <w:t xml:space="preserve">, c) 30 </w:t>
      </w:r>
      <w:r w:rsidR="001F41C8" w:rsidRPr="003275EB">
        <w:rPr>
          <w:color w:val="000000" w:themeColor="text1"/>
        </w:rPr>
        <w:t xml:space="preserve">µL </w:t>
      </w:r>
      <w:r w:rsidRPr="003275EB">
        <w:rPr>
          <w:color w:val="000000" w:themeColor="text1"/>
        </w:rPr>
        <w:t xml:space="preserve">DMF results in quantitative </w:t>
      </w:r>
      <w:r w:rsidRPr="003275EB">
        <w:rPr>
          <w:b/>
          <w:color w:val="000000" w:themeColor="text1"/>
        </w:rPr>
        <w:t>Form B</w:t>
      </w:r>
      <w:r w:rsidRPr="003275EB">
        <w:rPr>
          <w:color w:val="000000" w:themeColor="text1"/>
        </w:rPr>
        <w:t xml:space="preserve"> and</w:t>
      </w:r>
      <w:r w:rsidR="001F41C8" w:rsidRPr="003275EB">
        <w:rPr>
          <w:color w:val="000000" w:themeColor="text1"/>
        </w:rPr>
        <w:t xml:space="preserve"> </w:t>
      </w:r>
      <w:r w:rsidRPr="003275EB">
        <w:rPr>
          <w:color w:val="000000" w:themeColor="text1"/>
        </w:rPr>
        <w:t xml:space="preserve">d)19 </w:t>
      </w:r>
      <w:r w:rsidR="001F41C8" w:rsidRPr="003275EB">
        <w:rPr>
          <w:color w:val="000000" w:themeColor="text1"/>
        </w:rPr>
        <w:t xml:space="preserve">µL </w:t>
      </w:r>
      <w:r w:rsidRPr="003275EB">
        <w:rPr>
          <w:color w:val="000000" w:themeColor="text1"/>
        </w:rPr>
        <w:t xml:space="preserve">DMF results in a mixture of </w:t>
      </w:r>
      <w:r w:rsidRPr="003275EB">
        <w:rPr>
          <w:b/>
          <w:color w:val="000000" w:themeColor="text1"/>
        </w:rPr>
        <w:t>Form A</w:t>
      </w:r>
      <w:r w:rsidRPr="003275EB">
        <w:rPr>
          <w:color w:val="000000" w:themeColor="text1"/>
        </w:rPr>
        <w:t xml:space="preserve"> and </w:t>
      </w:r>
      <w:r w:rsidRPr="003275EB">
        <w:rPr>
          <w:b/>
          <w:color w:val="000000" w:themeColor="text1"/>
        </w:rPr>
        <w:t>Form B</w:t>
      </w:r>
      <w:r w:rsidRPr="003275EB">
        <w:rPr>
          <w:color w:val="000000" w:themeColor="text1"/>
        </w:rPr>
        <w:t xml:space="preserve">. e) THF equilibration curve is shown for all the 17 experiments performed with DMF, plotting the %R determined versus the </w:t>
      </w:r>
      <w:r w:rsidR="001F41C8" w:rsidRPr="003275EB">
        <w:rPr>
          <w:color w:val="000000" w:themeColor="text1"/>
        </w:rPr>
        <w:t xml:space="preserve">µL </w:t>
      </w:r>
      <w:r w:rsidRPr="003275EB">
        <w:rPr>
          <w:color w:val="000000" w:themeColor="text1"/>
        </w:rPr>
        <w:t>DMF added to the 200 mg powder.</w:t>
      </w:r>
      <w:r w:rsidR="001F41C8" w:rsidRPr="003275EB">
        <w:rPr>
          <w:color w:val="000000" w:themeColor="text1"/>
        </w:rPr>
        <w:t xml:space="preserve"> </w:t>
      </w:r>
      <w:r w:rsidR="008576A0" w:rsidRPr="003275EB">
        <w:rPr>
          <w:color w:val="000000" w:themeColor="text1"/>
        </w:rPr>
        <w:t>This figure has been reprinted from the Supplementary information in Chem. Sci., 2016, 7, 6617 (Ref. 25).</w:t>
      </w:r>
    </w:p>
    <w:p w14:paraId="46F9BA62" w14:textId="77777777" w:rsidR="00A24298" w:rsidRPr="003275EB" w:rsidRDefault="00A24298" w:rsidP="003275EB">
      <w:pPr>
        <w:widowControl/>
        <w:autoSpaceDE/>
        <w:autoSpaceDN/>
        <w:adjustRightInd/>
        <w:jc w:val="left"/>
        <w:rPr>
          <w:bCs/>
          <w:noProof/>
          <w:color w:val="000000" w:themeColor="text1"/>
          <w:shd w:val="clear" w:color="auto" w:fill="FFFFFF"/>
          <w:lang w:eastAsia="en-GB"/>
        </w:rPr>
      </w:pPr>
    </w:p>
    <w:p w14:paraId="43054FC8" w14:textId="2AC93E9F" w:rsidR="00A973CC" w:rsidRPr="003275EB" w:rsidRDefault="00932A0B" w:rsidP="003275EB">
      <w:pPr>
        <w:rPr>
          <w:rStyle w:val="Strong"/>
          <w:b w:val="0"/>
          <w:color w:val="000000" w:themeColor="text1"/>
          <w:shd w:val="clear" w:color="auto" w:fill="FFFFFF"/>
        </w:rPr>
      </w:pPr>
      <w:r w:rsidRPr="003275EB">
        <w:rPr>
          <w:b/>
          <w:color w:val="000000" w:themeColor="text1"/>
        </w:rPr>
        <w:t>Figure 8:</w:t>
      </w:r>
      <w:r w:rsidRPr="003275EB">
        <w:rPr>
          <w:color w:val="000000" w:themeColor="text1"/>
        </w:rPr>
        <w:t xml:space="preserve"> </w:t>
      </w:r>
      <w:r w:rsidRPr="00574C5B">
        <w:rPr>
          <w:rStyle w:val="Strong"/>
          <w:color w:val="000000" w:themeColor="text1"/>
          <w:shd w:val="clear" w:color="auto" w:fill="FFFFFF"/>
        </w:rPr>
        <w:t>Individual and combined solvent milling equilibrium curves plotted as solvent concentration versus %R index.</w:t>
      </w:r>
      <w:r w:rsidRPr="003275EB">
        <w:rPr>
          <w:rStyle w:val="Strong"/>
          <w:b w:val="0"/>
          <w:color w:val="000000" w:themeColor="text1"/>
          <w:shd w:val="clear" w:color="auto" w:fill="FFFFFF"/>
        </w:rPr>
        <w:t xml:space="preserve"> </w:t>
      </w:r>
    </w:p>
    <w:p w14:paraId="0249D32B" w14:textId="57F376D6" w:rsidR="00932A0B" w:rsidRPr="003275EB" w:rsidRDefault="00574C5B" w:rsidP="003275EB">
      <w:pPr>
        <w:rPr>
          <w:rStyle w:val="Strong"/>
          <w:noProof/>
          <w:color w:val="808080" w:themeColor="background1" w:themeShade="80"/>
          <w:shd w:val="clear" w:color="auto" w:fill="FFFFFF"/>
          <w:lang w:eastAsia="en-GB"/>
        </w:rPr>
      </w:pPr>
      <w:r w:rsidRPr="003275EB">
        <w:rPr>
          <w:bCs/>
          <w:color w:val="000000" w:themeColor="text1"/>
          <w:shd w:val="clear" w:color="auto" w:fill="FFFFFF"/>
          <w:lang w:val="en-US"/>
        </w:rPr>
        <w:t>No fitting was performed - the lines are only a guide to the eye.</w:t>
      </w:r>
      <w:r>
        <w:rPr>
          <w:bCs/>
          <w:color w:val="000000" w:themeColor="text1"/>
          <w:shd w:val="clear" w:color="auto" w:fill="FFFFFF"/>
          <w:lang w:val="en-US"/>
        </w:rPr>
        <w:t xml:space="preserve"> </w:t>
      </w:r>
      <w:r w:rsidR="00A973CC" w:rsidRPr="003275EB">
        <w:rPr>
          <w:rStyle w:val="Strong"/>
          <w:b w:val="0"/>
          <w:color w:val="000000" w:themeColor="text1"/>
          <w:shd w:val="clear" w:color="auto" w:fill="FFFFFF"/>
        </w:rPr>
        <w:t xml:space="preserve">Solvent investigated are: </w:t>
      </w:r>
      <w:r w:rsidR="00A973CC" w:rsidRPr="003275EB">
        <w:rPr>
          <w:rStyle w:val="Strong"/>
          <w:b w:val="0"/>
          <w:color w:val="000000" w:themeColor="text1"/>
          <w:shd w:val="clear" w:color="auto" w:fill="FFFFFF"/>
        </w:rPr>
        <w:lastRenderedPageBreak/>
        <w:t>MeCN, acetone, THF, DMF, EtOAc, CHCl</w:t>
      </w:r>
      <w:r w:rsidR="00A973CC" w:rsidRPr="003275EB">
        <w:rPr>
          <w:rStyle w:val="Strong"/>
          <w:b w:val="0"/>
          <w:color w:val="000000" w:themeColor="text1"/>
          <w:shd w:val="clear" w:color="auto" w:fill="FFFFFF"/>
          <w:vertAlign w:val="subscript"/>
        </w:rPr>
        <w:t>3</w:t>
      </w:r>
      <w:r w:rsidR="00A973CC" w:rsidRPr="003275EB">
        <w:rPr>
          <w:rStyle w:val="Strong"/>
          <w:b w:val="0"/>
          <w:color w:val="000000" w:themeColor="text1"/>
          <w:shd w:val="clear" w:color="auto" w:fill="FFFFFF"/>
        </w:rPr>
        <w:t>,</w:t>
      </w:r>
      <w:r>
        <w:rPr>
          <w:rStyle w:val="Strong"/>
          <w:b w:val="0"/>
          <w:color w:val="000000" w:themeColor="text1"/>
          <w:shd w:val="clear" w:color="auto" w:fill="FFFFFF"/>
        </w:rPr>
        <w:t xml:space="preserve"> </w:t>
      </w:r>
      <w:r w:rsidR="00A973CC" w:rsidRPr="003275EB">
        <w:rPr>
          <w:rStyle w:val="Strong"/>
          <w:b w:val="0"/>
          <w:color w:val="000000" w:themeColor="text1"/>
          <w:shd w:val="clear" w:color="auto" w:fill="FFFFFF"/>
        </w:rPr>
        <w:t xml:space="preserve">DCM, DMSO, MeOH, EtOH, IPA and water. Water does not </w:t>
      </w:r>
      <w:r w:rsidR="00A24298" w:rsidRPr="003275EB">
        <w:rPr>
          <w:rStyle w:val="Strong"/>
          <w:b w:val="0"/>
          <w:color w:val="000000" w:themeColor="text1"/>
          <w:shd w:val="clear" w:color="auto" w:fill="FFFFFF"/>
        </w:rPr>
        <w:t>lead to the formation of</w:t>
      </w:r>
      <w:r w:rsidR="00A973CC" w:rsidRPr="003275EB">
        <w:rPr>
          <w:rStyle w:val="Strong"/>
          <w:b w:val="0"/>
          <w:color w:val="000000" w:themeColor="text1"/>
          <w:shd w:val="clear" w:color="auto" w:fill="FFFFFF"/>
        </w:rPr>
        <w:t xml:space="preserve"> Form B. The </w:t>
      </w:r>
      <w:r w:rsidR="00A24298" w:rsidRPr="003275EB">
        <w:rPr>
          <w:rStyle w:val="Strong"/>
          <w:b w:val="0"/>
          <w:color w:val="000000" w:themeColor="text1"/>
          <w:shd w:val="clear" w:color="auto" w:fill="FFFFFF"/>
        </w:rPr>
        <w:t xml:space="preserve">dispensing of </w:t>
      </w:r>
      <w:r w:rsidR="00A973CC" w:rsidRPr="003275EB">
        <w:rPr>
          <w:rStyle w:val="Strong"/>
          <w:b w:val="0"/>
          <w:color w:val="000000" w:themeColor="text1"/>
          <w:shd w:val="clear" w:color="auto" w:fill="FFFFFF"/>
        </w:rPr>
        <w:t>DCM as LAG solvent was performed with a gas tight glass syringe.</w:t>
      </w:r>
      <w:r w:rsidR="001F41C8" w:rsidRPr="003275EB">
        <w:rPr>
          <w:rStyle w:val="Strong"/>
          <w:b w:val="0"/>
          <w:color w:val="000000" w:themeColor="text1"/>
          <w:shd w:val="clear" w:color="auto" w:fill="FFFFFF"/>
        </w:rPr>
        <w:t xml:space="preserve"> </w:t>
      </w:r>
      <w:r w:rsidR="008576A0" w:rsidRPr="003275EB">
        <w:rPr>
          <w:rStyle w:val="Strong"/>
          <w:b w:val="0"/>
          <w:color w:val="000000" w:themeColor="text1"/>
          <w:shd w:val="clear" w:color="auto" w:fill="FFFFFF"/>
        </w:rPr>
        <w:t>This figure has been reprinted from the Supplementary information in Chem. Sci., 2016, 7, 6617 (Ref. 25).</w:t>
      </w:r>
    </w:p>
    <w:p w14:paraId="47AF3CA4" w14:textId="77777777" w:rsidR="00932A0B" w:rsidRPr="003275EB" w:rsidRDefault="00932A0B" w:rsidP="003275EB">
      <w:pPr>
        <w:widowControl/>
        <w:autoSpaceDE/>
        <w:autoSpaceDN/>
        <w:adjustRightInd/>
        <w:jc w:val="left"/>
        <w:rPr>
          <w:bCs/>
          <w:noProof/>
          <w:color w:val="000000" w:themeColor="text1"/>
          <w:shd w:val="clear" w:color="auto" w:fill="FFFFFF"/>
          <w:lang w:eastAsia="en-GB"/>
        </w:rPr>
      </w:pPr>
    </w:p>
    <w:p w14:paraId="64B8CF78" w14:textId="08BFB1C8" w:rsidR="006305D7" w:rsidRPr="003275EB" w:rsidRDefault="006305D7" w:rsidP="003275EB">
      <w:pPr>
        <w:rPr>
          <w:b/>
        </w:rPr>
      </w:pPr>
      <w:r w:rsidRPr="003275EB">
        <w:rPr>
          <w:b/>
        </w:rPr>
        <w:t>DISCUSSION</w:t>
      </w:r>
      <w:r w:rsidRPr="003275EB">
        <w:rPr>
          <w:b/>
          <w:bCs/>
        </w:rPr>
        <w:t xml:space="preserve">: </w:t>
      </w:r>
    </w:p>
    <w:p w14:paraId="39B365EB" w14:textId="157F044A" w:rsidR="00B47823" w:rsidRPr="003275EB" w:rsidRDefault="00B47823" w:rsidP="003275EB">
      <w:r w:rsidRPr="003275EB">
        <w:t>While most of the literature on mechanochemistry focuses</w:t>
      </w:r>
      <w:r w:rsidR="003628D0" w:rsidRPr="003275EB">
        <w:t xml:space="preserve"> either on pragmatic outcomes</w:t>
      </w:r>
      <w:r w:rsidRPr="003275EB">
        <w:t xml:space="preserve"> </w:t>
      </w:r>
      <w:r w:rsidR="003628D0" w:rsidRPr="003275EB">
        <w:t xml:space="preserve">or </w:t>
      </w:r>
      <w:r w:rsidRPr="003275EB">
        <w:t xml:space="preserve">on reaction mechanisms, this paper addresses the </w:t>
      </w:r>
      <w:r w:rsidR="003628D0" w:rsidRPr="003275EB">
        <w:t xml:space="preserve">thermodynamic </w:t>
      </w:r>
      <w:r w:rsidRPr="003275EB">
        <w:t xml:space="preserve">end point of ball mill grinding. </w:t>
      </w:r>
      <w:r w:rsidR="003628D0" w:rsidRPr="003275EB">
        <w:t>From</w:t>
      </w:r>
      <w:r w:rsidRPr="003275EB">
        <w:t xml:space="preserve"> this perspective, kinetic studies are a necessary step to the definition of the final equilibrium plateaus. </w:t>
      </w:r>
      <w:r w:rsidR="003628D0" w:rsidRPr="003275EB">
        <w:t>Through our</w:t>
      </w:r>
      <w:r w:rsidRPr="003275EB">
        <w:t xml:space="preserve"> kinetic and final equilibrium studies, we know that the ball mill grinding reactions here discussed are driven by thermodynamics, resulting in the most stable polymorph composition under the given milling conditions. </w:t>
      </w:r>
      <w:r w:rsidR="003628D0" w:rsidRPr="003275EB">
        <w:t>This</w:t>
      </w:r>
      <w:r w:rsidRPr="003275EB">
        <w:t xml:space="preserve"> is also the first time to our knowledge that experimental preparation methods - such as pipetting methods and milling jar setup -</w:t>
      </w:r>
      <w:r w:rsidR="001F41C8" w:rsidRPr="003275EB">
        <w:t xml:space="preserve"> </w:t>
      </w:r>
      <w:r w:rsidRPr="003275EB">
        <w:t>for mechanochemical experiments are presented and discussed in detail.</w:t>
      </w:r>
    </w:p>
    <w:p w14:paraId="6DE1913B" w14:textId="77777777" w:rsidR="00574C5B" w:rsidRDefault="00574C5B" w:rsidP="003275EB">
      <w:pPr>
        <w:rPr>
          <w:b/>
        </w:rPr>
      </w:pPr>
    </w:p>
    <w:p w14:paraId="375A105A" w14:textId="5B40E295" w:rsidR="00B47823" w:rsidRPr="003275EB" w:rsidRDefault="00B47823" w:rsidP="003275EB">
      <w:r w:rsidRPr="003275EB">
        <w:t xml:space="preserve">It is critical to the successful outcome of the ball mill LAG experiments that a preliminary kinetic study is undertaken to establish for how long the ball mill grinding experiment needs to run to reach equilibrium. Under thermodynamic conditions ball mill grinding reactions can present three scenarios discussed in this manuscript; a) adding not enough volume of the given solvent for the ball mill grinding reaction, in which case the outcome is the quantitative formation of </w:t>
      </w:r>
      <w:r w:rsidRPr="003275EB">
        <w:rPr>
          <w:b/>
        </w:rPr>
        <w:t>Form A</w:t>
      </w:r>
      <w:r w:rsidRPr="003275EB">
        <w:t xml:space="preserve">; b) using at least enough volume of the given solvent, which results in the quantitative formation of </w:t>
      </w:r>
      <w:r w:rsidRPr="003275EB">
        <w:rPr>
          <w:b/>
        </w:rPr>
        <w:t>Form B</w:t>
      </w:r>
      <w:r w:rsidRPr="003275EB">
        <w:t xml:space="preserve">; c) the third case is in the gap between both extremes, where the skills, care and experimental design of the experimentalist become most important. The successful experimentalist will be able to demonstrate that the concentration of </w:t>
      </w:r>
      <w:r w:rsidRPr="003275EB">
        <w:rPr>
          <w:b/>
        </w:rPr>
        <w:t>Form B</w:t>
      </w:r>
      <w:r w:rsidRPr="003275EB">
        <w:t xml:space="preserve"> increases with increased added solvent volume of the given solvent in a sigmoidal way until enough solvent is added to result in quantitative formation of </w:t>
      </w:r>
      <w:r w:rsidRPr="003275EB">
        <w:rPr>
          <w:b/>
        </w:rPr>
        <w:t>Form B</w:t>
      </w:r>
      <w:r w:rsidRPr="003275EB">
        <w:t xml:space="preserve"> in a ball mill LAG reaction.</w:t>
      </w:r>
      <w:r w:rsidR="001F41C8" w:rsidRPr="003275EB">
        <w:t xml:space="preserve"> </w:t>
      </w:r>
      <w:r w:rsidRPr="003275EB">
        <w:t>For some solvents this change is so sharp that a difference of just 1</w:t>
      </w:r>
      <w:r w:rsidR="00574C5B">
        <w:t xml:space="preserve"> </w:t>
      </w:r>
      <w:r w:rsidR="001F41C8" w:rsidRPr="003275EB">
        <w:t xml:space="preserve">µL </w:t>
      </w:r>
      <w:r w:rsidRPr="003275EB">
        <w:t xml:space="preserve">suffices to obtain quantitatively either Form A or Form B, as in the case of acetonitrile and acetone. </w:t>
      </w:r>
      <w:r w:rsidRPr="00574C5B">
        <w:rPr>
          <w:b/>
        </w:rPr>
        <w:t>Figure 8</w:t>
      </w:r>
      <w:r w:rsidRPr="003275EB">
        <w:t xml:space="preserve"> summari</w:t>
      </w:r>
      <w:r w:rsidR="00574C5B">
        <w:t>z</w:t>
      </w:r>
      <w:r w:rsidRPr="003275EB">
        <w:t>es this discussion.</w:t>
      </w:r>
      <w:r w:rsidRPr="003275EB">
        <w:rPr>
          <w:bCs/>
          <w:color w:val="FF0000"/>
        </w:rPr>
        <w:t xml:space="preserve"> </w:t>
      </w:r>
      <w:r w:rsidRPr="003275EB">
        <w:rPr>
          <w:bCs/>
        </w:rPr>
        <w:t>[Place Figure 8 here]</w:t>
      </w:r>
    </w:p>
    <w:p w14:paraId="26B7C5FC" w14:textId="77777777" w:rsidR="00574C5B" w:rsidRDefault="00574C5B" w:rsidP="003275EB">
      <w:pPr>
        <w:rPr>
          <w:b/>
        </w:rPr>
      </w:pPr>
    </w:p>
    <w:p w14:paraId="3F0E922D" w14:textId="713F5BF5" w:rsidR="00B47823" w:rsidRPr="003275EB" w:rsidRDefault="00B47823" w:rsidP="003275EB">
      <w:r w:rsidRPr="003275EB">
        <w:t>Since thermodynamic concepts are general, milling equilibria as a function of solvent concentration under ball mill LAG conditions should be amenable to study for virtually for any given system setting up analogous procedures. There is therefore the potential to explore and discover new polymorphs by variation of added solvent, which may have practical implications in various industrial settings, and this includes most organic and inorganic reactions, as well as supramolecular compounds.</w:t>
      </w:r>
    </w:p>
    <w:p w14:paraId="777BEF70" w14:textId="77777777" w:rsidR="00574C5B" w:rsidRDefault="00574C5B" w:rsidP="003275EB">
      <w:pPr>
        <w:rPr>
          <w:b/>
        </w:rPr>
      </w:pPr>
    </w:p>
    <w:p w14:paraId="0B700373" w14:textId="7D651127" w:rsidR="00B47823" w:rsidRDefault="00B47823" w:rsidP="003275EB">
      <w:r w:rsidRPr="003275EB">
        <w:t xml:space="preserve">Laboratory environment (temperature, atmospheric pressure, humidity) during sample preparation and experiments can affect the kinetics and equilibrium end point of the milling process - see Tumanov </w:t>
      </w:r>
      <w:r w:rsidRPr="00574C5B">
        <w:rPr>
          <w:i/>
        </w:rPr>
        <w:t>et al</w:t>
      </w:r>
      <w:r w:rsidR="00574C5B" w:rsidRPr="00574C5B">
        <w:rPr>
          <w:i/>
        </w:rPr>
        <w:t>.</w:t>
      </w:r>
      <w:r w:rsidRPr="003275EB">
        <w:t xml:space="preserve"> (2017)</w:t>
      </w:r>
      <w:r w:rsidRPr="003275EB">
        <w:fldChar w:fldCharType="begin"/>
      </w:r>
      <w:r w:rsidR="00D506EF" w:rsidRPr="003275EB">
        <w:instrText xml:space="preserve"> ADDIN EN.CITE &lt;EndNote&gt;&lt;Cite&gt;&lt;Author&gt;Tumanov&lt;/Author&gt;&lt;Year&gt;2017&lt;/Year&gt;&lt;RecNum&gt;2979&lt;/RecNum&gt;&lt;DisplayText&gt;&lt;style face="superscript"&gt;37&lt;/style&gt;&lt;/DisplayText&gt;&lt;record&gt;&lt;rec-number&gt;2979&lt;/rec-number&gt;&lt;foreign-keys&gt;&lt;key app="EN" db-id="9v2dxva94apw56e9d0qpwp9ktzaddssx2eet" timestamp="1494866258"&gt;2979&lt;/key&gt;&lt;/foreign-keys&gt;&lt;ref-type name="Journal Article"&gt;17&lt;/ref-type&gt;&lt;contributors&gt;&lt;authors&gt;&lt;author&gt;Tumanov, Ivan A.&lt;/author&gt;&lt;author&gt;Michalchuk, Adam A. L.&lt;/author&gt;&lt;author&gt;Politov, Anatoly&lt;/author&gt;&lt;author&gt;Boldyreva, Elena&lt;/author&gt;&lt;author&gt;Boldyrev, Vladimir V.&lt;/author&gt;&lt;/authors&gt;&lt;/contributors&gt;&lt;titles&gt;&lt;title&gt;Inadvertent Liquid Assisted Grinding: A Key to “Dry” Organic Mechano-Co-Crystallisation?&lt;/title&gt;&lt;secondary-title&gt;CrystEngComm&lt;/secondary-title&gt;&lt;/titles&gt;&lt;periodical&gt;&lt;full-title&gt;CrystEngComm&lt;/full-title&gt;&lt;/periodical&gt;&lt;pages&gt;2830-2835&lt;/pages&gt;&lt;volume&gt;19&lt;/volume&gt;&lt;dates&gt;&lt;year&gt;2017&lt;/year&gt;&lt;/dates&gt;&lt;publisher&gt;Royal Society of Chemistry&lt;/publisher&gt;&lt;urls&gt;&lt;/urls&gt;&lt;/record&gt;&lt;/Cite&gt;&lt;/EndNote&gt;</w:instrText>
      </w:r>
      <w:r w:rsidRPr="003275EB">
        <w:fldChar w:fldCharType="separate"/>
      </w:r>
      <w:r w:rsidR="00D506EF" w:rsidRPr="003275EB">
        <w:rPr>
          <w:noProof/>
          <w:vertAlign w:val="superscript"/>
        </w:rPr>
        <w:t>37</w:t>
      </w:r>
      <w:r w:rsidRPr="003275EB">
        <w:fldChar w:fldCharType="end"/>
      </w:r>
      <w:r w:rsidRPr="003275EB">
        <w:t xml:space="preserve"> as an example.</w:t>
      </w:r>
      <w:r w:rsidR="001F41C8" w:rsidRPr="003275EB">
        <w:t xml:space="preserve"> </w:t>
      </w:r>
      <w:r w:rsidRPr="003275EB">
        <w:t xml:space="preserve">In our experience, even small variations in size and shape of the milling jar and ball bearings - as well as the material they are made of - and total amount of powder can significantly affect the reaction rate and final equilibrium of the milling experiments. The experimentalist needs to take great care in the design and performance of these experiments, considering: (i) what pipetting technique has to be adopted </w:t>
      </w:r>
      <w:r w:rsidRPr="003275EB">
        <w:lastRenderedPageBreak/>
        <w:t>for a specific solvent; (ii) how compounds have to be added to the milling jar and mixed; (iii) the size and shape of the milling jar and ball bearings; (</w:t>
      </w:r>
      <w:r w:rsidR="009D1A95" w:rsidRPr="003275EB">
        <w:t>i</w:t>
      </w:r>
      <w:r w:rsidRPr="003275EB">
        <w:t>v) whether a stainless steel or a transparent material - which is necessary for in-situ techniques such as R</w:t>
      </w:r>
      <w:r w:rsidR="003628D0" w:rsidRPr="003275EB">
        <w:t>aman</w:t>
      </w:r>
      <w:r w:rsidRPr="003275EB">
        <w:fldChar w:fldCharType="begin">
          <w:fldData xml:space="preserve">PEVuZE5vdGU+PENpdGU+PEF1dGhvcj5CYXR6ZG9yZjwvQXV0aG9yPjxZZWFyPjIwMTU8L1llYXI+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</w:fldData>
        </w:fldChar>
      </w:r>
      <w:r w:rsidR="00B02956" w:rsidRPr="003275EB">
        <w:instrText xml:space="preserve"> ADDIN EN.CITE </w:instrText>
      </w:r>
      <w:r w:rsidR="00B02956" w:rsidRPr="003275EB">
        <w:fldChar w:fldCharType="begin">
          <w:fldData xml:space="preserve">PEVuZE5vdGU+PENpdGU+PEF1dGhvcj5CYXR6ZG9yZjwvQXV0aG9yPjxZZWFyPjIwMTU8L1llYXI+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</w:fldData>
        </w:fldChar>
      </w:r>
      <w:r w:rsidR="00B02956" w:rsidRPr="003275EB">
        <w:instrText xml:space="preserve"> ADDIN EN.CITE.DATA </w:instrText>
      </w:r>
      <w:r w:rsidR="00B02956" w:rsidRPr="003275EB">
        <w:fldChar w:fldCharType="end"/>
      </w:r>
      <w:r w:rsidRPr="003275EB">
        <w:fldChar w:fldCharType="separate"/>
      </w:r>
      <w:r w:rsidR="00D506EF" w:rsidRPr="003275EB">
        <w:rPr>
          <w:noProof/>
          <w:vertAlign w:val="superscript"/>
        </w:rPr>
        <w:t>21,38</w:t>
      </w:r>
      <w:r w:rsidRPr="003275EB">
        <w:fldChar w:fldCharType="end"/>
      </w:r>
      <w:r w:rsidRPr="003275EB">
        <w:t xml:space="preserve"> - should be adopted for the milling jar and ball bearings. Perspex jars are easily damaged by many solvent used with LAG and solvents used for cleaning the jars. 3D printing of transparent jars from polylactic acid (PLA) allow</w:t>
      </w:r>
      <w:r w:rsidR="003628D0" w:rsidRPr="003275EB">
        <w:t>s</w:t>
      </w:r>
      <w:r w:rsidRPr="003275EB">
        <w:t xml:space="preserve"> more intricate design of the external geometry of jars</w:t>
      </w:r>
      <w:r w:rsidR="003628D0" w:rsidRPr="003275EB">
        <w:t>, which</w:t>
      </w:r>
      <w:r w:rsidRPr="003275EB">
        <w:t xml:space="preserve"> show good mechanical and chemical resistance compared </w:t>
      </w:r>
      <w:r w:rsidR="003628D0" w:rsidRPr="003275EB">
        <w:t>with</w:t>
      </w:r>
      <w:r w:rsidRPr="003275EB">
        <w:t xml:space="preserve"> Perspex, and are therefore more suitable for ball-milling experiments.</w:t>
      </w:r>
      <w:r w:rsidRPr="003275EB">
        <w:fldChar w:fldCharType="begin"/>
      </w:r>
      <w:r w:rsidR="009A2F26" w:rsidRPr="003275EB">
        <w:instrText xml:space="preserve"> ADDIN EN.CITE &lt;EndNote&gt;&lt;Cite&gt;&lt;Author&gt;Tumanov&lt;/Author&gt;&lt;Year&gt;2017&lt;/Year&gt;&lt;RecNum&gt;39&lt;/RecNum&gt;&lt;DisplayText&gt;&lt;style face="superscript"&gt;39&lt;/style&gt;&lt;/DisplayText&gt;&lt;record&gt;&lt;rec-number&gt;39&lt;/rec-number&gt;&lt;foreign-keys&gt;&lt;key app="EN" db-id="vxexxp55kterwoewx0pp9tpeesf2f5tvzs5x" timestamp="1501427094"&gt;39&lt;/key&gt;&lt;/foreign-keys&gt;&lt;ref-type name="Journal Article"&gt;17&lt;/ref-type&gt;&lt;contributors&gt;&lt;authors&gt;&lt;author&gt;Tumanov, Nikolay&lt;/author&gt;&lt;author&gt;Ban, Voraksmy&lt;/author&gt;&lt;author&gt;Poulain, Agnieszka&lt;/author&gt;&lt;author&gt;Filinchuk, Yaroslav&lt;/author&gt;&lt;/authors&gt;&lt;/contributors&gt;&lt;titles&gt;&lt;title&gt;3D-printed jars for ball-milling experiments monitored in situ by X-ray powder diffraction&lt;/title&gt;&lt;secondary-title&gt;J Appl Crystallogr&lt;/secondary-title&gt;&lt;/titles&gt;&lt;periodical&gt;&lt;full-title&gt;J Appl Crystallogr&lt;/full-title&gt;&lt;/periodical&gt;&lt;volume&gt;50&lt;/volume&gt;&lt;number&gt;4&lt;/number&gt;&lt;dates&gt;&lt;year&gt;2017&lt;/year&gt;&lt;/dates&gt;&lt;publisher&gt;International Union of Crystallography&lt;/publisher&gt;&lt;isbn&gt;1600-5767&lt;/isbn&gt;&lt;urls&gt;&lt;/urls&gt;&lt;/record&gt;&lt;/Cite&gt;&lt;/EndNote&gt;</w:instrText>
      </w:r>
      <w:r w:rsidRPr="003275EB">
        <w:fldChar w:fldCharType="separate"/>
      </w:r>
      <w:r w:rsidR="00D506EF" w:rsidRPr="003275EB">
        <w:rPr>
          <w:noProof/>
          <w:vertAlign w:val="superscript"/>
        </w:rPr>
        <w:t>39</w:t>
      </w:r>
      <w:r w:rsidRPr="003275EB">
        <w:fldChar w:fldCharType="end"/>
      </w:r>
      <w:r w:rsidRPr="003275EB">
        <w:t xml:space="preserve"> Equilibrium experiments must be performed as consistently as possible, both in the experimental procedure and hardware, i.e. using identical preparation methods, jars, ball bearings and total amount of powder.</w:t>
      </w:r>
    </w:p>
    <w:p w14:paraId="294FF57D" w14:textId="77777777" w:rsidR="00574C5B" w:rsidRPr="003275EB" w:rsidRDefault="00574C5B" w:rsidP="003275EB"/>
    <w:p w14:paraId="63410FEB" w14:textId="2A4EC8B5" w:rsidR="00B47823" w:rsidRPr="003275EB" w:rsidRDefault="00B47823" w:rsidP="003275EB">
      <w:r w:rsidRPr="003275EB">
        <w:t>Care must be taken not to overgrind unnecessarily as decompos</w:t>
      </w:r>
      <w:r w:rsidR="003628D0" w:rsidRPr="003275EB">
        <w:t>ition can occur</w:t>
      </w:r>
      <w:r w:rsidRPr="003275EB">
        <w:t>. For our disulfide system, decomposition products can be observed for example by HPLC analysis or NMR. If this happen</w:t>
      </w:r>
      <w:r w:rsidR="003628D0" w:rsidRPr="003275EB">
        <w:t>s</w:t>
      </w:r>
      <w:r w:rsidRPr="003275EB">
        <w:t>, a decomposition kinetic study is necessary. Ball mill grinding must be performed for the shortest time that leads to equilibrium.</w:t>
      </w:r>
    </w:p>
    <w:p w14:paraId="15799EA5" w14:textId="77777777" w:rsidR="00574C5B" w:rsidRDefault="00574C5B" w:rsidP="003275EB">
      <w:pPr>
        <w:rPr>
          <w:b/>
        </w:rPr>
      </w:pPr>
    </w:p>
    <w:p w14:paraId="467ACECE" w14:textId="27D79B9D" w:rsidR="00B47823" w:rsidRPr="003275EB" w:rsidRDefault="00B47823" w:rsidP="003275EB">
      <w:r w:rsidRPr="003275EB">
        <w:t>The current experimental approach has limitations in that we are not controlling macroscopic temperature efficiently and do not know local temperatures within the steel reaction vessel. We are also currently unable to monitor the evolution of crystallinity, which refers to the degree of structural order in a crystalline solid and crystal morphology during the course of grinding. In a nanocrystalline powder, crystallinity is mostly related to the average crystal size, which can crucially affect the polymorph stabilities.</w:t>
      </w:r>
      <w:r w:rsidRPr="003275EB">
        <w:fldChar w:fldCharType="begin"/>
      </w:r>
      <w:r w:rsidR="00B02956" w:rsidRPr="003275EB">
        <w:instrText xml:space="preserve"> ADDIN EN.CITE &lt;EndNote&gt;&lt;Cite&gt;&lt;Author&gt;Belenguer&lt;/Author&gt;&lt;Year&gt;2016&lt;/Year&gt;&lt;RecNum&gt;25&lt;/RecNum&gt;&lt;DisplayText&gt;&lt;style face="superscript"&gt;25&lt;/style&gt;&lt;/DisplayText&gt;&lt;record&gt;&lt;rec-number&gt;25&lt;/rec-number&gt;&lt;foreign-keys&gt;&lt;key app="EN" db-id="vxexxp55kterwoewx0pp9tpeesf2f5tvzs5x" timestamp="1501306199"&gt;25&lt;/key&gt;&lt;/foreign-keys&gt;&lt;ref-type name="Journal Article"&gt;17&lt;/ref-type&gt;&lt;contributors&gt;&lt;authors&gt;&lt;author&gt;Belenguer, A. M.&lt;/author&gt;&lt;author&gt;Lampronti, G. I.&lt;/author&gt;&lt;author&gt;Cruz-Cabeza, A. J.&lt;/author&gt;&lt;author&gt;Hunter, C. A.&lt;/author&gt;&lt;author&gt;Sanders, J. K. M.&lt;/author&gt;&lt;/authors&gt;&lt;/contributors&gt;&lt;titles&gt;&lt;title&gt;Solvation and surface effects on polymorph stabilities at the nanoscale&lt;/title&gt;&lt;secondary-title&gt;Chem Sci&lt;/secondary-title&gt;&lt;/titles&gt;&lt;periodical&gt;&lt;full-title&gt;Chem Sci&lt;/full-title&gt;&lt;/periodical&gt;&lt;pages&gt;6617-6627&lt;/pages&gt;&lt;volume&gt;7&lt;/volume&gt;&lt;number&gt;11&lt;/number&gt;&lt;dates&gt;&lt;year&gt;2016&lt;/year&gt;&lt;/dates&gt;&lt;publisher&gt;Royal Society of Chemistry&lt;/publisher&gt;&lt;urls&gt;&lt;/urls&gt;&lt;/record&gt;&lt;/Cite&gt;&lt;/EndNote&gt;</w:instrText>
      </w:r>
      <w:r w:rsidRPr="003275EB">
        <w:fldChar w:fldCharType="separate"/>
      </w:r>
      <w:r w:rsidR="00D506EF" w:rsidRPr="003275EB">
        <w:rPr>
          <w:noProof/>
          <w:vertAlign w:val="superscript"/>
        </w:rPr>
        <w:t>25</w:t>
      </w:r>
      <w:r w:rsidRPr="003275EB">
        <w:fldChar w:fldCharType="end"/>
      </w:r>
      <w:r w:rsidRPr="003275EB">
        <w:t xml:space="preserve"> Improvements in these areas would greatly enhance our ability to explore and understand underlying processes.</w:t>
      </w:r>
    </w:p>
    <w:p w14:paraId="78728D18" w14:textId="706614AE" w:rsidR="00014314" w:rsidRPr="003275EB" w:rsidRDefault="00014314" w:rsidP="003275EB">
      <w:pPr>
        <w:rPr>
          <w:color w:val="auto"/>
        </w:rPr>
      </w:pPr>
    </w:p>
    <w:p w14:paraId="1734505F" w14:textId="7B5208DA" w:rsidR="00AA03DF" w:rsidRPr="003275EB" w:rsidRDefault="00AA03DF" w:rsidP="003275EB">
      <w:pPr>
        <w:pStyle w:val="NormalWeb"/>
        <w:spacing w:before="0" w:beforeAutospacing="0" w:after="0" w:afterAutospacing="0"/>
        <w:rPr>
          <w:color w:val="808080"/>
        </w:rPr>
      </w:pPr>
      <w:r w:rsidRPr="003275EB">
        <w:rPr>
          <w:b/>
          <w:bCs/>
        </w:rPr>
        <w:t xml:space="preserve">ACKNOWLEDGMENTS: </w:t>
      </w:r>
    </w:p>
    <w:p w14:paraId="2D96E92E" w14:textId="6C2702F7" w:rsidR="00AA03DF" w:rsidRPr="003275EB" w:rsidRDefault="00BD45B9" w:rsidP="003275EB">
      <w:pPr>
        <w:rPr>
          <w:b/>
          <w:bCs/>
        </w:rPr>
      </w:pPr>
      <w:r w:rsidRPr="003275EB">
        <w:t>AMB and JKMS are grateful to the EPSRC for financial support.</w:t>
      </w:r>
      <w:r w:rsidR="001F41C8" w:rsidRPr="003275EB">
        <w:t xml:space="preserve"> </w:t>
      </w:r>
      <w:r w:rsidRPr="003275EB">
        <w:t>We thank C. A. Bland for the design and the mechanical setup and P. Donnelly for the software design of the automation of the grinders for repeat grinding. We thank Richard Nightingale, Ollie Norris and Simon Dowe from the mechanical workshop for the manufacture of the grinding jars, and the Solenoid holder for the “Push a Button” setup and Keith Parmenter from the glass workshop at the Department of Chemistry for the manufacture of the glass sample PXRD slides. We thank C. A. Bland for the maintenance and repair of the screw closure grinding jars. We thank Professor Bill Jones for the use of the PXRD equipment at the Department of Chemistry</w:t>
      </w:r>
      <w:r w:rsidR="00532B3E" w:rsidRPr="003275EB">
        <w:t xml:space="preserve"> and Professor Chris Hunter for the use of his laboratory facilities</w:t>
      </w:r>
      <w:r w:rsidRPr="003275EB">
        <w:t>. We thank the Department of Earth Sciences (GIL) for general support.</w:t>
      </w:r>
    </w:p>
    <w:p w14:paraId="42E5FC1B" w14:textId="77777777" w:rsidR="00024D0A" w:rsidRPr="003275EB" w:rsidRDefault="00024D0A" w:rsidP="003275EB">
      <w:pPr>
        <w:pStyle w:val="NormalWeb"/>
        <w:spacing w:before="0" w:beforeAutospacing="0" w:after="0" w:afterAutospacing="0"/>
        <w:rPr>
          <w:b/>
        </w:rPr>
      </w:pPr>
    </w:p>
    <w:p w14:paraId="5D52ED8B" w14:textId="58818181" w:rsidR="00AA03DF" w:rsidRPr="003275EB" w:rsidRDefault="00AA03DF" w:rsidP="003275EB">
      <w:pPr>
        <w:pStyle w:val="NormalWeb"/>
        <w:spacing w:before="0" w:beforeAutospacing="0" w:after="0" w:afterAutospacing="0"/>
        <w:rPr>
          <w:color w:val="808080"/>
        </w:rPr>
      </w:pPr>
      <w:r w:rsidRPr="003275EB">
        <w:rPr>
          <w:b/>
        </w:rPr>
        <w:t>DISCLOSURES</w:t>
      </w:r>
      <w:r w:rsidRPr="003275EB">
        <w:rPr>
          <w:b/>
          <w:bCs/>
        </w:rPr>
        <w:t xml:space="preserve">: </w:t>
      </w:r>
    </w:p>
    <w:p w14:paraId="66030076" w14:textId="6D4131B3" w:rsidR="00AA03DF" w:rsidRPr="003275EB" w:rsidRDefault="006C3336" w:rsidP="003275EB">
      <w:pPr>
        <w:rPr>
          <w:color w:val="auto"/>
        </w:rPr>
      </w:pPr>
      <w:r w:rsidRPr="003275EB">
        <w:rPr>
          <w:color w:val="auto"/>
        </w:rPr>
        <w:t>The authors have nothing to disclose</w:t>
      </w:r>
    </w:p>
    <w:p w14:paraId="03059FF3" w14:textId="77777777" w:rsidR="009726EE" w:rsidRPr="003275EB" w:rsidRDefault="009726EE" w:rsidP="003275EB">
      <w:pPr>
        <w:rPr>
          <w:color w:val="7F7F7F"/>
        </w:rPr>
      </w:pPr>
    </w:p>
    <w:p w14:paraId="09D5DE95" w14:textId="009D4A24" w:rsidR="009726EE" w:rsidRPr="003275EB" w:rsidRDefault="009726EE" w:rsidP="003275EB">
      <w:pPr>
        <w:autoSpaceDE/>
        <w:autoSpaceDN/>
        <w:adjustRightInd/>
        <w:rPr>
          <w:rFonts w:eastAsia="Calibri"/>
          <w:color w:val="auto"/>
        </w:rPr>
      </w:pPr>
      <w:bookmarkStart w:id="3" w:name="References"/>
      <w:r w:rsidRPr="003275EB">
        <w:rPr>
          <w:b/>
          <w:bCs/>
        </w:rPr>
        <w:t>REFERENCES</w:t>
      </w:r>
      <w:r w:rsidRPr="003275EB">
        <w:t xml:space="preserve"> </w:t>
      </w:r>
      <w:bookmarkEnd w:id="3"/>
    </w:p>
    <w:p w14:paraId="5A534C8B" w14:textId="51311965" w:rsidR="00232E8F" w:rsidRPr="003275EB" w:rsidRDefault="002C3560" w:rsidP="003275EB">
      <w:pPr>
        <w:pStyle w:val="EndNoteBibliography"/>
        <w:rPr>
          <w:noProof/>
        </w:rPr>
      </w:pPr>
      <w:r w:rsidRPr="003275EB">
        <w:rPr>
          <w:color w:val="808080" w:themeColor="background1" w:themeShade="80"/>
        </w:rPr>
        <w:fldChar w:fldCharType="begin"/>
      </w:r>
      <w:r w:rsidRPr="003275EB">
        <w:rPr>
          <w:color w:val="808080" w:themeColor="background1" w:themeShade="80"/>
        </w:rPr>
        <w:instrText xml:space="preserve"> ADDIN EN.REFLIST </w:instrText>
      </w:r>
      <w:r w:rsidRPr="003275EB">
        <w:rPr>
          <w:color w:val="808080" w:themeColor="background1" w:themeShade="80"/>
        </w:rPr>
        <w:fldChar w:fldCharType="separate"/>
      </w:r>
      <w:r w:rsidR="00232E8F" w:rsidRPr="003275EB">
        <w:rPr>
          <w:noProof/>
        </w:rPr>
        <w:t>1</w:t>
      </w:r>
      <w:r w:rsidR="00232E8F" w:rsidRPr="003275EB">
        <w:rPr>
          <w:noProof/>
        </w:rPr>
        <w:tab/>
        <w:t>James, S. L.</w:t>
      </w:r>
      <w:r w:rsidR="00232E8F" w:rsidRPr="003275EB">
        <w:rPr>
          <w:i/>
          <w:noProof/>
        </w:rPr>
        <w:t xml:space="preserve"> et al.</w:t>
      </w:r>
      <w:r w:rsidR="00232E8F" w:rsidRPr="003275EB">
        <w:rPr>
          <w:noProof/>
        </w:rPr>
        <w:t xml:space="preserve"> Mechanochemistry: opportunities for new and cleaner synthesis. </w:t>
      </w:r>
      <w:r w:rsidR="00232E8F" w:rsidRPr="003275EB">
        <w:rPr>
          <w:i/>
          <w:noProof/>
        </w:rPr>
        <w:t>Chem Soc Rev.</w:t>
      </w:r>
      <w:r w:rsidR="00232E8F" w:rsidRPr="003275EB">
        <w:rPr>
          <w:noProof/>
        </w:rPr>
        <w:t xml:space="preserve"> </w:t>
      </w:r>
      <w:r w:rsidR="00232E8F" w:rsidRPr="003275EB">
        <w:rPr>
          <w:b/>
          <w:noProof/>
        </w:rPr>
        <w:t>41</w:t>
      </w:r>
      <w:r w:rsidR="00232E8F" w:rsidRPr="003275EB">
        <w:rPr>
          <w:noProof/>
        </w:rPr>
        <w:t xml:space="preserve"> (1), 413-447</w:t>
      </w:r>
      <w:r w:rsidR="00574C5B">
        <w:rPr>
          <w:noProof/>
        </w:rPr>
        <w:t xml:space="preserve"> (</w:t>
      </w:r>
      <w:r w:rsidR="00232E8F" w:rsidRPr="003275EB">
        <w:rPr>
          <w:noProof/>
        </w:rPr>
        <w:t>2012).</w:t>
      </w:r>
    </w:p>
    <w:p w14:paraId="1561AEC5" w14:textId="40BE2B33" w:rsidR="00232E8F" w:rsidRPr="003275EB" w:rsidRDefault="00232E8F" w:rsidP="003275EB">
      <w:pPr>
        <w:pStyle w:val="EndNoteBibliography"/>
        <w:rPr>
          <w:noProof/>
        </w:rPr>
      </w:pPr>
      <w:r w:rsidRPr="003275EB">
        <w:rPr>
          <w:noProof/>
        </w:rPr>
        <w:t>2</w:t>
      </w:r>
      <w:r w:rsidRPr="003275EB">
        <w:rPr>
          <w:noProof/>
        </w:rPr>
        <w:tab/>
        <w:t>Braga, D.</w:t>
      </w:r>
      <w:r w:rsidRPr="003275EB">
        <w:rPr>
          <w:i/>
          <w:noProof/>
        </w:rPr>
        <w:t xml:space="preserve"> et al.</w:t>
      </w:r>
      <w:r w:rsidRPr="003275EB">
        <w:rPr>
          <w:noProof/>
        </w:rPr>
        <w:t xml:space="preserve"> Solvent effect in a "solvent free" reaction. </w:t>
      </w:r>
      <w:r w:rsidRPr="003275EB">
        <w:rPr>
          <w:i/>
          <w:noProof/>
        </w:rPr>
        <w:t>CrystEngComm.</w:t>
      </w:r>
      <w:r w:rsidRPr="003275EB">
        <w:rPr>
          <w:noProof/>
        </w:rPr>
        <w:t xml:space="preserve"> </w:t>
      </w:r>
      <w:r w:rsidRPr="003275EB">
        <w:rPr>
          <w:b/>
          <w:noProof/>
        </w:rPr>
        <w:t>9</w:t>
      </w:r>
      <w:r w:rsidRPr="003275EB">
        <w:rPr>
          <w:noProof/>
        </w:rPr>
        <w:t xml:space="preserve"> (10), 879-881</w:t>
      </w:r>
      <w:r w:rsidR="00574C5B">
        <w:rPr>
          <w:noProof/>
        </w:rPr>
        <w:t xml:space="preserve"> (</w:t>
      </w:r>
      <w:r w:rsidRPr="003275EB">
        <w:rPr>
          <w:noProof/>
        </w:rPr>
        <w:t>2007).</w:t>
      </w:r>
    </w:p>
    <w:p w14:paraId="6E3A9927" w14:textId="4D9CE1D1" w:rsidR="00232E8F" w:rsidRPr="003275EB" w:rsidRDefault="00232E8F" w:rsidP="003275EB">
      <w:pPr>
        <w:pStyle w:val="EndNoteBibliography"/>
        <w:rPr>
          <w:noProof/>
        </w:rPr>
      </w:pPr>
      <w:r w:rsidRPr="003275EB">
        <w:rPr>
          <w:noProof/>
        </w:rPr>
        <w:lastRenderedPageBreak/>
        <w:t>3</w:t>
      </w:r>
      <w:r w:rsidRPr="003275EB">
        <w:rPr>
          <w:noProof/>
        </w:rPr>
        <w:tab/>
        <w:t xml:space="preserve">Karki, S., Friscic, T. &amp; Jones, W. Control and interconversion of cocrystal stoichiometry in grinding: stepwise mechanism for the formation of a hydrogen-bonded cocrystal. </w:t>
      </w:r>
      <w:r w:rsidRPr="003275EB">
        <w:rPr>
          <w:i/>
          <w:noProof/>
        </w:rPr>
        <w:t>CrystEngComm.</w:t>
      </w:r>
      <w:r w:rsidRPr="003275EB">
        <w:rPr>
          <w:noProof/>
        </w:rPr>
        <w:t xml:space="preserve"> </w:t>
      </w:r>
      <w:r w:rsidRPr="003275EB">
        <w:rPr>
          <w:b/>
          <w:noProof/>
        </w:rPr>
        <w:t>11</w:t>
      </w:r>
      <w:r w:rsidRPr="003275EB">
        <w:rPr>
          <w:noProof/>
        </w:rPr>
        <w:t xml:space="preserve"> (3), 470-481</w:t>
      </w:r>
      <w:r w:rsidR="00574C5B">
        <w:rPr>
          <w:noProof/>
        </w:rPr>
        <w:t xml:space="preserve"> (</w:t>
      </w:r>
      <w:r w:rsidRPr="003275EB">
        <w:rPr>
          <w:noProof/>
        </w:rPr>
        <w:t>2009).</w:t>
      </w:r>
    </w:p>
    <w:p w14:paraId="416E1245" w14:textId="2CE995F5" w:rsidR="00232E8F" w:rsidRPr="003275EB" w:rsidRDefault="00232E8F" w:rsidP="003275EB">
      <w:pPr>
        <w:pStyle w:val="EndNoteBibliography"/>
        <w:rPr>
          <w:noProof/>
        </w:rPr>
      </w:pPr>
      <w:r w:rsidRPr="003275EB">
        <w:rPr>
          <w:noProof/>
        </w:rPr>
        <w:t>4</w:t>
      </w:r>
      <w:r w:rsidRPr="003275EB">
        <w:rPr>
          <w:noProof/>
        </w:rPr>
        <w:tab/>
        <w:t xml:space="preserve">Kaupp, G. Solid-state molecular syntheses: complete reactions without auxiliaries based on the new solid-state mechanism. </w:t>
      </w:r>
      <w:r w:rsidRPr="003275EB">
        <w:rPr>
          <w:i/>
          <w:noProof/>
        </w:rPr>
        <w:t>CrystEngComm.</w:t>
      </w:r>
      <w:r w:rsidRPr="003275EB">
        <w:rPr>
          <w:noProof/>
        </w:rPr>
        <w:t xml:space="preserve"> </w:t>
      </w:r>
      <w:r w:rsidRPr="003275EB">
        <w:rPr>
          <w:b/>
          <w:noProof/>
        </w:rPr>
        <w:t>5</w:t>
      </w:r>
      <w:r w:rsidRPr="003275EB">
        <w:rPr>
          <w:noProof/>
        </w:rPr>
        <w:t xml:space="preserve"> (23), 117-133</w:t>
      </w:r>
      <w:r w:rsidR="00574C5B">
        <w:rPr>
          <w:noProof/>
        </w:rPr>
        <w:t xml:space="preserve"> (</w:t>
      </w:r>
      <w:r w:rsidRPr="003275EB">
        <w:rPr>
          <w:noProof/>
        </w:rPr>
        <w:t>2003).</w:t>
      </w:r>
    </w:p>
    <w:p w14:paraId="7239018F" w14:textId="38DE7E2D" w:rsidR="00232E8F" w:rsidRPr="003275EB" w:rsidRDefault="00232E8F" w:rsidP="003275EB">
      <w:pPr>
        <w:pStyle w:val="EndNoteBibliography"/>
        <w:rPr>
          <w:noProof/>
        </w:rPr>
      </w:pPr>
      <w:r w:rsidRPr="003275EB">
        <w:rPr>
          <w:noProof/>
        </w:rPr>
        <w:t>5</w:t>
      </w:r>
      <w:r w:rsidRPr="003275EB">
        <w:rPr>
          <w:noProof/>
        </w:rPr>
        <w:tab/>
        <w:t>Biswal, B. P.</w:t>
      </w:r>
      <w:r w:rsidRPr="003275EB">
        <w:rPr>
          <w:i/>
          <w:noProof/>
        </w:rPr>
        <w:t xml:space="preserve"> et al.</w:t>
      </w:r>
      <w:r w:rsidRPr="003275EB">
        <w:rPr>
          <w:noProof/>
        </w:rPr>
        <w:t xml:space="preserve"> Mechanochemical synthesis of chemically stable isoreticular covalent organic frameworks. </w:t>
      </w:r>
      <w:r w:rsidRPr="003275EB">
        <w:rPr>
          <w:i/>
          <w:noProof/>
        </w:rPr>
        <w:t>J Am Chem Soc.</w:t>
      </w:r>
      <w:r w:rsidRPr="003275EB">
        <w:rPr>
          <w:noProof/>
        </w:rPr>
        <w:t xml:space="preserve"> </w:t>
      </w:r>
      <w:r w:rsidRPr="003275EB">
        <w:rPr>
          <w:b/>
          <w:noProof/>
        </w:rPr>
        <w:t>135</w:t>
      </w:r>
      <w:r w:rsidRPr="003275EB">
        <w:rPr>
          <w:noProof/>
        </w:rPr>
        <w:t xml:space="preserve"> (14), 5328-5331</w:t>
      </w:r>
      <w:r w:rsidR="00574C5B">
        <w:rPr>
          <w:noProof/>
        </w:rPr>
        <w:t xml:space="preserve"> (</w:t>
      </w:r>
      <w:r w:rsidRPr="003275EB">
        <w:rPr>
          <w:noProof/>
        </w:rPr>
        <w:t>2013).</w:t>
      </w:r>
    </w:p>
    <w:p w14:paraId="67AB8AE9" w14:textId="4498F332" w:rsidR="00232E8F" w:rsidRPr="003275EB" w:rsidRDefault="00232E8F" w:rsidP="003275EB">
      <w:pPr>
        <w:pStyle w:val="EndNoteBibliography"/>
        <w:rPr>
          <w:noProof/>
        </w:rPr>
      </w:pPr>
      <w:r w:rsidRPr="003275EB">
        <w:rPr>
          <w:noProof/>
        </w:rPr>
        <w:t>6</w:t>
      </w:r>
      <w:r w:rsidRPr="003275EB">
        <w:rPr>
          <w:noProof/>
        </w:rPr>
        <w:tab/>
        <w:t xml:space="preserve">Garay, A. L., Pichon, A. &amp; James, S. L. Solvent-free synthesis of metal complexes. </w:t>
      </w:r>
      <w:r w:rsidRPr="003275EB">
        <w:rPr>
          <w:i/>
          <w:noProof/>
        </w:rPr>
        <w:t>Chem Soc Rev.</w:t>
      </w:r>
      <w:r w:rsidRPr="003275EB">
        <w:rPr>
          <w:noProof/>
        </w:rPr>
        <w:t xml:space="preserve"> </w:t>
      </w:r>
      <w:r w:rsidRPr="003275EB">
        <w:rPr>
          <w:b/>
          <w:noProof/>
        </w:rPr>
        <w:t>36</w:t>
      </w:r>
      <w:r w:rsidRPr="003275EB">
        <w:rPr>
          <w:noProof/>
        </w:rPr>
        <w:t xml:space="preserve"> (6), 846-855</w:t>
      </w:r>
      <w:r w:rsidR="00574C5B">
        <w:rPr>
          <w:noProof/>
        </w:rPr>
        <w:t xml:space="preserve"> (</w:t>
      </w:r>
      <w:r w:rsidRPr="003275EB">
        <w:rPr>
          <w:noProof/>
        </w:rPr>
        <w:t>2007).</w:t>
      </w:r>
    </w:p>
    <w:p w14:paraId="18307A86" w14:textId="1419AA26" w:rsidR="00232E8F" w:rsidRPr="003275EB" w:rsidRDefault="00232E8F" w:rsidP="003275EB">
      <w:pPr>
        <w:pStyle w:val="EndNoteBibliography"/>
        <w:rPr>
          <w:noProof/>
        </w:rPr>
      </w:pPr>
      <w:r w:rsidRPr="003275EB">
        <w:rPr>
          <w:noProof/>
        </w:rPr>
        <w:t>7</w:t>
      </w:r>
      <w:r w:rsidRPr="003275EB">
        <w:rPr>
          <w:noProof/>
        </w:rPr>
        <w:tab/>
        <w:t xml:space="preserve">Kaupp, G. Mechanochemistry: the varied applications of mechanical bond-breaking. </w:t>
      </w:r>
      <w:r w:rsidRPr="003275EB">
        <w:rPr>
          <w:i/>
          <w:noProof/>
        </w:rPr>
        <w:t>Cryst</w:t>
      </w:r>
      <w:r w:rsidR="00574C5B">
        <w:rPr>
          <w:i/>
          <w:noProof/>
        </w:rPr>
        <w:t xml:space="preserve"> </w:t>
      </w:r>
      <w:r w:rsidRPr="003275EB">
        <w:rPr>
          <w:i/>
          <w:noProof/>
        </w:rPr>
        <w:t>Eng</w:t>
      </w:r>
      <w:r w:rsidR="00574C5B">
        <w:rPr>
          <w:i/>
          <w:noProof/>
        </w:rPr>
        <w:t xml:space="preserve"> </w:t>
      </w:r>
      <w:r w:rsidRPr="003275EB">
        <w:rPr>
          <w:i/>
          <w:noProof/>
        </w:rPr>
        <w:t>Comm.</w:t>
      </w:r>
      <w:r w:rsidRPr="003275EB">
        <w:rPr>
          <w:noProof/>
        </w:rPr>
        <w:t xml:space="preserve"> </w:t>
      </w:r>
      <w:r w:rsidRPr="003275EB">
        <w:rPr>
          <w:b/>
          <w:noProof/>
        </w:rPr>
        <w:t>11</w:t>
      </w:r>
      <w:r w:rsidRPr="003275EB">
        <w:rPr>
          <w:noProof/>
        </w:rPr>
        <w:t xml:space="preserve"> (3), 388-403</w:t>
      </w:r>
      <w:r w:rsidR="00574C5B">
        <w:rPr>
          <w:noProof/>
        </w:rPr>
        <w:t xml:space="preserve"> (</w:t>
      </w:r>
      <w:r w:rsidRPr="003275EB">
        <w:rPr>
          <w:noProof/>
        </w:rPr>
        <w:t>2009).</w:t>
      </w:r>
    </w:p>
    <w:p w14:paraId="5DC2F1FB" w14:textId="2DD504BE" w:rsidR="00232E8F" w:rsidRPr="003275EB" w:rsidRDefault="00232E8F" w:rsidP="003275EB">
      <w:pPr>
        <w:pStyle w:val="EndNoteBibliography"/>
        <w:rPr>
          <w:noProof/>
        </w:rPr>
      </w:pPr>
      <w:r w:rsidRPr="003275EB">
        <w:rPr>
          <w:noProof/>
        </w:rPr>
        <w:t>8</w:t>
      </w:r>
      <w:r w:rsidRPr="003275EB">
        <w:rPr>
          <w:noProof/>
        </w:rPr>
        <w:tab/>
        <w:t xml:space="preserve">Morris, R. E. &amp; James, S. L. Solventless synthesis of zeolites. </w:t>
      </w:r>
      <w:r w:rsidRPr="003275EB">
        <w:rPr>
          <w:i/>
          <w:noProof/>
        </w:rPr>
        <w:t>Angew Chem Int Ed Engl.</w:t>
      </w:r>
      <w:r w:rsidRPr="003275EB">
        <w:rPr>
          <w:noProof/>
        </w:rPr>
        <w:t xml:space="preserve"> </w:t>
      </w:r>
      <w:r w:rsidRPr="003275EB">
        <w:rPr>
          <w:b/>
          <w:noProof/>
        </w:rPr>
        <w:t>52</w:t>
      </w:r>
      <w:r w:rsidRPr="003275EB">
        <w:rPr>
          <w:noProof/>
        </w:rPr>
        <w:t xml:space="preserve"> (8), 2163-2165</w:t>
      </w:r>
      <w:r w:rsidR="00574C5B">
        <w:rPr>
          <w:noProof/>
        </w:rPr>
        <w:t xml:space="preserve"> (</w:t>
      </w:r>
      <w:r w:rsidRPr="003275EB">
        <w:rPr>
          <w:noProof/>
        </w:rPr>
        <w:t>2013).</w:t>
      </w:r>
    </w:p>
    <w:p w14:paraId="475D50F9" w14:textId="53F90757" w:rsidR="00232E8F" w:rsidRPr="003275EB" w:rsidRDefault="00232E8F" w:rsidP="003275EB">
      <w:pPr>
        <w:pStyle w:val="EndNoteBibliography"/>
        <w:rPr>
          <w:noProof/>
        </w:rPr>
      </w:pPr>
      <w:r w:rsidRPr="003275EB">
        <w:rPr>
          <w:noProof/>
        </w:rPr>
        <w:t>9</w:t>
      </w:r>
      <w:r w:rsidRPr="003275EB">
        <w:rPr>
          <w:noProof/>
        </w:rPr>
        <w:tab/>
        <w:t xml:space="preserve">Stolle, A., Szuppa, T., Leonhardt, S. E. &amp; Ondruschka, B. Ball milling in organic synthesis: solutions and challenges. </w:t>
      </w:r>
      <w:r w:rsidRPr="003275EB">
        <w:rPr>
          <w:i/>
          <w:noProof/>
        </w:rPr>
        <w:t>Chem Soc Rev.</w:t>
      </w:r>
      <w:r w:rsidRPr="003275EB">
        <w:rPr>
          <w:noProof/>
        </w:rPr>
        <w:t xml:space="preserve"> </w:t>
      </w:r>
      <w:r w:rsidRPr="003275EB">
        <w:rPr>
          <w:b/>
          <w:noProof/>
        </w:rPr>
        <w:t>40</w:t>
      </w:r>
      <w:r w:rsidRPr="003275EB">
        <w:rPr>
          <w:noProof/>
        </w:rPr>
        <w:t xml:space="preserve"> (5), 2317-2329</w:t>
      </w:r>
      <w:r w:rsidR="00574C5B">
        <w:rPr>
          <w:noProof/>
        </w:rPr>
        <w:t xml:space="preserve"> (</w:t>
      </w:r>
      <w:r w:rsidRPr="003275EB">
        <w:rPr>
          <w:noProof/>
        </w:rPr>
        <w:t>2011).</w:t>
      </w:r>
    </w:p>
    <w:p w14:paraId="0D25ED29" w14:textId="4EFF8508" w:rsidR="00232E8F" w:rsidRPr="003275EB" w:rsidRDefault="00232E8F" w:rsidP="003275EB">
      <w:pPr>
        <w:pStyle w:val="EndNoteBibliography"/>
        <w:rPr>
          <w:noProof/>
        </w:rPr>
      </w:pPr>
      <w:r w:rsidRPr="003275EB">
        <w:rPr>
          <w:noProof/>
        </w:rPr>
        <w:t>10</w:t>
      </w:r>
      <w:r w:rsidRPr="003275EB">
        <w:rPr>
          <w:noProof/>
        </w:rPr>
        <w:tab/>
        <w:t xml:space="preserve">Suryanarayana, C. Mechanical alloying and milling. </w:t>
      </w:r>
      <w:r w:rsidRPr="003275EB">
        <w:rPr>
          <w:i/>
          <w:noProof/>
        </w:rPr>
        <w:t>Prog Mater Sci.</w:t>
      </w:r>
      <w:r w:rsidRPr="003275EB">
        <w:rPr>
          <w:noProof/>
        </w:rPr>
        <w:t xml:space="preserve"> </w:t>
      </w:r>
      <w:r w:rsidRPr="003275EB">
        <w:rPr>
          <w:b/>
          <w:noProof/>
        </w:rPr>
        <w:t>46</w:t>
      </w:r>
      <w:r w:rsidRPr="003275EB">
        <w:rPr>
          <w:noProof/>
        </w:rPr>
        <w:t xml:space="preserve"> (1-2), 1-184</w:t>
      </w:r>
      <w:r w:rsidR="00574C5B">
        <w:rPr>
          <w:noProof/>
        </w:rPr>
        <w:t xml:space="preserve"> (</w:t>
      </w:r>
      <w:r w:rsidRPr="003275EB">
        <w:rPr>
          <w:noProof/>
        </w:rPr>
        <w:t>2001).</w:t>
      </w:r>
    </w:p>
    <w:p w14:paraId="646D080B" w14:textId="6BE7B98A" w:rsidR="00232E8F" w:rsidRPr="003275EB" w:rsidRDefault="00232E8F" w:rsidP="003275EB">
      <w:pPr>
        <w:pStyle w:val="EndNoteBibliography"/>
        <w:rPr>
          <w:noProof/>
        </w:rPr>
      </w:pPr>
      <w:r w:rsidRPr="003275EB">
        <w:rPr>
          <w:noProof/>
        </w:rPr>
        <w:t>11</w:t>
      </w:r>
      <w:r w:rsidRPr="003275EB">
        <w:rPr>
          <w:noProof/>
        </w:rPr>
        <w:tab/>
        <w:t xml:space="preserve">Wang, G. W. Mechanochemical organic synthesis. </w:t>
      </w:r>
      <w:r w:rsidRPr="003275EB">
        <w:rPr>
          <w:i/>
          <w:noProof/>
        </w:rPr>
        <w:t>Chem Soc Rev.</w:t>
      </w:r>
      <w:r w:rsidRPr="003275EB">
        <w:rPr>
          <w:noProof/>
        </w:rPr>
        <w:t xml:space="preserve"> </w:t>
      </w:r>
      <w:r w:rsidRPr="003275EB">
        <w:rPr>
          <w:b/>
          <w:noProof/>
        </w:rPr>
        <w:t>42</w:t>
      </w:r>
      <w:r w:rsidRPr="003275EB">
        <w:rPr>
          <w:noProof/>
        </w:rPr>
        <w:t xml:space="preserve"> (18), 7668-7700</w:t>
      </w:r>
      <w:r w:rsidR="00574C5B">
        <w:rPr>
          <w:noProof/>
        </w:rPr>
        <w:t xml:space="preserve"> (</w:t>
      </w:r>
      <w:r w:rsidRPr="003275EB">
        <w:rPr>
          <w:noProof/>
        </w:rPr>
        <w:t>2013).</w:t>
      </w:r>
    </w:p>
    <w:p w14:paraId="67BC912A" w14:textId="47258937" w:rsidR="00232E8F" w:rsidRPr="003275EB" w:rsidRDefault="00232E8F" w:rsidP="003275EB">
      <w:pPr>
        <w:pStyle w:val="EndNoteBibliography"/>
        <w:rPr>
          <w:noProof/>
        </w:rPr>
      </w:pPr>
      <w:r w:rsidRPr="003275EB">
        <w:rPr>
          <w:noProof/>
        </w:rPr>
        <w:t>12</w:t>
      </w:r>
      <w:r w:rsidRPr="003275EB">
        <w:rPr>
          <w:noProof/>
        </w:rPr>
        <w:tab/>
        <w:t xml:space="preserve">Braga, D. &amp; Grepioni, F. Reactions between or within molecular crystals. </w:t>
      </w:r>
      <w:r w:rsidRPr="003275EB">
        <w:rPr>
          <w:i/>
          <w:noProof/>
        </w:rPr>
        <w:t>Angew Chem Int Ed Engl.</w:t>
      </w:r>
      <w:r w:rsidRPr="003275EB">
        <w:rPr>
          <w:noProof/>
        </w:rPr>
        <w:t xml:space="preserve"> </w:t>
      </w:r>
      <w:r w:rsidRPr="003275EB">
        <w:rPr>
          <w:b/>
          <w:noProof/>
        </w:rPr>
        <w:t>43</w:t>
      </w:r>
      <w:r w:rsidRPr="003275EB">
        <w:rPr>
          <w:noProof/>
        </w:rPr>
        <w:t xml:space="preserve"> (31), 4002-4011</w:t>
      </w:r>
      <w:r w:rsidR="00574C5B">
        <w:rPr>
          <w:noProof/>
        </w:rPr>
        <w:t xml:space="preserve"> (</w:t>
      </w:r>
      <w:r w:rsidRPr="003275EB">
        <w:rPr>
          <w:noProof/>
        </w:rPr>
        <w:t>2004).</w:t>
      </w:r>
    </w:p>
    <w:p w14:paraId="4B858A19" w14:textId="35C34C11" w:rsidR="00232E8F" w:rsidRPr="003275EB" w:rsidRDefault="00232E8F" w:rsidP="003275EB">
      <w:pPr>
        <w:pStyle w:val="EndNoteBibliography"/>
        <w:rPr>
          <w:noProof/>
        </w:rPr>
      </w:pPr>
      <w:r w:rsidRPr="003275EB">
        <w:rPr>
          <w:noProof/>
        </w:rPr>
        <w:t>13</w:t>
      </w:r>
      <w:r w:rsidRPr="003275EB">
        <w:rPr>
          <w:noProof/>
        </w:rPr>
        <w:tab/>
        <w:t xml:space="preserve">Friscic, T., Childs, S. L., Rizvi, S. A. A. &amp; Jones, W. The role of solvent in mechanochemical and sonochemical cocrystal formation: a solubility-based approach for predicting cocrystallisation outcome. </w:t>
      </w:r>
      <w:r w:rsidRPr="003275EB">
        <w:rPr>
          <w:i/>
          <w:noProof/>
        </w:rPr>
        <w:t>Cryst</w:t>
      </w:r>
      <w:r w:rsidR="00574C5B">
        <w:rPr>
          <w:i/>
          <w:noProof/>
        </w:rPr>
        <w:t xml:space="preserve"> </w:t>
      </w:r>
      <w:r w:rsidRPr="003275EB">
        <w:rPr>
          <w:i/>
          <w:noProof/>
        </w:rPr>
        <w:t>Eng</w:t>
      </w:r>
      <w:r w:rsidR="00574C5B">
        <w:rPr>
          <w:i/>
          <w:noProof/>
        </w:rPr>
        <w:t xml:space="preserve"> </w:t>
      </w:r>
      <w:r w:rsidRPr="003275EB">
        <w:rPr>
          <w:i/>
          <w:noProof/>
        </w:rPr>
        <w:t>Comm.</w:t>
      </w:r>
      <w:r w:rsidRPr="003275EB">
        <w:rPr>
          <w:noProof/>
        </w:rPr>
        <w:t xml:space="preserve"> </w:t>
      </w:r>
      <w:r w:rsidRPr="003275EB">
        <w:rPr>
          <w:b/>
          <w:noProof/>
        </w:rPr>
        <w:t>11</w:t>
      </w:r>
      <w:r w:rsidRPr="003275EB">
        <w:rPr>
          <w:noProof/>
        </w:rPr>
        <w:t xml:space="preserve"> (3), 418-426</w:t>
      </w:r>
      <w:r w:rsidR="00574C5B">
        <w:rPr>
          <w:noProof/>
        </w:rPr>
        <w:t xml:space="preserve"> (</w:t>
      </w:r>
      <w:r w:rsidRPr="003275EB">
        <w:rPr>
          <w:noProof/>
        </w:rPr>
        <w:t>2009).</w:t>
      </w:r>
    </w:p>
    <w:p w14:paraId="0BE64C1B" w14:textId="15505A23" w:rsidR="00232E8F" w:rsidRPr="003275EB" w:rsidRDefault="00232E8F" w:rsidP="003275EB">
      <w:pPr>
        <w:pStyle w:val="EndNoteBibliography"/>
        <w:rPr>
          <w:noProof/>
        </w:rPr>
      </w:pPr>
      <w:r w:rsidRPr="003275EB">
        <w:rPr>
          <w:noProof/>
        </w:rPr>
        <w:t>14</w:t>
      </w:r>
      <w:r w:rsidRPr="003275EB">
        <w:rPr>
          <w:noProof/>
        </w:rPr>
        <w:tab/>
        <w:t xml:space="preserve">Fucke, K., Myz, S. A., Shakhtshneider, T. P., Boldyreva, E. V. &amp; Griesser, U. J. How good are the crystallisation methods for co-crystals? A comparative study of piroxicam. </w:t>
      </w:r>
      <w:r w:rsidRPr="003275EB">
        <w:rPr>
          <w:i/>
          <w:noProof/>
        </w:rPr>
        <w:t>New J Chem.</w:t>
      </w:r>
      <w:r w:rsidRPr="003275EB">
        <w:rPr>
          <w:noProof/>
        </w:rPr>
        <w:t xml:space="preserve"> </w:t>
      </w:r>
      <w:r w:rsidRPr="003275EB">
        <w:rPr>
          <w:b/>
          <w:noProof/>
        </w:rPr>
        <w:t>36</w:t>
      </w:r>
      <w:r w:rsidRPr="003275EB">
        <w:rPr>
          <w:noProof/>
        </w:rPr>
        <w:t xml:space="preserve"> (10), 1969-1977</w:t>
      </w:r>
      <w:r w:rsidR="00574C5B">
        <w:rPr>
          <w:noProof/>
        </w:rPr>
        <w:t xml:space="preserve"> (</w:t>
      </w:r>
      <w:r w:rsidRPr="003275EB">
        <w:rPr>
          <w:noProof/>
        </w:rPr>
        <w:t>2012).</w:t>
      </w:r>
    </w:p>
    <w:p w14:paraId="00A837D9" w14:textId="529174FE" w:rsidR="00232E8F" w:rsidRPr="003275EB" w:rsidRDefault="00232E8F" w:rsidP="003275EB">
      <w:pPr>
        <w:pStyle w:val="EndNoteBibliography"/>
        <w:rPr>
          <w:noProof/>
        </w:rPr>
      </w:pPr>
      <w:r w:rsidRPr="003275EB">
        <w:rPr>
          <w:noProof/>
        </w:rPr>
        <w:t>15</w:t>
      </w:r>
      <w:r w:rsidRPr="003275EB">
        <w:rPr>
          <w:noProof/>
        </w:rPr>
        <w:tab/>
        <w:t>Bennett, T. D.</w:t>
      </w:r>
      <w:r w:rsidRPr="003275EB">
        <w:rPr>
          <w:i/>
          <w:noProof/>
        </w:rPr>
        <w:t xml:space="preserve"> et al.</w:t>
      </w:r>
      <w:r w:rsidRPr="003275EB">
        <w:rPr>
          <w:noProof/>
        </w:rPr>
        <w:t xml:space="preserve"> Facile mechanosynthesis of amorphous zeolitic imidazolate frameworks. </w:t>
      </w:r>
      <w:r w:rsidRPr="003275EB">
        <w:rPr>
          <w:i/>
          <w:noProof/>
        </w:rPr>
        <w:t>J Am Chem Soc.</w:t>
      </w:r>
      <w:r w:rsidRPr="003275EB">
        <w:rPr>
          <w:noProof/>
        </w:rPr>
        <w:t xml:space="preserve"> </w:t>
      </w:r>
      <w:r w:rsidRPr="003275EB">
        <w:rPr>
          <w:b/>
          <w:noProof/>
        </w:rPr>
        <w:t>133</w:t>
      </w:r>
      <w:r w:rsidRPr="003275EB">
        <w:rPr>
          <w:noProof/>
        </w:rPr>
        <w:t xml:space="preserve"> (37), 14546-14549</w:t>
      </w:r>
      <w:r w:rsidR="00574C5B">
        <w:rPr>
          <w:noProof/>
        </w:rPr>
        <w:t xml:space="preserve"> (</w:t>
      </w:r>
      <w:r w:rsidRPr="003275EB">
        <w:rPr>
          <w:noProof/>
        </w:rPr>
        <w:t>2011).</w:t>
      </w:r>
    </w:p>
    <w:p w14:paraId="3AC02415" w14:textId="503DC806" w:rsidR="00232E8F" w:rsidRPr="003275EB" w:rsidRDefault="00232E8F" w:rsidP="003275EB">
      <w:pPr>
        <w:pStyle w:val="EndNoteBibliography"/>
        <w:rPr>
          <w:noProof/>
        </w:rPr>
      </w:pPr>
      <w:r w:rsidRPr="003275EB">
        <w:rPr>
          <w:noProof/>
        </w:rPr>
        <w:t>16</w:t>
      </w:r>
      <w:r w:rsidRPr="003275EB">
        <w:rPr>
          <w:noProof/>
        </w:rPr>
        <w:tab/>
        <w:t>Braga, D.</w:t>
      </w:r>
      <w:r w:rsidRPr="003275EB">
        <w:rPr>
          <w:i/>
          <w:noProof/>
        </w:rPr>
        <w:t xml:space="preserve"> et al.</w:t>
      </w:r>
      <w:r w:rsidRPr="003275EB">
        <w:rPr>
          <w:noProof/>
        </w:rPr>
        <w:t xml:space="preserve"> Mechanochemical preparation of molecular and supramolecular organometallic materials and coordination networks. </w:t>
      </w:r>
      <w:r w:rsidRPr="003275EB">
        <w:rPr>
          <w:i/>
          <w:noProof/>
        </w:rPr>
        <w:t>Dalton Trans.</w:t>
      </w:r>
      <w:r w:rsidRPr="003275EB">
        <w:rPr>
          <w:noProof/>
        </w:rPr>
        <w:t xml:space="preserve"> (10), 1249-1263</w:t>
      </w:r>
      <w:r w:rsidR="00574C5B">
        <w:rPr>
          <w:noProof/>
        </w:rPr>
        <w:t xml:space="preserve"> (</w:t>
      </w:r>
      <w:r w:rsidRPr="003275EB">
        <w:rPr>
          <w:noProof/>
        </w:rPr>
        <w:t>2006).</w:t>
      </w:r>
    </w:p>
    <w:p w14:paraId="3B69857F" w14:textId="4E23C015" w:rsidR="00232E8F" w:rsidRPr="003275EB" w:rsidRDefault="00232E8F" w:rsidP="003275EB">
      <w:pPr>
        <w:pStyle w:val="EndNoteBibliography"/>
        <w:rPr>
          <w:noProof/>
        </w:rPr>
      </w:pPr>
      <w:r w:rsidRPr="003275EB">
        <w:rPr>
          <w:noProof/>
        </w:rPr>
        <w:t>17</w:t>
      </w:r>
      <w:r w:rsidRPr="003275EB">
        <w:rPr>
          <w:noProof/>
        </w:rPr>
        <w:tab/>
        <w:t xml:space="preserve">Yuan, W., Friščić, T., Apperley, D. &amp; James, S. L. High Reactivity of Metal–Organic Frameworks under Grinding Conditions: Parallels with Organic Molecular Materials. </w:t>
      </w:r>
      <w:r w:rsidRPr="003275EB">
        <w:rPr>
          <w:i/>
          <w:noProof/>
        </w:rPr>
        <w:t>Angew Chem Int Ed Engl.</w:t>
      </w:r>
      <w:r w:rsidRPr="003275EB">
        <w:rPr>
          <w:noProof/>
        </w:rPr>
        <w:t xml:space="preserve"> </w:t>
      </w:r>
      <w:r w:rsidRPr="003275EB">
        <w:rPr>
          <w:b/>
          <w:noProof/>
        </w:rPr>
        <w:t>122</w:t>
      </w:r>
      <w:r w:rsidRPr="003275EB">
        <w:rPr>
          <w:noProof/>
        </w:rPr>
        <w:t xml:space="preserve"> (23), 4008-4011</w:t>
      </w:r>
      <w:r w:rsidR="00574C5B">
        <w:rPr>
          <w:noProof/>
        </w:rPr>
        <w:t xml:space="preserve"> (</w:t>
      </w:r>
      <w:r w:rsidRPr="003275EB">
        <w:rPr>
          <w:noProof/>
        </w:rPr>
        <w:t>2010).</w:t>
      </w:r>
    </w:p>
    <w:p w14:paraId="784E9CF7" w14:textId="514C113A" w:rsidR="00232E8F" w:rsidRPr="003275EB" w:rsidRDefault="00232E8F" w:rsidP="003275EB">
      <w:pPr>
        <w:pStyle w:val="EndNoteBibliography"/>
        <w:rPr>
          <w:noProof/>
        </w:rPr>
      </w:pPr>
      <w:r w:rsidRPr="003275EB">
        <w:rPr>
          <w:noProof/>
        </w:rPr>
        <w:t>18</w:t>
      </w:r>
      <w:r w:rsidRPr="003275EB">
        <w:rPr>
          <w:noProof/>
        </w:rPr>
        <w:tab/>
        <w:t>Icli, B.</w:t>
      </w:r>
      <w:r w:rsidRPr="003275EB">
        <w:rPr>
          <w:i/>
          <w:noProof/>
        </w:rPr>
        <w:t xml:space="preserve"> et al.</w:t>
      </w:r>
      <w:r w:rsidRPr="003275EB">
        <w:rPr>
          <w:noProof/>
        </w:rPr>
        <w:t xml:space="preserve"> Synthesis of Molecular Nanostructures by Multicomponent Condensation Reactions in a Ball Mill. </w:t>
      </w:r>
      <w:r w:rsidRPr="003275EB">
        <w:rPr>
          <w:i/>
          <w:noProof/>
        </w:rPr>
        <w:t>J Am Chem Soc.</w:t>
      </w:r>
      <w:r w:rsidRPr="003275EB">
        <w:rPr>
          <w:noProof/>
        </w:rPr>
        <w:t xml:space="preserve"> </w:t>
      </w:r>
      <w:r w:rsidRPr="003275EB">
        <w:rPr>
          <w:b/>
          <w:noProof/>
        </w:rPr>
        <w:t>131</w:t>
      </w:r>
      <w:r w:rsidRPr="003275EB">
        <w:rPr>
          <w:noProof/>
        </w:rPr>
        <w:t xml:space="preserve"> (9), 3154-3155</w:t>
      </w:r>
      <w:r w:rsidR="00574C5B">
        <w:rPr>
          <w:noProof/>
        </w:rPr>
        <w:t xml:space="preserve"> (</w:t>
      </w:r>
      <w:r w:rsidRPr="003275EB">
        <w:rPr>
          <w:noProof/>
        </w:rPr>
        <w:t>2009).</w:t>
      </w:r>
    </w:p>
    <w:p w14:paraId="10FF5DFD" w14:textId="51F5E99B" w:rsidR="00232E8F" w:rsidRPr="003275EB" w:rsidRDefault="00232E8F" w:rsidP="003275EB">
      <w:pPr>
        <w:pStyle w:val="EndNoteBibliography"/>
        <w:rPr>
          <w:noProof/>
        </w:rPr>
      </w:pPr>
      <w:r w:rsidRPr="003275EB">
        <w:rPr>
          <w:noProof/>
        </w:rPr>
        <w:t>19</w:t>
      </w:r>
      <w:r w:rsidRPr="003275EB">
        <w:rPr>
          <w:noProof/>
        </w:rPr>
        <w:tab/>
        <w:t>Hsu, C.-C.</w:t>
      </w:r>
      <w:r w:rsidRPr="003275EB">
        <w:rPr>
          <w:i/>
          <w:noProof/>
        </w:rPr>
        <w:t xml:space="preserve"> et al.</w:t>
      </w:r>
      <w:r w:rsidRPr="003275EB">
        <w:rPr>
          <w:noProof/>
        </w:rPr>
        <w:t xml:space="preserve"> Solvent-free synthesis of the smallest rotaxane prepared to date. </w:t>
      </w:r>
      <w:r w:rsidRPr="003275EB">
        <w:rPr>
          <w:i/>
          <w:noProof/>
        </w:rPr>
        <w:t>Angew Chem Int Ed Engl.</w:t>
      </w:r>
      <w:r w:rsidRPr="003275EB">
        <w:rPr>
          <w:noProof/>
        </w:rPr>
        <w:t xml:space="preserve"> </w:t>
      </w:r>
      <w:r w:rsidRPr="003275EB">
        <w:rPr>
          <w:b/>
          <w:noProof/>
        </w:rPr>
        <w:t>47</w:t>
      </w:r>
      <w:r w:rsidRPr="003275EB">
        <w:rPr>
          <w:noProof/>
        </w:rPr>
        <w:t xml:space="preserve"> (39), 7475-7478</w:t>
      </w:r>
      <w:r w:rsidR="00574C5B">
        <w:rPr>
          <w:noProof/>
        </w:rPr>
        <w:t xml:space="preserve"> (</w:t>
      </w:r>
      <w:r w:rsidRPr="003275EB">
        <w:rPr>
          <w:noProof/>
        </w:rPr>
        <w:t>2008).</w:t>
      </w:r>
    </w:p>
    <w:p w14:paraId="44D5C00A" w14:textId="13B410A6" w:rsidR="00232E8F" w:rsidRPr="003275EB" w:rsidRDefault="00232E8F" w:rsidP="003275EB">
      <w:pPr>
        <w:pStyle w:val="EndNoteBibliography"/>
        <w:rPr>
          <w:noProof/>
        </w:rPr>
      </w:pPr>
      <w:r w:rsidRPr="003275EB">
        <w:rPr>
          <w:noProof/>
        </w:rPr>
        <w:t>20</w:t>
      </w:r>
      <w:r w:rsidRPr="003275EB">
        <w:rPr>
          <w:noProof/>
        </w:rPr>
        <w:tab/>
        <w:t xml:space="preserve">Boldyreva, E. Mechanochemistry of inorganic and organic systems: what is similar, what is different? </w:t>
      </w:r>
      <w:r w:rsidRPr="003275EB">
        <w:rPr>
          <w:i/>
          <w:noProof/>
        </w:rPr>
        <w:t>Chem Soc Rev.</w:t>
      </w:r>
      <w:r w:rsidRPr="003275EB">
        <w:rPr>
          <w:noProof/>
        </w:rPr>
        <w:t xml:space="preserve"> </w:t>
      </w:r>
      <w:r w:rsidRPr="003275EB">
        <w:rPr>
          <w:b/>
          <w:noProof/>
        </w:rPr>
        <w:t>42</w:t>
      </w:r>
      <w:r w:rsidRPr="003275EB">
        <w:rPr>
          <w:noProof/>
        </w:rPr>
        <w:t xml:space="preserve"> (18), 7719-7738</w:t>
      </w:r>
      <w:r w:rsidR="00574C5B">
        <w:rPr>
          <w:noProof/>
        </w:rPr>
        <w:t xml:space="preserve"> (</w:t>
      </w:r>
      <w:r w:rsidRPr="003275EB">
        <w:rPr>
          <w:noProof/>
        </w:rPr>
        <w:t>2013).</w:t>
      </w:r>
    </w:p>
    <w:p w14:paraId="257B3925" w14:textId="634407CB" w:rsidR="00232E8F" w:rsidRPr="003275EB" w:rsidRDefault="00232E8F" w:rsidP="003275EB">
      <w:pPr>
        <w:pStyle w:val="EndNoteBibliography"/>
        <w:rPr>
          <w:noProof/>
        </w:rPr>
      </w:pPr>
      <w:r w:rsidRPr="003275EB">
        <w:rPr>
          <w:noProof/>
        </w:rPr>
        <w:t>21</w:t>
      </w:r>
      <w:r w:rsidRPr="003275EB">
        <w:rPr>
          <w:noProof/>
        </w:rPr>
        <w:tab/>
        <w:t xml:space="preserve">Gracin, D., Štrukil, V., Friščić, T., Halasz, I. &amp; Užarević, K. Laboratory Real-Time and In Situ Monitoring of Mechanochemical Milling Reactions by Raman Spectroscopy. </w:t>
      </w:r>
      <w:r w:rsidRPr="003275EB">
        <w:rPr>
          <w:i/>
          <w:noProof/>
        </w:rPr>
        <w:t>Angew Chem Int Ed Engl.</w:t>
      </w:r>
      <w:r w:rsidRPr="003275EB">
        <w:rPr>
          <w:noProof/>
        </w:rPr>
        <w:t xml:space="preserve"> </w:t>
      </w:r>
      <w:r w:rsidRPr="003275EB">
        <w:rPr>
          <w:b/>
          <w:noProof/>
        </w:rPr>
        <w:t>53</w:t>
      </w:r>
      <w:r w:rsidRPr="003275EB">
        <w:rPr>
          <w:noProof/>
        </w:rPr>
        <w:t xml:space="preserve"> (24), 6193-6197</w:t>
      </w:r>
      <w:r w:rsidR="00574C5B">
        <w:rPr>
          <w:noProof/>
        </w:rPr>
        <w:t xml:space="preserve"> (</w:t>
      </w:r>
      <w:r w:rsidRPr="003275EB">
        <w:rPr>
          <w:noProof/>
        </w:rPr>
        <w:t>2014).</w:t>
      </w:r>
    </w:p>
    <w:p w14:paraId="3373EEB0" w14:textId="4ABEC45E" w:rsidR="00232E8F" w:rsidRPr="003275EB" w:rsidRDefault="00232E8F" w:rsidP="003275EB">
      <w:pPr>
        <w:pStyle w:val="EndNoteBibliography"/>
        <w:rPr>
          <w:noProof/>
        </w:rPr>
      </w:pPr>
      <w:r w:rsidRPr="003275EB">
        <w:rPr>
          <w:noProof/>
        </w:rPr>
        <w:t>22</w:t>
      </w:r>
      <w:r w:rsidRPr="003275EB">
        <w:rPr>
          <w:noProof/>
        </w:rPr>
        <w:tab/>
        <w:t>Halasz, I.</w:t>
      </w:r>
      <w:r w:rsidRPr="003275EB">
        <w:rPr>
          <w:i/>
          <w:noProof/>
        </w:rPr>
        <w:t xml:space="preserve"> et al.</w:t>
      </w:r>
      <w:r w:rsidRPr="003275EB">
        <w:rPr>
          <w:noProof/>
        </w:rPr>
        <w:t xml:space="preserve"> In situ and real-time monitoring of mechanochemical milling reactions </w:t>
      </w:r>
      <w:r w:rsidRPr="003275EB">
        <w:rPr>
          <w:noProof/>
        </w:rPr>
        <w:lastRenderedPageBreak/>
        <w:t xml:space="preserve">using synchrotron X-ray diffraction. </w:t>
      </w:r>
      <w:r w:rsidRPr="003275EB">
        <w:rPr>
          <w:i/>
          <w:noProof/>
        </w:rPr>
        <w:t>Nat. Protocols.</w:t>
      </w:r>
      <w:r w:rsidRPr="003275EB">
        <w:rPr>
          <w:noProof/>
        </w:rPr>
        <w:t xml:space="preserve"> </w:t>
      </w:r>
      <w:r w:rsidRPr="003275EB">
        <w:rPr>
          <w:b/>
          <w:noProof/>
        </w:rPr>
        <w:t>8</w:t>
      </w:r>
      <w:r w:rsidRPr="003275EB">
        <w:rPr>
          <w:noProof/>
        </w:rPr>
        <w:t xml:space="preserve"> (9), 1718-1729</w:t>
      </w:r>
      <w:r w:rsidR="00574C5B">
        <w:rPr>
          <w:noProof/>
        </w:rPr>
        <w:t xml:space="preserve"> (</w:t>
      </w:r>
      <w:r w:rsidRPr="003275EB">
        <w:rPr>
          <w:noProof/>
        </w:rPr>
        <w:t>2013).</w:t>
      </w:r>
    </w:p>
    <w:p w14:paraId="35824EE7" w14:textId="373923D7" w:rsidR="00232E8F" w:rsidRPr="003275EB" w:rsidRDefault="00232E8F" w:rsidP="003275EB">
      <w:pPr>
        <w:pStyle w:val="EndNoteBibliography"/>
        <w:rPr>
          <w:noProof/>
        </w:rPr>
      </w:pPr>
      <w:r w:rsidRPr="003275EB">
        <w:rPr>
          <w:noProof/>
        </w:rPr>
        <w:t>23</w:t>
      </w:r>
      <w:r w:rsidRPr="003275EB">
        <w:rPr>
          <w:noProof/>
        </w:rPr>
        <w:tab/>
        <w:t xml:space="preserve">Ma, X., Yuan, W., Bell, S. E. J. &amp; James, S. L. Better understanding of mechanochemical reactions: Raman monitoring reveals surprisingly simple 'pseudo-fluid' model for a ball milling reaction. </w:t>
      </w:r>
      <w:r w:rsidRPr="003275EB">
        <w:rPr>
          <w:i/>
          <w:noProof/>
        </w:rPr>
        <w:t>Chem Commun.</w:t>
      </w:r>
      <w:r w:rsidRPr="003275EB">
        <w:rPr>
          <w:noProof/>
        </w:rPr>
        <w:t xml:space="preserve"> </w:t>
      </w:r>
      <w:r w:rsidRPr="003275EB">
        <w:rPr>
          <w:b/>
          <w:noProof/>
        </w:rPr>
        <w:t>50</w:t>
      </w:r>
      <w:r w:rsidRPr="003275EB">
        <w:rPr>
          <w:noProof/>
        </w:rPr>
        <w:t xml:space="preserve"> (13), 1585-1587</w:t>
      </w:r>
      <w:r w:rsidR="00574C5B">
        <w:rPr>
          <w:noProof/>
        </w:rPr>
        <w:t xml:space="preserve"> (</w:t>
      </w:r>
      <w:r w:rsidRPr="003275EB">
        <w:rPr>
          <w:noProof/>
        </w:rPr>
        <w:t>2014).</w:t>
      </w:r>
    </w:p>
    <w:p w14:paraId="71F0A351" w14:textId="77777777" w:rsidR="00232E8F" w:rsidRPr="003275EB" w:rsidRDefault="00232E8F" w:rsidP="003275EB">
      <w:pPr>
        <w:pStyle w:val="EndNoteBibliography"/>
        <w:rPr>
          <w:noProof/>
        </w:rPr>
      </w:pPr>
      <w:r w:rsidRPr="003275EB">
        <w:rPr>
          <w:noProof/>
        </w:rPr>
        <w:t>24</w:t>
      </w:r>
      <w:r w:rsidRPr="003275EB">
        <w:rPr>
          <w:noProof/>
        </w:rPr>
        <w:tab/>
        <w:t xml:space="preserve">Tumanov, I. A., Michalchuk, A. A. L., Politov, A., Boldyreva, E. &amp; Boldyrev, V. V. Inadvertent Liquid Assisted Grinding: A Key to “Dry” Organic Mechano-Co-Crystallisation? </w:t>
      </w:r>
      <w:r w:rsidRPr="003275EB">
        <w:rPr>
          <w:i/>
          <w:noProof/>
        </w:rPr>
        <w:t>CrystEngComm.</w:t>
      </w:r>
      <w:r w:rsidRPr="003275EB">
        <w:rPr>
          <w:noProof/>
        </w:rPr>
        <w:t xml:space="preserve"> (2017).</w:t>
      </w:r>
    </w:p>
    <w:p w14:paraId="6877F2FA" w14:textId="514E4EA8" w:rsidR="00232E8F" w:rsidRPr="003275EB" w:rsidRDefault="00232E8F" w:rsidP="003275EB">
      <w:pPr>
        <w:pStyle w:val="EndNoteBibliography"/>
        <w:rPr>
          <w:noProof/>
        </w:rPr>
      </w:pPr>
      <w:r w:rsidRPr="003275EB">
        <w:rPr>
          <w:noProof/>
        </w:rPr>
        <w:t>25</w:t>
      </w:r>
      <w:r w:rsidRPr="003275EB">
        <w:rPr>
          <w:noProof/>
        </w:rPr>
        <w:tab/>
        <w:t xml:space="preserve">Belenguer, A. M., Lampronti, G. I., Cruz-Cabeza, A. J., Hunter, C. A. &amp; Sanders, J. K. M. Solvation and surface effects on polymorph stabilities at the nanoscale. </w:t>
      </w:r>
      <w:r w:rsidRPr="003275EB">
        <w:rPr>
          <w:i/>
          <w:noProof/>
        </w:rPr>
        <w:t>Chem Sci.</w:t>
      </w:r>
      <w:r w:rsidRPr="003275EB">
        <w:rPr>
          <w:noProof/>
        </w:rPr>
        <w:t xml:space="preserve"> </w:t>
      </w:r>
      <w:r w:rsidRPr="003275EB">
        <w:rPr>
          <w:b/>
          <w:noProof/>
        </w:rPr>
        <w:t>7</w:t>
      </w:r>
      <w:r w:rsidRPr="003275EB">
        <w:rPr>
          <w:noProof/>
        </w:rPr>
        <w:t xml:space="preserve"> (11), 6617-6627</w:t>
      </w:r>
      <w:r w:rsidR="00574C5B">
        <w:rPr>
          <w:noProof/>
        </w:rPr>
        <w:t xml:space="preserve"> (</w:t>
      </w:r>
      <w:r w:rsidRPr="003275EB">
        <w:rPr>
          <w:noProof/>
        </w:rPr>
        <w:t>2016).</w:t>
      </w:r>
    </w:p>
    <w:p w14:paraId="46F77B47" w14:textId="75EADD8F" w:rsidR="00232E8F" w:rsidRPr="003275EB" w:rsidRDefault="00232E8F" w:rsidP="003275EB">
      <w:pPr>
        <w:pStyle w:val="EndNoteBibliography"/>
        <w:rPr>
          <w:noProof/>
        </w:rPr>
      </w:pPr>
      <w:r w:rsidRPr="003275EB">
        <w:rPr>
          <w:noProof/>
        </w:rPr>
        <w:t>26</w:t>
      </w:r>
      <w:r w:rsidRPr="003275EB">
        <w:rPr>
          <w:noProof/>
        </w:rPr>
        <w:tab/>
        <w:t xml:space="preserve">Belenguer, A. M., Friscic, T., Day, G. M. &amp; Sanders, J. K. M. Solid-state dynamic combinatorial chemistry: reversibility and thermodynamic product selection in covalent mechanosynthesis. </w:t>
      </w:r>
      <w:r w:rsidRPr="003275EB">
        <w:rPr>
          <w:i/>
          <w:noProof/>
        </w:rPr>
        <w:t>Chem Sci.</w:t>
      </w:r>
      <w:r w:rsidRPr="003275EB">
        <w:rPr>
          <w:noProof/>
        </w:rPr>
        <w:t xml:space="preserve"> </w:t>
      </w:r>
      <w:r w:rsidRPr="003275EB">
        <w:rPr>
          <w:b/>
          <w:noProof/>
        </w:rPr>
        <w:t>2</w:t>
      </w:r>
      <w:r w:rsidRPr="003275EB">
        <w:rPr>
          <w:noProof/>
        </w:rPr>
        <w:t xml:space="preserve"> (4), 696-700</w:t>
      </w:r>
      <w:r w:rsidR="00574C5B">
        <w:rPr>
          <w:noProof/>
        </w:rPr>
        <w:t xml:space="preserve"> (</w:t>
      </w:r>
      <w:r w:rsidRPr="003275EB">
        <w:rPr>
          <w:noProof/>
        </w:rPr>
        <w:t>2011).</w:t>
      </w:r>
    </w:p>
    <w:p w14:paraId="59770A88" w14:textId="6F093577" w:rsidR="00232E8F" w:rsidRPr="003275EB" w:rsidRDefault="00232E8F" w:rsidP="003275EB">
      <w:pPr>
        <w:pStyle w:val="EndNoteBibliography"/>
        <w:rPr>
          <w:noProof/>
        </w:rPr>
      </w:pPr>
      <w:r w:rsidRPr="003275EB">
        <w:rPr>
          <w:noProof/>
        </w:rPr>
        <w:t>27</w:t>
      </w:r>
      <w:r w:rsidRPr="003275EB">
        <w:rPr>
          <w:noProof/>
        </w:rPr>
        <w:tab/>
        <w:t xml:space="preserve">Belenguer, A. M., Lampronti, G. I., Wales, D. J. &amp; Sanders, J. K. M. Direct Observation of Intermediates in a Thermodynamically Controlled Solid-State Dynamic Covalent Reaction. </w:t>
      </w:r>
      <w:r w:rsidRPr="003275EB">
        <w:rPr>
          <w:i/>
          <w:noProof/>
        </w:rPr>
        <w:t>J Am Chem Soc.</w:t>
      </w:r>
      <w:r w:rsidRPr="003275EB">
        <w:rPr>
          <w:noProof/>
        </w:rPr>
        <w:t xml:space="preserve"> </w:t>
      </w:r>
      <w:r w:rsidRPr="003275EB">
        <w:rPr>
          <w:b/>
          <w:noProof/>
        </w:rPr>
        <w:t>136</w:t>
      </w:r>
      <w:r w:rsidRPr="003275EB">
        <w:rPr>
          <w:noProof/>
        </w:rPr>
        <w:t xml:space="preserve"> (46), 16156-16166</w:t>
      </w:r>
      <w:r w:rsidR="00574C5B">
        <w:rPr>
          <w:noProof/>
        </w:rPr>
        <w:t xml:space="preserve"> (</w:t>
      </w:r>
      <w:r w:rsidRPr="003275EB">
        <w:rPr>
          <w:noProof/>
        </w:rPr>
        <w:t>2014).</w:t>
      </w:r>
    </w:p>
    <w:p w14:paraId="640B73A5" w14:textId="0DD49774" w:rsidR="00232E8F" w:rsidRPr="003275EB" w:rsidRDefault="00232E8F" w:rsidP="003275EB">
      <w:pPr>
        <w:pStyle w:val="EndNoteBibliography"/>
        <w:rPr>
          <w:noProof/>
        </w:rPr>
      </w:pPr>
      <w:r w:rsidRPr="003275EB">
        <w:rPr>
          <w:noProof/>
        </w:rPr>
        <w:t>28</w:t>
      </w:r>
      <w:r w:rsidRPr="003275EB">
        <w:rPr>
          <w:noProof/>
        </w:rPr>
        <w:tab/>
        <w:t>Evora, A. O. L.</w:t>
      </w:r>
      <w:r w:rsidRPr="003275EB">
        <w:rPr>
          <w:i/>
          <w:noProof/>
        </w:rPr>
        <w:t xml:space="preserve"> et al.</w:t>
      </w:r>
      <w:r w:rsidRPr="003275EB">
        <w:rPr>
          <w:noProof/>
        </w:rPr>
        <w:t xml:space="preserve"> Resolved structures of two picolinamide polymorphs. Investigation of the dimorphic system behaviour under conditions relevant to co-crystal synthesis. </w:t>
      </w:r>
      <w:r w:rsidRPr="003275EB">
        <w:rPr>
          <w:i/>
          <w:noProof/>
        </w:rPr>
        <w:t>CrystEngComm.</w:t>
      </w:r>
      <w:r w:rsidRPr="003275EB">
        <w:rPr>
          <w:noProof/>
        </w:rPr>
        <w:t xml:space="preserve"> </w:t>
      </w:r>
      <w:r w:rsidRPr="003275EB">
        <w:rPr>
          <w:b/>
          <w:noProof/>
        </w:rPr>
        <w:t>14</w:t>
      </w:r>
      <w:r w:rsidRPr="003275EB">
        <w:rPr>
          <w:noProof/>
        </w:rPr>
        <w:t xml:space="preserve"> (24), 8649-8657</w:t>
      </w:r>
      <w:r w:rsidR="00574C5B">
        <w:rPr>
          <w:noProof/>
        </w:rPr>
        <w:t xml:space="preserve"> (</w:t>
      </w:r>
      <w:r w:rsidRPr="003275EB">
        <w:rPr>
          <w:noProof/>
        </w:rPr>
        <w:t>2012).</w:t>
      </w:r>
    </w:p>
    <w:p w14:paraId="5CA4315A" w14:textId="632E5F3C" w:rsidR="00232E8F" w:rsidRPr="003275EB" w:rsidRDefault="00232E8F" w:rsidP="003275EB">
      <w:pPr>
        <w:pStyle w:val="EndNoteBibliography"/>
        <w:rPr>
          <w:noProof/>
        </w:rPr>
      </w:pPr>
      <w:r w:rsidRPr="003275EB">
        <w:rPr>
          <w:noProof/>
        </w:rPr>
        <w:t>29</w:t>
      </w:r>
      <w:r w:rsidRPr="003275EB">
        <w:rPr>
          <w:noProof/>
        </w:rPr>
        <w:tab/>
        <w:t>Trask, A. V.</w:t>
      </w:r>
      <w:r w:rsidRPr="003275EB">
        <w:rPr>
          <w:i/>
          <w:noProof/>
        </w:rPr>
        <w:t xml:space="preserve"> et al.</w:t>
      </w:r>
      <w:r w:rsidRPr="003275EB">
        <w:rPr>
          <w:noProof/>
        </w:rPr>
        <w:t xml:space="preserve"> Selective polymorph transformation via solvent-drop grinding. </w:t>
      </w:r>
      <w:r w:rsidRPr="003275EB">
        <w:rPr>
          <w:i/>
          <w:noProof/>
        </w:rPr>
        <w:t>Chemical Communications.</w:t>
      </w:r>
      <w:r w:rsidRPr="003275EB">
        <w:rPr>
          <w:noProof/>
        </w:rPr>
        <w:t xml:space="preserve"> (7), 880</w:t>
      </w:r>
      <w:r w:rsidR="00574C5B">
        <w:rPr>
          <w:noProof/>
        </w:rPr>
        <w:t xml:space="preserve"> (</w:t>
      </w:r>
      <w:r w:rsidRPr="003275EB">
        <w:rPr>
          <w:noProof/>
        </w:rPr>
        <w:t>2005).</w:t>
      </w:r>
    </w:p>
    <w:p w14:paraId="650EBC94" w14:textId="2EEE3557" w:rsidR="00232E8F" w:rsidRPr="003275EB" w:rsidRDefault="00232E8F" w:rsidP="003275EB">
      <w:pPr>
        <w:pStyle w:val="EndNoteBibliography"/>
        <w:rPr>
          <w:noProof/>
        </w:rPr>
      </w:pPr>
      <w:r w:rsidRPr="003275EB">
        <w:rPr>
          <w:noProof/>
        </w:rPr>
        <w:t>30</w:t>
      </w:r>
      <w:r w:rsidRPr="003275EB">
        <w:rPr>
          <w:noProof/>
        </w:rPr>
        <w:tab/>
        <w:t xml:space="preserve">Hasa, D., Miniussi, E. &amp; Jones, W. Mechanochemical Synthesis of Multicomponent Crystals: One Liquid for One Polymorph? A Myth to Dispel. </w:t>
      </w:r>
      <w:r w:rsidRPr="003275EB">
        <w:rPr>
          <w:i/>
          <w:noProof/>
        </w:rPr>
        <w:t>Cryst Growth Des.</w:t>
      </w:r>
      <w:r w:rsidRPr="003275EB">
        <w:rPr>
          <w:noProof/>
        </w:rPr>
        <w:t xml:space="preserve"> </w:t>
      </w:r>
      <w:r w:rsidRPr="003275EB">
        <w:rPr>
          <w:b/>
          <w:noProof/>
        </w:rPr>
        <w:t>16</w:t>
      </w:r>
      <w:r w:rsidRPr="003275EB">
        <w:rPr>
          <w:noProof/>
        </w:rPr>
        <w:t xml:space="preserve"> (8), 4582-4588</w:t>
      </w:r>
      <w:r w:rsidR="00574C5B">
        <w:rPr>
          <w:noProof/>
        </w:rPr>
        <w:t xml:space="preserve"> (</w:t>
      </w:r>
      <w:r w:rsidRPr="003275EB">
        <w:rPr>
          <w:noProof/>
        </w:rPr>
        <w:t>2016).</w:t>
      </w:r>
    </w:p>
    <w:p w14:paraId="4F34CB83" w14:textId="0CFE13FA" w:rsidR="00232E8F" w:rsidRPr="003275EB" w:rsidRDefault="00232E8F" w:rsidP="003275EB">
      <w:pPr>
        <w:pStyle w:val="EndNoteBibliography"/>
        <w:rPr>
          <w:noProof/>
        </w:rPr>
      </w:pPr>
      <w:r w:rsidRPr="003275EB">
        <w:rPr>
          <w:noProof/>
        </w:rPr>
        <w:t>31</w:t>
      </w:r>
      <w:r w:rsidRPr="003275EB">
        <w:rPr>
          <w:noProof/>
        </w:rPr>
        <w:tab/>
        <w:t xml:space="preserve">Hunter, C. A. &amp; Anderson, H. L. What is cooperativity? </w:t>
      </w:r>
      <w:r w:rsidRPr="003275EB">
        <w:rPr>
          <w:i/>
          <w:noProof/>
        </w:rPr>
        <w:t>Angew Chem Int Ed Engl.</w:t>
      </w:r>
      <w:r w:rsidRPr="003275EB">
        <w:rPr>
          <w:noProof/>
        </w:rPr>
        <w:t xml:space="preserve"> </w:t>
      </w:r>
      <w:r w:rsidRPr="003275EB">
        <w:rPr>
          <w:b/>
          <w:noProof/>
        </w:rPr>
        <w:t>48</w:t>
      </w:r>
      <w:r w:rsidRPr="003275EB">
        <w:rPr>
          <w:noProof/>
        </w:rPr>
        <w:t xml:space="preserve"> (41), 7488-7499</w:t>
      </w:r>
      <w:r w:rsidR="00574C5B">
        <w:rPr>
          <w:noProof/>
        </w:rPr>
        <w:t xml:space="preserve"> (</w:t>
      </w:r>
      <w:r w:rsidRPr="003275EB">
        <w:rPr>
          <w:noProof/>
        </w:rPr>
        <w:t>2009).</w:t>
      </w:r>
    </w:p>
    <w:p w14:paraId="6AB30ABF" w14:textId="63873CFA" w:rsidR="00232E8F" w:rsidRPr="003275EB" w:rsidRDefault="00232E8F" w:rsidP="003275EB">
      <w:pPr>
        <w:pStyle w:val="EndNoteBibliography"/>
        <w:rPr>
          <w:noProof/>
        </w:rPr>
      </w:pPr>
      <w:r w:rsidRPr="003275EB">
        <w:rPr>
          <w:noProof/>
        </w:rPr>
        <w:t>32</w:t>
      </w:r>
      <w:r w:rsidRPr="003275EB">
        <w:rPr>
          <w:noProof/>
        </w:rPr>
        <w:tab/>
        <w:t xml:space="preserve">McCusker, L. B., Dreele, R. B. V., Cox, D. E., Louër, D. &amp; Scardi, P. Rietveld refinement guidelines. </w:t>
      </w:r>
      <w:r w:rsidRPr="003275EB">
        <w:rPr>
          <w:i/>
          <w:noProof/>
        </w:rPr>
        <w:t>J Appl Crystallogr.</w:t>
      </w:r>
      <w:r w:rsidRPr="003275EB">
        <w:rPr>
          <w:noProof/>
        </w:rPr>
        <w:t xml:space="preserve"> </w:t>
      </w:r>
      <w:r w:rsidRPr="003275EB">
        <w:rPr>
          <w:b/>
          <w:noProof/>
        </w:rPr>
        <w:t>32</w:t>
      </w:r>
      <w:r w:rsidRPr="003275EB">
        <w:rPr>
          <w:noProof/>
        </w:rPr>
        <w:t xml:space="preserve"> (1), 36-50</w:t>
      </w:r>
      <w:r w:rsidR="00574C5B">
        <w:rPr>
          <w:noProof/>
        </w:rPr>
        <w:t xml:space="preserve"> (</w:t>
      </w:r>
      <w:r w:rsidRPr="003275EB">
        <w:rPr>
          <w:noProof/>
        </w:rPr>
        <w:t>1999).</w:t>
      </w:r>
    </w:p>
    <w:p w14:paraId="053C9C75" w14:textId="3822CA66" w:rsidR="00232E8F" w:rsidRPr="003275EB" w:rsidRDefault="00232E8F" w:rsidP="003275EB">
      <w:pPr>
        <w:pStyle w:val="EndNoteBibliography"/>
        <w:rPr>
          <w:noProof/>
        </w:rPr>
      </w:pPr>
      <w:r w:rsidRPr="003275EB">
        <w:rPr>
          <w:noProof/>
        </w:rPr>
        <w:t>33</w:t>
      </w:r>
      <w:r w:rsidRPr="003275EB">
        <w:rPr>
          <w:noProof/>
        </w:rPr>
        <w:tab/>
        <w:t xml:space="preserve">Allen, F. The Cambridge Structural Database: a quarter of a million crystal structures and rising. </w:t>
      </w:r>
      <w:r w:rsidRPr="003275EB">
        <w:rPr>
          <w:i/>
          <w:noProof/>
        </w:rPr>
        <w:t>Acta Crystallogr Sect B.</w:t>
      </w:r>
      <w:r w:rsidRPr="003275EB">
        <w:rPr>
          <w:noProof/>
        </w:rPr>
        <w:t xml:space="preserve"> </w:t>
      </w:r>
      <w:r w:rsidRPr="003275EB">
        <w:rPr>
          <w:b/>
          <w:noProof/>
        </w:rPr>
        <w:t>58</w:t>
      </w:r>
      <w:r w:rsidRPr="003275EB">
        <w:rPr>
          <w:noProof/>
        </w:rPr>
        <w:t xml:space="preserve"> (3 Part 1), 380-388</w:t>
      </w:r>
      <w:r w:rsidR="00574C5B">
        <w:rPr>
          <w:noProof/>
        </w:rPr>
        <w:t xml:space="preserve"> (</w:t>
      </w:r>
      <w:r w:rsidRPr="003275EB">
        <w:rPr>
          <w:noProof/>
        </w:rPr>
        <w:t>2002).</w:t>
      </w:r>
    </w:p>
    <w:p w14:paraId="303F8A8A" w14:textId="77777777" w:rsidR="00232E8F" w:rsidRPr="003275EB" w:rsidRDefault="00232E8F" w:rsidP="003275EB">
      <w:pPr>
        <w:pStyle w:val="EndNoteBibliography"/>
        <w:rPr>
          <w:noProof/>
        </w:rPr>
      </w:pPr>
      <w:r w:rsidRPr="003275EB">
        <w:rPr>
          <w:noProof/>
        </w:rPr>
        <w:t>34</w:t>
      </w:r>
      <w:r w:rsidRPr="003275EB">
        <w:rPr>
          <w:noProof/>
        </w:rPr>
        <w:tab/>
        <w:t>TOPAS-Academic v.version 4.0 (2006).</w:t>
      </w:r>
    </w:p>
    <w:p w14:paraId="015E652B" w14:textId="19257F88" w:rsidR="00232E8F" w:rsidRPr="003275EB" w:rsidRDefault="00232E8F" w:rsidP="003275EB">
      <w:pPr>
        <w:pStyle w:val="EndNoteBibliography"/>
        <w:rPr>
          <w:noProof/>
        </w:rPr>
      </w:pPr>
      <w:r w:rsidRPr="003275EB">
        <w:rPr>
          <w:noProof/>
        </w:rPr>
        <w:t>35</w:t>
      </w:r>
      <w:r w:rsidRPr="003275EB">
        <w:rPr>
          <w:noProof/>
        </w:rPr>
        <w:tab/>
        <w:t>Gražulis, S.</w:t>
      </w:r>
      <w:r w:rsidRPr="003275EB">
        <w:rPr>
          <w:i/>
          <w:noProof/>
        </w:rPr>
        <w:t xml:space="preserve"> et al.</w:t>
      </w:r>
      <w:r w:rsidRPr="003275EB">
        <w:rPr>
          <w:noProof/>
        </w:rPr>
        <w:t xml:space="preserve"> Crystallography Open Database–an open-access collection of crystal structures. </w:t>
      </w:r>
      <w:r w:rsidRPr="003275EB">
        <w:rPr>
          <w:i/>
          <w:noProof/>
        </w:rPr>
        <w:t>J Appl Crystallogr.</w:t>
      </w:r>
      <w:r w:rsidRPr="003275EB">
        <w:rPr>
          <w:noProof/>
        </w:rPr>
        <w:t xml:space="preserve"> </w:t>
      </w:r>
      <w:r w:rsidRPr="003275EB">
        <w:rPr>
          <w:b/>
          <w:noProof/>
        </w:rPr>
        <w:t>42</w:t>
      </w:r>
      <w:r w:rsidRPr="003275EB">
        <w:rPr>
          <w:noProof/>
        </w:rPr>
        <w:t xml:space="preserve"> (4), 726-729</w:t>
      </w:r>
      <w:r w:rsidR="00574C5B">
        <w:rPr>
          <w:noProof/>
        </w:rPr>
        <w:t xml:space="preserve"> (</w:t>
      </w:r>
      <w:r w:rsidRPr="003275EB">
        <w:rPr>
          <w:noProof/>
        </w:rPr>
        <w:t>2009).</w:t>
      </w:r>
    </w:p>
    <w:p w14:paraId="66D3E2F5" w14:textId="0E6FBE7E" w:rsidR="00232E8F" w:rsidRPr="003275EB" w:rsidRDefault="00232E8F" w:rsidP="003275EB">
      <w:pPr>
        <w:pStyle w:val="EndNoteBibliography"/>
        <w:rPr>
          <w:noProof/>
        </w:rPr>
      </w:pPr>
      <w:r w:rsidRPr="003275EB">
        <w:rPr>
          <w:noProof/>
        </w:rPr>
        <w:t>36</w:t>
      </w:r>
      <w:r w:rsidRPr="003275EB">
        <w:rPr>
          <w:noProof/>
        </w:rPr>
        <w:tab/>
        <w:t xml:space="preserve">Cheary, R. W. &amp; Coelho, A. A fundamental parameters approach to X-ray line-profile fitting. </w:t>
      </w:r>
      <w:r w:rsidRPr="003275EB">
        <w:rPr>
          <w:i/>
          <w:noProof/>
        </w:rPr>
        <w:t>J Appl Crystallogr.</w:t>
      </w:r>
      <w:r w:rsidRPr="003275EB">
        <w:rPr>
          <w:noProof/>
        </w:rPr>
        <w:t xml:space="preserve"> </w:t>
      </w:r>
      <w:r w:rsidRPr="003275EB">
        <w:rPr>
          <w:b/>
          <w:noProof/>
        </w:rPr>
        <w:t>25</w:t>
      </w:r>
      <w:r w:rsidRPr="003275EB">
        <w:rPr>
          <w:noProof/>
        </w:rPr>
        <w:t xml:space="preserve"> (2), 109-121</w:t>
      </w:r>
      <w:r w:rsidR="00574C5B">
        <w:rPr>
          <w:noProof/>
        </w:rPr>
        <w:t xml:space="preserve"> (</w:t>
      </w:r>
      <w:r w:rsidRPr="003275EB">
        <w:rPr>
          <w:noProof/>
        </w:rPr>
        <w:t>1992).</w:t>
      </w:r>
    </w:p>
    <w:p w14:paraId="7ADF4ED4" w14:textId="3B70A647" w:rsidR="00232E8F" w:rsidRPr="003275EB" w:rsidRDefault="00232E8F" w:rsidP="003275EB">
      <w:pPr>
        <w:pStyle w:val="EndNoteBibliography"/>
        <w:rPr>
          <w:noProof/>
        </w:rPr>
      </w:pPr>
      <w:r w:rsidRPr="003275EB">
        <w:rPr>
          <w:noProof/>
        </w:rPr>
        <w:t>37</w:t>
      </w:r>
      <w:r w:rsidRPr="003275EB">
        <w:rPr>
          <w:noProof/>
        </w:rPr>
        <w:tab/>
        <w:t xml:space="preserve">Tumanov, I. A., Michalchuk, A. A. L., Politov, A., Boldyreva, E. &amp; Boldyrev, V. V. Inadvertent Liquid Assisted Grinding: A Key to “Dry” Organic Mechano-Co-Crystallisation? </w:t>
      </w:r>
      <w:r w:rsidRPr="003275EB">
        <w:rPr>
          <w:i/>
          <w:noProof/>
        </w:rPr>
        <w:t>CrystEngComm.</w:t>
      </w:r>
      <w:r w:rsidRPr="003275EB">
        <w:rPr>
          <w:noProof/>
        </w:rPr>
        <w:t xml:space="preserve"> </w:t>
      </w:r>
      <w:r w:rsidRPr="003275EB">
        <w:rPr>
          <w:b/>
          <w:noProof/>
        </w:rPr>
        <w:t>19</w:t>
      </w:r>
      <w:r w:rsidRPr="003275EB">
        <w:rPr>
          <w:noProof/>
        </w:rPr>
        <w:t xml:space="preserve"> 2830-2835</w:t>
      </w:r>
      <w:r w:rsidR="00574C5B">
        <w:rPr>
          <w:noProof/>
        </w:rPr>
        <w:t xml:space="preserve"> (</w:t>
      </w:r>
      <w:r w:rsidRPr="003275EB">
        <w:rPr>
          <w:noProof/>
        </w:rPr>
        <w:t>2017).</w:t>
      </w:r>
    </w:p>
    <w:p w14:paraId="48E0FE77" w14:textId="1EBD5D37" w:rsidR="00232E8F" w:rsidRPr="003275EB" w:rsidRDefault="00232E8F" w:rsidP="003275EB">
      <w:pPr>
        <w:pStyle w:val="EndNoteBibliography"/>
        <w:rPr>
          <w:noProof/>
        </w:rPr>
      </w:pPr>
      <w:r w:rsidRPr="003275EB">
        <w:rPr>
          <w:noProof/>
        </w:rPr>
        <w:t>38</w:t>
      </w:r>
      <w:r w:rsidRPr="003275EB">
        <w:rPr>
          <w:noProof/>
        </w:rPr>
        <w:tab/>
        <w:t xml:space="preserve">Batzdorf, L., Fischer, F., Wilke, M., Wenzel, K. J. &amp; Emmerling, F. Direct In Situ Investigation of Milling Reactions Using Combined X‐ray Diffraction and Raman Spectroscopy. </w:t>
      </w:r>
      <w:r w:rsidRPr="003275EB">
        <w:rPr>
          <w:i/>
          <w:noProof/>
        </w:rPr>
        <w:t>Angew Chem Int Ed Engl.</w:t>
      </w:r>
      <w:r w:rsidRPr="003275EB">
        <w:rPr>
          <w:noProof/>
        </w:rPr>
        <w:t xml:space="preserve"> </w:t>
      </w:r>
      <w:r w:rsidRPr="003275EB">
        <w:rPr>
          <w:b/>
          <w:noProof/>
        </w:rPr>
        <w:t>54</w:t>
      </w:r>
      <w:r w:rsidRPr="003275EB">
        <w:rPr>
          <w:noProof/>
        </w:rPr>
        <w:t xml:space="preserve"> (6), 1799-1802</w:t>
      </w:r>
      <w:r w:rsidR="00574C5B">
        <w:rPr>
          <w:noProof/>
        </w:rPr>
        <w:t xml:space="preserve"> (</w:t>
      </w:r>
      <w:r w:rsidRPr="003275EB">
        <w:rPr>
          <w:noProof/>
        </w:rPr>
        <w:t>2015).</w:t>
      </w:r>
    </w:p>
    <w:p w14:paraId="39AFAABA" w14:textId="64F8BC95" w:rsidR="00232E8F" w:rsidRPr="003275EB" w:rsidRDefault="00232E8F" w:rsidP="003275EB">
      <w:pPr>
        <w:pStyle w:val="EndNoteBibliography"/>
        <w:rPr>
          <w:noProof/>
        </w:rPr>
      </w:pPr>
      <w:r w:rsidRPr="003275EB">
        <w:rPr>
          <w:noProof/>
        </w:rPr>
        <w:t>39</w:t>
      </w:r>
      <w:r w:rsidRPr="003275EB">
        <w:rPr>
          <w:noProof/>
        </w:rPr>
        <w:tab/>
        <w:t xml:space="preserve">Tumanov, N., Ban, V., Poulain, A. &amp; Filinchuk, Y. 3D-printed jars for ball-milling experiments monitored in situ by X-ray powder diffraction. </w:t>
      </w:r>
      <w:r w:rsidRPr="003275EB">
        <w:rPr>
          <w:i/>
          <w:noProof/>
        </w:rPr>
        <w:t>J Appl Crystallogr.</w:t>
      </w:r>
      <w:r w:rsidRPr="003275EB">
        <w:rPr>
          <w:noProof/>
        </w:rPr>
        <w:t xml:space="preserve"> </w:t>
      </w:r>
      <w:r w:rsidRPr="003275EB">
        <w:rPr>
          <w:b/>
          <w:noProof/>
        </w:rPr>
        <w:t>50</w:t>
      </w:r>
      <w:r w:rsidRPr="003275EB">
        <w:rPr>
          <w:noProof/>
        </w:rPr>
        <w:t xml:space="preserve"> (4), </w:t>
      </w:r>
      <w:r w:rsidR="000A036A" w:rsidRPr="003275EB">
        <w:rPr>
          <w:noProof/>
        </w:rPr>
        <w:t>994–999</w:t>
      </w:r>
      <w:r w:rsidR="00574C5B">
        <w:rPr>
          <w:noProof/>
        </w:rPr>
        <w:t xml:space="preserve"> (</w:t>
      </w:r>
      <w:r w:rsidRPr="003275EB">
        <w:rPr>
          <w:noProof/>
        </w:rPr>
        <w:t>2017)</w:t>
      </w:r>
    </w:p>
    <w:p w14:paraId="020A8F28" w14:textId="6B0A82A2" w:rsidR="009726EE" w:rsidRPr="003275EB" w:rsidRDefault="002C3560" w:rsidP="00574C5B">
      <w:pPr>
        <w:pStyle w:val="ListParagraph"/>
        <w:ind w:left="0"/>
        <w:rPr>
          <w:color w:val="808080" w:themeColor="background1" w:themeShade="80"/>
        </w:rPr>
      </w:pPr>
      <w:r w:rsidRPr="003275EB">
        <w:rPr>
          <w:color w:val="808080" w:themeColor="background1" w:themeShade="80"/>
        </w:rPr>
        <w:lastRenderedPageBreak/>
        <w:fldChar w:fldCharType="end"/>
      </w:r>
    </w:p>
    <w:sectPr w:rsidR="009726EE" w:rsidRPr="003275EB" w:rsidSect="001A28CA">
      <w:foot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6C6D2A" w14:textId="77777777" w:rsidR="008D0735" w:rsidRDefault="008D0735" w:rsidP="00621C4E">
      <w:r>
        <w:separator/>
      </w:r>
    </w:p>
  </w:endnote>
  <w:endnote w:type="continuationSeparator" w:id="0">
    <w:p w14:paraId="50077156" w14:textId="77777777" w:rsidR="008D0735" w:rsidRDefault="008D073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5816343"/>
      <w:docPartObj>
        <w:docPartGallery w:val="Page Numbers (Bottom of Page)"/>
        <w:docPartUnique/>
      </w:docPartObj>
    </w:sdtPr>
    <w:sdtEndPr>
      <w:rPr>
        <w:noProof/>
      </w:rPr>
    </w:sdtEndPr>
    <w:sdtContent>
      <w:p w14:paraId="4E9E8BE6" w14:textId="67ECF41B" w:rsidR="0000006C" w:rsidRDefault="0000006C">
        <w:pPr>
          <w:pStyle w:val="Footer"/>
        </w:pPr>
        <w:r>
          <w:t xml:space="preserve">Page </w:t>
        </w:r>
        <w:r>
          <w:fldChar w:fldCharType="begin"/>
        </w:r>
        <w:r>
          <w:instrText xml:space="preserve"> PAGE   \* MERGEFORMAT </w:instrText>
        </w:r>
        <w:r>
          <w:fldChar w:fldCharType="separate"/>
        </w:r>
        <w:r w:rsidR="00574C5B">
          <w:rPr>
            <w:noProof/>
          </w:rPr>
          <w:t>1</w:t>
        </w:r>
        <w:r>
          <w:rPr>
            <w:noProof/>
          </w:rPr>
          <w:fldChar w:fldCharType="end"/>
        </w:r>
        <w:r>
          <w:rPr>
            <w:noProof/>
          </w:rPr>
          <w:t xml:space="preserve"> of 6</w:t>
        </w:r>
        <w:r>
          <w:rPr>
            <w:noProof/>
          </w:rPr>
          <w:tab/>
        </w:r>
        <w:r>
          <w:rPr>
            <w:noProof/>
          </w:rPr>
          <w:tab/>
        </w:r>
      </w:p>
    </w:sdtContent>
  </w:sdt>
  <w:p w14:paraId="39947363" w14:textId="71AB2B06" w:rsidR="0000006C" w:rsidRPr="00494F77" w:rsidRDefault="0000006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0006C" w:rsidRDefault="0000006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87BA6F" w14:textId="77777777" w:rsidR="008D0735" w:rsidRDefault="008D0735" w:rsidP="00621C4E">
      <w:r>
        <w:separator/>
      </w:r>
    </w:p>
  </w:footnote>
  <w:footnote w:type="continuationSeparator" w:id="0">
    <w:p w14:paraId="662E8F57" w14:textId="77777777" w:rsidR="008D0735" w:rsidRDefault="008D0735"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5108EC"/>
    <w:multiLevelType w:val="multilevel"/>
    <w:tmpl w:val="0809001F"/>
    <w:styleLink w:val="Style1"/>
    <w:lvl w:ilvl="0">
      <w:start w:val="1"/>
      <w:numFmt w:val="decimal"/>
      <w:lvlText w:val="%1."/>
      <w:lvlJc w:val="left"/>
      <w:pPr>
        <w:ind w:left="360" w:hanging="360"/>
      </w:pPr>
    </w:lvl>
    <w:lvl w:ilvl="1">
      <w:start w:val="2"/>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207B29"/>
    <w:multiLevelType w:val="hybridMultilevel"/>
    <w:tmpl w:val="3FB44F6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36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776F91"/>
    <w:multiLevelType w:val="hybridMultilevel"/>
    <w:tmpl w:val="BEF2DB8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4332ED0"/>
    <w:multiLevelType w:val="hybridMultilevel"/>
    <w:tmpl w:val="9C026FD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C759A0"/>
    <w:multiLevelType w:val="multilevel"/>
    <w:tmpl w:val="0809001D"/>
    <w:styleLink w:val="Style6"/>
    <w:lvl w:ilvl="0">
      <w:start w:val="1"/>
      <w:numFmt w:val="decimal"/>
      <w:lvlText w:val="%1)"/>
      <w:lvlJc w:val="left"/>
      <w:pPr>
        <w:ind w:left="360" w:hanging="360"/>
      </w:pPr>
    </w:lvl>
    <w:lvl w:ilvl="1">
      <w:start w:val="6"/>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B320760"/>
    <w:multiLevelType w:val="multilevel"/>
    <w:tmpl w:val="0809001F"/>
    <w:styleLink w:val="Style5"/>
    <w:lvl w:ilvl="0">
      <w:start w:val="1"/>
      <w:numFmt w:val="decimal"/>
      <w:lvlText w:val="%1."/>
      <w:lvlJc w:val="left"/>
      <w:pPr>
        <w:ind w:left="360" w:hanging="360"/>
      </w:pPr>
    </w:lvl>
    <w:lvl w:ilvl="1">
      <w:start w:val="2"/>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3129D0"/>
    <w:multiLevelType w:val="hybridMultilevel"/>
    <w:tmpl w:val="B1B883FA"/>
    <w:lvl w:ilvl="0" w:tplc="02EC8DF4">
      <w:start w:val="1"/>
      <w:numFmt w:val="decimal"/>
      <w:lvlText w:val="%1."/>
      <w:lvlJc w:val="left"/>
      <w:pPr>
        <w:ind w:left="720" w:hanging="360"/>
      </w:pPr>
      <w:rPr>
        <w:rFonts w:hint="default"/>
      </w:r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EF266E6"/>
    <w:multiLevelType w:val="hybridMultilevel"/>
    <w:tmpl w:val="853CDA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324059"/>
    <w:multiLevelType w:val="hybridMultilevel"/>
    <w:tmpl w:val="93D6E28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1E7419C"/>
    <w:multiLevelType w:val="hybridMultilevel"/>
    <w:tmpl w:val="66D6780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4D5D82"/>
    <w:multiLevelType w:val="hybridMultilevel"/>
    <w:tmpl w:val="FD3472B2"/>
    <w:lvl w:ilvl="0" w:tplc="C8DEA5AA">
      <w:start w:val="1"/>
      <w:numFmt w:val="decimal"/>
      <w:lvlText w:val="%1."/>
      <w:lvlJc w:val="left"/>
      <w:pPr>
        <w:ind w:left="720" w:hanging="360"/>
      </w:pPr>
      <w:rPr>
        <w:rFonts w:hint="default"/>
        <w:color w:val="80808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AD45281"/>
    <w:multiLevelType w:val="hybridMultilevel"/>
    <w:tmpl w:val="925084F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2EC871B8"/>
    <w:multiLevelType w:val="multilevel"/>
    <w:tmpl w:val="E4ECCF46"/>
    <w:lvl w:ilvl="0">
      <w:start w:val="1"/>
      <w:numFmt w:val="decimal"/>
      <w:lvlText w:val="%1."/>
      <w:lvlJc w:val="left"/>
      <w:pPr>
        <w:ind w:left="360" w:hanging="360"/>
      </w:pPr>
      <w:rPr>
        <w:rFonts w:hint="default"/>
      </w:rPr>
    </w:lvl>
    <w:lvl w:ilvl="1">
      <w:start w:val="1"/>
      <w:numFmt w:val="decimal"/>
      <w:lvlText w:val="%1.%2."/>
      <w:lvlJc w:val="left"/>
      <w:pPr>
        <w:ind w:left="858"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F5D3731"/>
    <w:multiLevelType w:val="multilevel"/>
    <w:tmpl w:val="D510847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05A38AA"/>
    <w:multiLevelType w:val="multilevel"/>
    <w:tmpl w:val="9954943E"/>
    <w:lvl w:ilvl="0">
      <w:start w:val="1"/>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36727A8"/>
    <w:multiLevelType w:val="multilevel"/>
    <w:tmpl w:val="0809001F"/>
    <w:styleLink w:val="Style2"/>
    <w:lvl w:ilvl="0">
      <w:start w:val="1"/>
      <w:numFmt w:val="decimal"/>
      <w:lvlText w:val="%1."/>
      <w:lvlJc w:val="left"/>
      <w:pPr>
        <w:ind w:left="720" w:hanging="360"/>
      </w:pPr>
    </w:lvl>
    <w:lvl w:ilvl="1">
      <w:start w:val="9"/>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0" w15:restartNumberingAfterBreak="0">
    <w:nsid w:val="370446AB"/>
    <w:multiLevelType w:val="hybridMultilevel"/>
    <w:tmpl w:val="8E666A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03184F"/>
    <w:multiLevelType w:val="multilevel"/>
    <w:tmpl w:val="0809001F"/>
    <w:styleLink w:val="Style3"/>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2" w15:restartNumberingAfterBreak="0">
    <w:nsid w:val="38EB4144"/>
    <w:multiLevelType w:val="hybridMultilevel"/>
    <w:tmpl w:val="0EEE3AA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92C1946"/>
    <w:multiLevelType w:val="hybridMultilevel"/>
    <w:tmpl w:val="0E006F3E"/>
    <w:lvl w:ilvl="0" w:tplc="0809000F">
      <w:start w:val="1"/>
      <w:numFmt w:val="decimal"/>
      <w:lvlText w:val="%1."/>
      <w:lvlJc w:val="left"/>
      <w:pPr>
        <w:ind w:left="360" w:hanging="360"/>
      </w:pPr>
    </w:lvl>
    <w:lvl w:ilvl="1" w:tplc="0809000F">
      <w:start w:val="1"/>
      <w:numFmt w:val="decimal"/>
      <w:lvlText w:val="%2."/>
      <w:lvlJc w:val="left"/>
      <w:pPr>
        <w:ind w:left="1080" w:hanging="360"/>
      </w:pPr>
      <w:rPr>
        <w:rFont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FE7EB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0B53146"/>
    <w:multiLevelType w:val="multilevel"/>
    <w:tmpl w:val="FF284BF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pStyle w:val="JOve-3"/>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8" w15:restartNumberingAfterBreak="0">
    <w:nsid w:val="41B16A37"/>
    <w:multiLevelType w:val="multilevel"/>
    <w:tmpl w:val="0809001F"/>
    <w:styleLink w:val="Styl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1E4110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3512BB6"/>
    <w:multiLevelType w:val="hybridMultilevel"/>
    <w:tmpl w:val="381282C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39C7C8C"/>
    <w:multiLevelType w:val="hybridMultilevel"/>
    <w:tmpl w:val="B1EAD9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74F570B"/>
    <w:multiLevelType w:val="hybridMultilevel"/>
    <w:tmpl w:val="FC4CB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35"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3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B005374"/>
    <w:multiLevelType w:val="hybridMultilevel"/>
    <w:tmpl w:val="5AF2805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0975A54"/>
    <w:multiLevelType w:val="hybridMultilevel"/>
    <w:tmpl w:val="0C4654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15:restartNumberingAfterBreak="0">
    <w:nsid w:val="69B93EBD"/>
    <w:multiLevelType w:val="hybridMultilevel"/>
    <w:tmpl w:val="35345F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C8B8F7D8">
      <w:start w:val="5"/>
      <w:numFmt w:val="bullet"/>
      <w:lvlText w:val="-"/>
      <w:lvlJc w:val="left"/>
      <w:pPr>
        <w:ind w:left="2880" w:hanging="360"/>
      </w:pPr>
      <w:rPr>
        <w:rFonts w:ascii="Calibri" w:eastAsia="Times New Roman" w:hAnsi="Calibri" w:cs="Calibr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DFD495E"/>
    <w:multiLevelType w:val="hybridMultilevel"/>
    <w:tmpl w:val="E4C027C0"/>
    <w:lvl w:ilvl="0" w:tplc="0409000F">
      <w:start w:val="1"/>
      <w:numFmt w:val="decimal"/>
      <w:lvlText w:val="%1."/>
      <w:lvlJc w:val="left"/>
      <w:pPr>
        <w:ind w:left="578" w:hanging="360"/>
      </w:p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46" w15:restartNumberingAfterBreak="0">
    <w:nsid w:val="72242CBD"/>
    <w:multiLevelType w:val="multilevel"/>
    <w:tmpl w:val="9954943E"/>
    <w:lvl w:ilvl="0">
      <w:start w:val="1"/>
      <w:numFmt w:val="decimal"/>
      <w:pStyle w:val="Jove1"/>
      <w:lvlText w:val="%1."/>
      <w:lvlJc w:val="left"/>
      <w:pPr>
        <w:ind w:left="780" w:hanging="780"/>
      </w:pPr>
      <w:rPr>
        <w:rFonts w:hint="default"/>
      </w:rPr>
    </w:lvl>
    <w:lvl w:ilvl="1">
      <w:start w:val="1"/>
      <w:numFmt w:val="decimal"/>
      <w:pStyle w:val="Jove-Heading2"/>
      <w:lvlText w:val="%1.%2."/>
      <w:lvlJc w:val="left"/>
      <w:pPr>
        <w:ind w:left="1915" w:hanging="780"/>
      </w:pPr>
      <w:rPr>
        <w:rFonts w:hint="default"/>
      </w:rPr>
    </w:lvl>
    <w:lvl w:ilvl="2">
      <w:start w:val="1"/>
      <w:numFmt w:val="decimal"/>
      <w:lvlText w:val="%1.%2.%3."/>
      <w:lvlJc w:val="left"/>
      <w:pPr>
        <w:ind w:left="1631"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38C05FE"/>
    <w:multiLevelType w:val="hybridMultilevel"/>
    <w:tmpl w:val="06067B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39"/>
  </w:num>
  <w:num w:numId="3">
    <w:abstractNumId w:val="6"/>
  </w:num>
  <w:num w:numId="4">
    <w:abstractNumId w:val="37"/>
  </w:num>
  <w:num w:numId="5">
    <w:abstractNumId w:val="24"/>
  </w:num>
  <w:num w:numId="6">
    <w:abstractNumId w:val="36"/>
  </w:num>
  <w:num w:numId="7">
    <w:abstractNumId w:val="0"/>
  </w:num>
  <w:num w:numId="8">
    <w:abstractNumId w:val="26"/>
  </w:num>
  <w:num w:numId="9">
    <w:abstractNumId w:val="31"/>
  </w:num>
  <w:num w:numId="10">
    <w:abstractNumId w:val="38"/>
  </w:num>
  <w:num w:numId="11">
    <w:abstractNumId w:val="43"/>
  </w:num>
  <w:num w:numId="12">
    <w:abstractNumId w:val="1"/>
  </w:num>
  <w:num w:numId="13">
    <w:abstractNumId w:val="48"/>
  </w:num>
  <w:num w:numId="14">
    <w:abstractNumId w:val="34"/>
  </w:num>
  <w:num w:numId="15">
    <w:abstractNumId w:val="42"/>
  </w:num>
  <w:num w:numId="16">
    <w:abstractNumId w:val="35"/>
  </w:num>
  <w:num w:numId="17">
    <w:abstractNumId w:val="44"/>
  </w:num>
  <w:num w:numId="18">
    <w:abstractNumId w:val="2"/>
  </w:num>
  <w:num w:numId="19">
    <w:abstractNumId w:val="19"/>
  </w:num>
  <w:num w:numId="20">
    <w:abstractNumId w:val="46"/>
  </w:num>
  <w:num w:numId="21">
    <w:abstractNumId w:val="14"/>
  </w:num>
  <w:num w:numId="22">
    <w:abstractNumId w:val="29"/>
  </w:num>
  <w:num w:numId="23">
    <w:abstractNumId w:val="17"/>
  </w:num>
  <w:num w:numId="24">
    <w:abstractNumId w:val="16"/>
  </w:num>
  <w:num w:numId="25">
    <w:abstractNumId w:val="21"/>
  </w:num>
  <w:num w:numId="26">
    <w:abstractNumId w:val="27"/>
  </w:num>
  <w:num w:numId="27">
    <w:abstractNumId w:val="25"/>
  </w:num>
  <w:num w:numId="28">
    <w:abstractNumId w:val="28"/>
  </w:num>
  <w:num w:numId="29">
    <w:abstractNumId w:val="8"/>
  </w:num>
  <w:num w:numId="30">
    <w:abstractNumId w:val="7"/>
  </w:num>
  <w:num w:numId="31">
    <w:abstractNumId w:val="15"/>
  </w:num>
  <w:num w:numId="32">
    <w:abstractNumId w:val="10"/>
  </w:num>
  <w:num w:numId="33">
    <w:abstractNumId w:val="12"/>
  </w:num>
  <w:num w:numId="34">
    <w:abstractNumId w:val="30"/>
  </w:num>
  <w:num w:numId="35">
    <w:abstractNumId w:val="40"/>
  </w:num>
  <w:num w:numId="36">
    <w:abstractNumId w:val="9"/>
  </w:num>
  <w:num w:numId="37">
    <w:abstractNumId w:val="22"/>
  </w:num>
  <w:num w:numId="38">
    <w:abstractNumId w:val="4"/>
  </w:num>
  <w:num w:numId="39">
    <w:abstractNumId w:val="32"/>
  </w:num>
  <w:num w:numId="40">
    <w:abstractNumId w:val="5"/>
  </w:num>
  <w:num w:numId="41">
    <w:abstractNumId w:val="3"/>
  </w:num>
  <w:num w:numId="42">
    <w:abstractNumId w:val="23"/>
  </w:num>
  <w:num w:numId="43">
    <w:abstractNumId w:val="47"/>
  </w:num>
  <w:num w:numId="44">
    <w:abstractNumId w:val="20"/>
  </w:num>
  <w:num w:numId="45">
    <w:abstractNumId w:val="13"/>
  </w:num>
  <w:num w:numId="46">
    <w:abstractNumId w:val="18"/>
  </w:num>
  <w:num w:numId="47">
    <w:abstractNumId w:val="41"/>
  </w:num>
  <w:num w:numId="48">
    <w:abstractNumId w:val="45"/>
  </w:num>
  <w:num w:numId="49">
    <w:abstractNumId w:val="33"/>
  </w:num>
  <w:num w:numId="50">
    <w:abstractNumId w:val="46"/>
  </w:num>
  <w:num w:numId="51">
    <w:abstractNumId w:val="46"/>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_new_mo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exxp55kterwoewx0pp9tpeesf2f5tvzs5x&quot;&gt;JoVE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9&lt;/item&gt;&lt;item&gt;40&lt;/item&gt;&lt;/record-ids&gt;&lt;/item&gt;&lt;/Libraries&gt;"/>
  </w:docVars>
  <w:rsids>
    <w:rsidRoot w:val="00EE705F"/>
    <w:rsid w:val="0000006C"/>
    <w:rsid w:val="00001169"/>
    <w:rsid w:val="00001806"/>
    <w:rsid w:val="000019CD"/>
    <w:rsid w:val="00003B7F"/>
    <w:rsid w:val="00003C04"/>
    <w:rsid w:val="00005815"/>
    <w:rsid w:val="00007DBC"/>
    <w:rsid w:val="00007EA1"/>
    <w:rsid w:val="000100F0"/>
    <w:rsid w:val="00011A1C"/>
    <w:rsid w:val="00012FF9"/>
    <w:rsid w:val="00014314"/>
    <w:rsid w:val="00021434"/>
    <w:rsid w:val="00021698"/>
    <w:rsid w:val="00021774"/>
    <w:rsid w:val="00021DF3"/>
    <w:rsid w:val="00022535"/>
    <w:rsid w:val="00023869"/>
    <w:rsid w:val="00023B65"/>
    <w:rsid w:val="00024598"/>
    <w:rsid w:val="00024D0A"/>
    <w:rsid w:val="00026692"/>
    <w:rsid w:val="00030262"/>
    <w:rsid w:val="00030A91"/>
    <w:rsid w:val="0003154E"/>
    <w:rsid w:val="00031A17"/>
    <w:rsid w:val="00032769"/>
    <w:rsid w:val="000348B4"/>
    <w:rsid w:val="00034E03"/>
    <w:rsid w:val="00037ABC"/>
    <w:rsid w:val="00037B58"/>
    <w:rsid w:val="00040B6B"/>
    <w:rsid w:val="000448A4"/>
    <w:rsid w:val="0004636B"/>
    <w:rsid w:val="00051B73"/>
    <w:rsid w:val="0005350B"/>
    <w:rsid w:val="00055E4D"/>
    <w:rsid w:val="000570EA"/>
    <w:rsid w:val="00060ABE"/>
    <w:rsid w:val="00061A50"/>
    <w:rsid w:val="00064104"/>
    <w:rsid w:val="00066025"/>
    <w:rsid w:val="00067E91"/>
    <w:rsid w:val="000701D1"/>
    <w:rsid w:val="00072149"/>
    <w:rsid w:val="00072497"/>
    <w:rsid w:val="000731BD"/>
    <w:rsid w:val="00073930"/>
    <w:rsid w:val="00074444"/>
    <w:rsid w:val="00075987"/>
    <w:rsid w:val="00080A20"/>
    <w:rsid w:val="00082796"/>
    <w:rsid w:val="000828B6"/>
    <w:rsid w:val="00084477"/>
    <w:rsid w:val="0008548D"/>
    <w:rsid w:val="00087458"/>
    <w:rsid w:val="000875DF"/>
    <w:rsid w:val="00087C0A"/>
    <w:rsid w:val="000913A9"/>
    <w:rsid w:val="0009273F"/>
    <w:rsid w:val="00093BC4"/>
    <w:rsid w:val="00095081"/>
    <w:rsid w:val="00096144"/>
    <w:rsid w:val="00096EBB"/>
    <w:rsid w:val="000972D6"/>
    <w:rsid w:val="00097929"/>
    <w:rsid w:val="000A036A"/>
    <w:rsid w:val="000A09F9"/>
    <w:rsid w:val="000A1E80"/>
    <w:rsid w:val="000A3234"/>
    <w:rsid w:val="000A3B70"/>
    <w:rsid w:val="000A4865"/>
    <w:rsid w:val="000A5153"/>
    <w:rsid w:val="000A59A1"/>
    <w:rsid w:val="000A62F7"/>
    <w:rsid w:val="000B0079"/>
    <w:rsid w:val="000B10AE"/>
    <w:rsid w:val="000B13D2"/>
    <w:rsid w:val="000B1861"/>
    <w:rsid w:val="000B1BE0"/>
    <w:rsid w:val="000B1C05"/>
    <w:rsid w:val="000B30BF"/>
    <w:rsid w:val="000B4E15"/>
    <w:rsid w:val="000B566B"/>
    <w:rsid w:val="000B5BF5"/>
    <w:rsid w:val="000B662E"/>
    <w:rsid w:val="000B7294"/>
    <w:rsid w:val="000B75D0"/>
    <w:rsid w:val="000C1CF8"/>
    <w:rsid w:val="000C2008"/>
    <w:rsid w:val="000C49CF"/>
    <w:rsid w:val="000C52E9"/>
    <w:rsid w:val="000C5CDC"/>
    <w:rsid w:val="000C65DC"/>
    <w:rsid w:val="000C66F3"/>
    <w:rsid w:val="000C6900"/>
    <w:rsid w:val="000D0F1D"/>
    <w:rsid w:val="000D13F4"/>
    <w:rsid w:val="000D31E8"/>
    <w:rsid w:val="000D4E3E"/>
    <w:rsid w:val="000D76E4"/>
    <w:rsid w:val="000D7B93"/>
    <w:rsid w:val="000E2CF1"/>
    <w:rsid w:val="000E3816"/>
    <w:rsid w:val="000E4F77"/>
    <w:rsid w:val="000E7B46"/>
    <w:rsid w:val="000E7D72"/>
    <w:rsid w:val="000F23BC"/>
    <w:rsid w:val="000F265C"/>
    <w:rsid w:val="000F2A5F"/>
    <w:rsid w:val="000F3AFA"/>
    <w:rsid w:val="000F3F41"/>
    <w:rsid w:val="000F4874"/>
    <w:rsid w:val="000F48A2"/>
    <w:rsid w:val="000F5712"/>
    <w:rsid w:val="000F6611"/>
    <w:rsid w:val="000F6FC1"/>
    <w:rsid w:val="000F7E22"/>
    <w:rsid w:val="00102C01"/>
    <w:rsid w:val="001104F3"/>
    <w:rsid w:val="00110676"/>
    <w:rsid w:val="0011150A"/>
    <w:rsid w:val="00111B74"/>
    <w:rsid w:val="00112EEB"/>
    <w:rsid w:val="00117CD1"/>
    <w:rsid w:val="001245AE"/>
    <w:rsid w:val="0012563A"/>
    <w:rsid w:val="00126A26"/>
    <w:rsid w:val="00127DC5"/>
    <w:rsid w:val="00127E21"/>
    <w:rsid w:val="00130033"/>
    <w:rsid w:val="001300B2"/>
    <w:rsid w:val="001313A7"/>
    <w:rsid w:val="0013276F"/>
    <w:rsid w:val="00132A14"/>
    <w:rsid w:val="001335DD"/>
    <w:rsid w:val="0013621E"/>
    <w:rsid w:val="0013642E"/>
    <w:rsid w:val="00137421"/>
    <w:rsid w:val="00137AB7"/>
    <w:rsid w:val="00143416"/>
    <w:rsid w:val="00144052"/>
    <w:rsid w:val="00151F00"/>
    <w:rsid w:val="00152A23"/>
    <w:rsid w:val="00157A93"/>
    <w:rsid w:val="00161A9F"/>
    <w:rsid w:val="00162CB7"/>
    <w:rsid w:val="00163936"/>
    <w:rsid w:val="00163C87"/>
    <w:rsid w:val="00165AA3"/>
    <w:rsid w:val="00167B78"/>
    <w:rsid w:val="00167D2A"/>
    <w:rsid w:val="00171E5B"/>
    <w:rsid w:val="00171F94"/>
    <w:rsid w:val="001733F1"/>
    <w:rsid w:val="00174049"/>
    <w:rsid w:val="0017467F"/>
    <w:rsid w:val="00175D4E"/>
    <w:rsid w:val="0017668A"/>
    <w:rsid w:val="001766FE"/>
    <w:rsid w:val="001771E7"/>
    <w:rsid w:val="00177923"/>
    <w:rsid w:val="00177FB8"/>
    <w:rsid w:val="00183298"/>
    <w:rsid w:val="00183965"/>
    <w:rsid w:val="0019102B"/>
    <w:rsid w:val="001911FF"/>
    <w:rsid w:val="00192006"/>
    <w:rsid w:val="00193180"/>
    <w:rsid w:val="00194A80"/>
    <w:rsid w:val="001A0452"/>
    <w:rsid w:val="001A18F7"/>
    <w:rsid w:val="001A28CA"/>
    <w:rsid w:val="001A3B3C"/>
    <w:rsid w:val="001A7AB4"/>
    <w:rsid w:val="001B06DB"/>
    <w:rsid w:val="001B1519"/>
    <w:rsid w:val="001B2191"/>
    <w:rsid w:val="001B2E2D"/>
    <w:rsid w:val="001B3D9E"/>
    <w:rsid w:val="001B3DA6"/>
    <w:rsid w:val="001B5CD2"/>
    <w:rsid w:val="001B7509"/>
    <w:rsid w:val="001B75C3"/>
    <w:rsid w:val="001C0BEE"/>
    <w:rsid w:val="001C1E49"/>
    <w:rsid w:val="001C2A98"/>
    <w:rsid w:val="001C327A"/>
    <w:rsid w:val="001D1E01"/>
    <w:rsid w:val="001D3D7D"/>
    <w:rsid w:val="001D3FFF"/>
    <w:rsid w:val="001D41CE"/>
    <w:rsid w:val="001D625F"/>
    <w:rsid w:val="001D7576"/>
    <w:rsid w:val="001E072F"/>
    <w:rsid w:val="001E14A0"/>
    <w:rsid w:val="001E2650"/>
    <w:rsid w:val="001E2A22"/>
    <w:rsid w:val="001E7376"/>
    <w:rsid w:val="001F1F39"/>
    <w:rsid w:val="001F225C"/>
    <w:rsid w:val="001F261F"/>
    <w:rsid w:val="001F41C8"/>
    <w:rsid w:val="001F5937"/>
    <w:rsid w:val="00201CFA"/>
    <w:rsid w:val="0020220D"/>
    <w:rsid w:val="00202448"/>
    <w:rsid w:val="00202D15"/>
    <w:rsid w:val="002071F1"/>
    <w:rsid w:val="002073D5"/>
    <w:rsid w:val="002116F0"/>
    <w:rsid w:val="00212EAE"/>
    <w:rsid w:val="00214BEE"/>
    <w:rsid w:val="002205B8"/>
    <w:rsid w:val="00220F67"/>
    <w:rsid w:val="00221351"/>
    <w:rsid w:val="00224137"/>
    <w:rsid w:val="00225720"/>
    <w:rsid w:val="002259E5"/>
    <w:rsid w:val="00226140"/>
    <w:rsid w:val="00227497"/>
    <w:rsid w:val="002274F3"/>
    <w:rsid w:val="0023094C"/>
    <w:rsid w:val="00230F58"/>
    <w:rsid w:val="0023245F"/>
    <w:rsid w:val="00232E8F"/>
    <w:rsid w:val="00234BE3"/>
    <w:rsid w:val="00235A90"/>
    <w:rsid w:val="00241E48"/>
    <w:rsid w:val="0024214E"/>
    <w:rsid w:val="00242623"/>
    <w:rsid w:val="00242B89"/>
    <w:rsid w:val="00244773"/>
    <w:rsid w:val="00250558"/>
    <w:rsid w:val="00254528"/>
    <w:rsid w:val="00255296"/>
    <w:rsid w:val="00255A6B"/>
    <w:rsid w:val="00257E8F"/>
    <w:rsid w:val="002602AC"/>
    <w:rsid w:val="002604CA"/>
    <w:rsid w:val="00260652"/>
    <w:rsid w:val="00261F25"/>
    <w:rsid w:val="002648A9"/>
    <w:rsid w:val="00264CBE"/>
    <w:rsid w:val="0026536F"/>
    <w:rsid w:val="0026553C"/>
    <w:rsid w:val="002658D6"/>
    <w:rsid w:val="00266010"/>
    <w:rsid w:val="002666FF"/>
    <w:rsid w:val="00266EBE"/>
    <w:rsid w:val="00267B30"/>
    <w:rsid w:val="00267DD5"/>
    <w:rsid w:val="0027051C"/>
    <w:rsid w:val="0027320D"/>
    <w:rsid w:val="002746D7"/>
    <w:rsid w:val="00274A0A"/>
    <w:rsid w:val="002754D4"/>
    <w:rsid w:val="00275A35"/>
    <w:rsid w:val="002768DE"/>
    <w:rsid w:val="00277593"/>
    <w:rsid w:val="00280918"/>
    <w:rsid w:val="00282AF6"/>
    <w:rsid w:val="00284698"/>
    <w:rsid w:val="00287085"/>
    <w:rsid w:val="00290AF9"/>
    <w:rsid w:val="00294E51"/>
    <w:rsid w:val="002967CF"/>
    <w:rsid w:val="00297788"/>
    <w:rsid w:val="00297E4D"/>
    <w:rsid w:val="002A0DE9"/>
    <w:rsid w:val="002A465F"/>
    <w:rsid w:val="002A484B"/>
    <w:rsid w:val="002A4FC5"/>
    <w:rsid w:val="002A64A6"/>
    <w:rsid w:val="002A782D"/>
    <w:rsid w:val="002B1D41"/>
    <w:rsid w:val="002B2A03"/>
    <w:rsid w:val="002B322A"/>
    <w:rsid w:val="002B4252"/>
    <w:rsid w:val="002C0A19"/>
    <w:rsid w:val="002C25B1"/>
    <w:rsid w:val="002C3387"/>
    <w:rsid w:val="002C33DD"/>
    <w:rsid w:val="002C3560"/>
    <w:rsid w:val="002C45A2"/>
    <w:rsid w:val="002C47D4"/>
    <w:rsid w:val="002C5211"/>
    <w:rsid w:val="002C5E2E"/>
    <w:rsid w:val="002C5ED5"/>
    <w:rsid w:val="002C611F"/>
    <w:rsid w:val="002D0F38"/>
    <w:rsid w:val="002D1EE0"/>
    <w:rsid w:val="002D2D9F"/>
    <w:rsid w:val="002D647D"/>
    <w:rsid w:val="002D77E3"/>
    <w:rsid w:val="002D7DD4"/>
    <w:rsid w:val="002E1664"/>
    <w:rsid w:val="002E27A8"/>
    <w:rsid w:val="002F2859"/>
    <w:rsid w:val="002F6E3C"/>
    <w:rsid w:val="0030117D"/>
    <w:rsid w:val="0030168B"/>
    <w:rsid w:val="00301F30"/>
    <w:rsid w:val="00302D9E"/>
    <w:rsid w:val="00303C87"/>
    <w:rsid w:val="00304B7E"/>
    <w:rsid w:val="00305A20"/>
    <w:rsid w:val="00306F44"/>
    <w:rsid w:val="003108E5"/>
    <w:rsid w:val="00310964"/>
    <w:rsid w:val="003120CB"/>
    <w:rsid w:val="0031757A"/>
    <w:rsid w:val="00320153"/>
    <w:rsid w:val="00320367"/>
    <w:rsid w:val="00322871"/>
    <w:rsid w:val="00323C93"/>
    <w:rsid w:val="00323DBC"/>
    <w:rsid w:val="00326FB3"/>
    <w:rsid w:val="003275EB"/>
    <w:rsid w:val="003316D4"/>
    <w:rsid w:val="00331B2B"/>
    <w:rsid w:val="00333822"/>
    <w:rsid w:val="00335F7E"/>
    <w:rsid w:val="00336715"/>
    <w:rsid w:val="003367A3"/>
    <w:rsid w:val="00340DFD"/>
    <w:rsid w:val="003410E7"/>
    <w:rsid w:val="00343326"/>
    <w:rsid w:val="003434E0"/>
    <w:rsid w:val="00344954"/>
    <w:rsid w:val="00344C5F"/>
    <w:rsid w:val="00345708"/>
    <w:rsid w:val="00350676"/>
    <w:rsid w:val="00350CD7"/>
    <w:rsid w:val="00350D7D"/>
    <w:rsid w:val="00352BAE"/>
    <w:rsid w:val="003546F1"/>
    <w:rsid w:val="00356957"/>
    <w:rsid w:val="00360C17"/>
    <w:rsid w:val="00360E1A"/>
    <w:rsid w:val="003621C6"/>
    <w:rsid w:val="003622B8"/>
    <w:rsid w:val="003628D0"/>
    <w:rsid w:val="003633DD"/>
    <w:rsid w:val="00366B76"/>
    <w:rsid w:val="00366CF8"/>
    <w:rsid w:val="00367E21"/>
    <w:rsid w:val="00370D93"/>
    <w:rsid w:val="00373051"/>
    <w:rsid w:val="00373B8F"/>
    <w:rsid w:val="00374C55"/>
    <w:rsid w:val="003753D2"/>
    <w:rsid w:val="00376D95"/>
    <w:rsid w:val="00377AF3"/>
    <w:rsid w:val="00377C78"/>
    <w:rsid w:val="00377FBB"/>
    <w:rsid w:val="0038290B"/>
    <w:rsid w:val="00385140"/>
    <w:rsid w:val="0038630F"/>
    <w:rsid w:val="003910A5"/>
    <w:rsid w:val="003945C8"/>
    <w:rsid w:val="00396625"/>
    <w:rsid w:val="003970BB"/>
    <w:rsid w:val="003A16FC"/>
    <w:rsid w:val="003A3178"/>
    <w:rsid w:val="003A3C03"/>
    <w:rsid w:val="003A47BB"/>
    <w:rsid w:val="003A4FAC"/>
    <w:rsid w:val="003A4FCD"/>
    <w:rsid w:val="003B0944"/>
    <w:rsid w:val="003B1174"/>
    <w:rsid w:val="003B1593"/>
    <w:rsid w:val="003B4381"/>
    <w:rsid w:val="003B5204"/>
    <w:rsid w:val="003B5309"/>
    <w:rsid w:val="003B78B8"/>
    <w:rsid w:val="003C1043"/>
    <w:rsid w:val="003C1A30"/>
    <w:rsid w:val="003C22AF"/>
    <w:rsid w:val="003C24DD"/>
    <w:rsid w:val="003C6779"/>
    <w:rsid w:val="003D0F79"/>
    <w:rsid w:val="003D2998"/>
    <w:rsid w:val="003D2F0A"/>
    <w:rsid w:val="003D3502"/>
    <w:rsid w:val="003D3891"/>
    <w:rsid w:val="003D50DA"/>
    <w:rsid w:val="003D5B6A"/>
    <w:rsid w:val="003D5D84"/>
    <w:rsid w:val="003D60E3"/>
    <w:rsid w:val="003D7361"/>
    <w:rsid w:val="003E097A"/>
    <w:rsid w:val="003E0E2D"/>
    <w:rsid w:val="003E0F4F"/>
    <w:rsid w:val="003E1872"/>
    <w:rsid w:val="003E18AC"/>
    <w:rsid w:val="003E210B"/>
    <w:rsid w:val="003E2A12"/>
    <w:rsid w:val="003E2E42"/>
    <w:rsid w:val="003E2E7C"/>
    <w:rsid w:val="003E3384"/>
    <w:rsid w:val="003E45D5"/>
    <w:rsid w:val="003E4A5A"/>
    <w:rsid w:val="003E548E"/>
    <w:rsid w:val="003E5841"/>
    <w:rsid w:val="003E5ED5"/>
    <w:rsid w:val="003F0C52"/>
    <w:rsid w:val="003F1570"/>
    <w:rsid w:val="003F1E21"/>
    <w:rsid w:val="003F49A8"/>
    <w:rsid w:val="003F5726"/>
    <w:rsid w:val="003F586B"/>
    <w:rsid w:val="003F5ED4"/>
    <w:rsid w:val="003F60AA"/>
    <w:rsid w:val="00402AF9"/>
    <w:rsid w:val="00412065"/>
    <w:rsid w:val="004148E1"/>
    <w:rsid w:val="00414CFA"/>
    <w:rsid w:val="00415082"/>
    <w:rsid w:val="004155B2"/>
    <w:rsid w:val="00415BDC"/>
    <w:rsid w:val="00416820"/>
    <w:rsid w:val="00420BE9"/>
    <w:rsid w:val="00423AD8"/>
    <w:rsid w:val="00424C85"/>
    <w:rsid w:val="004260BD"/>
    <w:rsid w:val="00426E38"/>
    <w:rsid w:val="0043012F"/>
    <w:rsid w:val="00430F1F"/>
    <w:rsid w:val="0043100D"/>
    <w:rsid w:val="0043113A"/>
    <w:rsid w:val="00431B1F"/>
    <w:rsid w:val="004326EA"/>
    <w:rsid w:val="00434062"/>
    <w:rsid w:val="004341C1"/>
    <w:rsid w:val="0043429F"/>
    <w:rsid w:val="00436BF7"/>
    <w:rsid w:val="00440314"/>
    <w:rsid w:val="0044039B"/>
    <w:rsid w:val="00441286"/>
    <w:rsid w:val="00441B65"/>
    <w:rsid w:val="0044434C"/>
    <w:rsid w:val="0044456B"/>
    <w:rsid w:val="00447BD1"/>
    <w:rsid w:val="004507F3"/>
    <w:rsid w:val="0045096F"/>
    <w:rsid w:val="00450AF4"/>
    <w:rsid w:val="00450B29"/>
    <w:rsid w:val="00450F43"/>
    <w:rsid w:val="0045478F"/>
    <w:rsid w:val="00455D2F"/>
    <w:rsid w:val="00455EB8"/>
    <w:rsid w:val="00457848"/>
    <w:rsid w:val="00457E0B"/>
    <w:rsid w:val="00461430"/>
    <w:rsid w:val="00464FBE"/>
    <w:rsid w:val="004671C7"/>
    <w:rsid w:val="00467E77"/>
    <w:rsid w:val="00472F4D"/>
    <w:rsid w:val="004730BF"/>
    <w:rsid w:val="00473E92"/>
    <w:rsid w:val="00474DCB"/>
    <w:rsid w:val="0047501A"/>
    <w:rsid w:val="0047535C"/>
    <w:rsid w:val="00475F94"/>
    <w:rsid w:val="00477882"/>
    <w:rsid w:val="00480759"/>
    <w:rsid w:val="00480DB5"/>
    <w:rsid w:val="00485870"/>
    <w:rsid w:val="00485FE8"/>
    <w:rsid w:val="00487F16"/>
    <w:rsid w:val="00491086"/>
    <w:rsid w:val="00492EB5"/>
    <w:rsid w:val="0049345B"/>
    <w:rsid w:val="00493A05"/>
    <w:rsid w:val="00494F77"/>
    <w:rsid w:val="0049605F"/>
    <w:rsid w:val="00497721"/>
    <w:rsid w:val="00497BEB"/>
    <w:rsid w:val="004A0229"/>
    <w:rsid w:val="004A0ABE"/>
    <w:rsid w:val="004A35D2"/>
    <w:rsid w:val="004A71E4"/>
    <w:rsid w:val="004A7625"/>
    <w:rsid w:val="004B002A"/>
    <w:rsid w:val="004B2F00"/>
    <w:rsid w:val="004B3F7B"/>
    <w:rsid w:val="004B6E31"/>
    <w:rsid w:val="004C1D66"/>
    <w:rsid w:val="004C31D7"/>
    <w:rsid w:val="004C4AD2"/>
    <w:rsid w:val="004C4F16"/>
    <w:rsid w:val="004D1347"/>
    <w:rsid w:val="004D1F21"/>
    <w:rsid w:val="004D59D8"/>
    <w:rsid w:val="004D5DA1"/>
    <w:rsid w:val="004E07A8"/>
    <w:rsid w:val="004E121E"/>
    <w:rsid w:val="004E14E7"/>
    <w:rsid w:val="004E150F"/>
    <w:rsid w:val="004E1DCA"/>
    <w:rsid w:val="004E23A1"/>
    <w:rsid w:val="004E2E0F"/>
    <w:rsid w:val="004E3489"/>
    <w:rsid w:val="004E358A"/>
    <w:rsid w:val="004E3AFA"/>
    <w:rsid w:val="004E487D"/>
    <w:rsid w:val="004E6588"/>
    <w:rsid w:val="004E75B0"/>
    <w:rsid w:val="004F0EEB"/>
    <w:rsid w:val="004F3194"/>
    <w:rsid w:val="004F3793"/>
    <w:rsid w:val="004F4A20"/>
    <w:rsid w:val="004F7180"/>
    <w:rsid w:val="00502A0A"/>
    <w:rsid w:val="00505851"/>
    <w:rsid w:val="005059C1"/>
    <w:rsid w:val="00505AC7"/>
    <w:rsid w:val="00507C50"/>
    <w:rsid w:val="00507FFC"/>
    <w:rsid w:val="00510352"/>
    <w:rsid w:val="00511204"/>
    <w:rsid w:val="00513110"/>
    <w:rsid w:val="0051663D"/>
    <w:rsid w:val="00516A86"/>
    <w:rsid w:val="00517217"/>
    <w:rsid w:val="00517C3A"/>
    <w:rsid w:val="00521464"/>
    <w:rsid w:val="00521BB3"/>
    <w:rsid w:val="00521D2A"/>
    <w:rsid w:val="00522B8A"/>
    <w:rsid w:val="005233B3"/>
    <w:rsid w:val="00526832"/>
    <w:rsid w:val="005278EF"/>
    <w:rsid w:val="00527BF4"/>
    <w:rsid w:val="00530867"/>
    <w:rsid w:val="00530971"/>
    <w:rsid w:val="005324BE"/>
    <w:rsid w:val="005329A6"/>
    <w:rsid w:val="00532A11"/>
    <w:rsid w:val="00532B3E"/>
    <w:rsid w:val="00532BB3"/>
    <w:rsid w:val="00534F6C"/>
    <w:rsid w:val="00535994"/>
    <w:rsid w:val="00535E9D"/>
    <w:rsid w:val="0053646D"/>
    <w:rsid w:val="00536F12"/>
    <w:rsid w:val="00540AAD"/>
    <w:rsid w:val="00540F2D"/>
    <w:rsid w:val="00543EC1"/>
    <w:rsid w:val="005444C4"/>
    <w:rsid w:val="00546458"/>
    <w:rsid w:val="005464B9"/>
    <w:rsid w:val="00547564"/>
    <w:rsid w:val="005506DC"/>
    <w:rsid w:val="0055087C"/>
    <w:rsid w:val="00551690"/>
    <w:rsid w:val="00552D9B"/>
    <w:rsid w:val="0055319F"/>
    <w:rsid w:val="00553413"/>
    <w:rsid w:val="00554831"/>
    <w:rsid w:val="00557530"/>
    <w:rsid w:val="0056062E"/>
    <w:rsid w:val="00560E31"/>
    <w:rsid w:val="00561B7D"/>
    <w:rsid w:val="00562B2B"/>
    <w:rsid w:val="005715EC"/>
    <w:rsid w:val="00571689"/>
    <w:rsid w:val="005719E7"/>
    <w:rsid w:val="0057203B"/>
    <w:rsid w:val="00574952"/>
    <w:rsid w:val="00574C5B"/>
    <w:rsid w:val="00580808"/>
    <w:rsid w:val="00581B23"/>
    <w:rsid w:val="0058219C"/>
    <w:rsid w:val="0058266C"/>
    <w:rsid w:val="005827E7"/>
    <w:rsid w:val="0058417A"/>
    <w:rsid w:val="00584D7C"/>
    <w:rsid w:val="005864D2"/>
    <w:rsid w:val="0058652E"/>
    <w:rsid w:val="00586AF0"/>
    <w:rsid w:val="0058707F"/>
    <w:rsid w:val="00587815"/>
    <w:rsid w:val="005919C7"/>
    <w:rsid w:val="005931FE"/>
    <w:rsid w:val="005A02C9"/>
    <w:rsid w:val="005A4477"/>
    <w:rsid w:val="005A4B2B"/>
    <w:rsid w:val="005B0030"/>
    <w:rsid w:val="005B0072"/>
    <w:rsid w:val="005B0732"/>
    <w:rsid w:val="005B0866"/>
    <w:rsid w:val="005B368B"/>
    <w:rsid w:val="005B38A0"/>
    <w:rsid w:val="005B491C"/>
    <w:rsid w:val="005B4DBF"/>
    <w:rsid w:val="005B5DE2"/>
    <w:rsid w:val="005B6168"/>
    <w:rsid w:val="005B674C"/>
    <w:rsid w:val="005C0D28"/>
    <w:rsid w:val="005C2941"/>
    <w:rsid w:val="005C31BC"/>
    <w:rsid w:val="005C31ED"/>
    <w:rsid w:val="005C33C1"/>
    <w:rsid w:val="005C7561"/>
    <w:rsid w:val="005D1E57"/>
    <w:rsid w:val="005D2BA8"/>
    <w:rsid w:val="005D2F57"/>
    <w:rsid w:val="005D34F6"/>
    <w:rsid w:val="005D4633"/>
    <w:rsid w:val="005D4F1A"/>
    <w:rsid w:val="005D5291"/>
    <w:rsid w:val="005D6784"/>
    <w:rsid w:val="005D6BF4"/>
    <w:rsid w:val="005D6DD5"/>
    <w:rsid w:val="005D6F8E"/>
    <w:rsid w:val="005E1884"/>
    <w:rsid w:val="005E3641"/>
    <w:rsid w:val="005E47AF"/>
    <w:rsid w:val="005E68DA"/>
    <w:rsid w:val="005F066E"/>
    <w:rsid w:val="005F0A25"/>
    <w:rsid w:val="005F373A"/>
    <w:rsid w:val="005F3A4E"/>
    <w:rsid w:val="005F4657"/>
    <w:rsid w:val="005F4F87"/>
    <w:rsid w:val="005F50A3"/>
    <w:rsid w:val="005F6A59"/>
    <w:rsid w:val="005F6B0E"/>
    <w:rsid w:val="005F760E"/>
    <w:rsid w:val="005F7B1D"/>
    <w:rsid w:val="00600516"/>
    <w:rsid w:val="00600FE0"/>
    <w:rsid w:val="00601824"/>
    <w:rsid w:val="0060222A"/>
    <w:rsid w:val="00603262"/>
    <w:rsid w:val="006059FA"/>
    <w:rsid w:val="00605E71"/>
    <w:rsid w:val="00606164"/>
    <w:rsid w:val="00607505"/>
    <w:rsid w:val="00610C21"/>
    <w:rsid w:val="00610D65"/>
    <w:rsid w:val="00610E36"/>
    <w:rsid w:val="00611907"/>
    <w:rsid w:val="00613116"/>
    <w:rsid w:val="006133BD"/>
    <w:rsid w:val="00615EDB"/>
    <w:rsid w:val="00616F6F"/>
    <w:rsid w:val="006202A6"/>
    <w:rsid w:val="0062054B"/>
    <w:rsid w:val="00620CFE"/>
    <w:rsid w:val="00621B71"/>
    <w:rsid w:val="00621C4E"/>
    <w:rsid w:val="00621E79"/>
    <w:rsid w:val="00622A98"/>
    <w:rsid w:val="00623F2F"/>
    <w:rsid w:val="00624EAE"/>
    <w:rsid w:val="0062641C"/>
    <w:rsid w:val="006305D7"/>
    <w:rsid w:val="00632849"/>
    <w:rsid w:val="006328E1"/>
    <w:rsid w:val="00632E79"/>
    <w:rsid w:val="00633A01"/>
    <w:rsid w:val="00633B3E"/>
    <w:rsid w:val="00633B97"/>
    <w:rsid w:val="006341F7"/>
    <w:rsid w:val="006343D7"/>
    <w:rsid w:val="00635014"/>
    <w:rsid w:val="0063642F"/>
    <w:rsid w:val="006369CE"/>
    <w:rsid w:val="006400FF"/>
    <w:rsid w:val="006411CA"/>
    <w:rsid w:val="006425ED"/>
    <w:rsid w:val="0064531C"/>
    <w:rsid w:val="00650F4B"/>
    <w:rsid w:val="006528EB"/>
    <w:rsid w:val="00656D3C"/>
    <w:rsid w:val="006619C8"/>
    <w:rsid w:val="006629A9"/>
    <w:rsid w:val="006635A2"/>
    <w:rsid w:val="006640FE"/>
    <w:rsid w:val="00664D5E"/>
    <w:rsid w:val="00670746"/>
    <w:rsid w:val="00671710"/>
    <w:rsid w:val="00671B74"/>
    <w:rsid w:val="00673414"/>
    <w:rsid w:val="00674217"/>
    <w:rsid w:val="00674825"/>
    <w:rsid w:val="00675A1A"/>
    <w:rsid w:val="00676079"/>
    <w:rsid w:val="00676ECD"/>
    <w:rsid w:val="00677D0A"/>
    <w:rsid w:val="0068185F"/>
    <w:rsid w:val="00681C17"/>
    <w:rsid w:val="00681F25"/>
    <w:rsid w:val="00683159"/>
    <w:rsid w:val="00684166"/>
    <w:rsid w:val="00684E30"/>
    <w:rsid w:val="00686733"/>
    <w:rsid w:val="00686A97"/>
    <w:rsid w:val="00686B66"/>
    <w:rsid w:val="00687942"/>
    <w:rsid w:val="0069097B"/>
    <w:rsid w:val="00695062"/>
    <w:rsid w:val="0069579B"/>
    <w:rsid w:val="006A01CF"/>
    <w:rsid w:val="006A177B"/>
    <w:rsid w:val="006A1936"/>
    <w:rsid w:val="006A2498"/>
    <w:rsid w:val="006A2CFD"/>
    <w:rsid w:val="006A3783"/>
    <w:rsid w:val="006A60DD"/>
    <w:rsid w:val="006B074C"/>
    <w:rsid w:val="006B14C0"/>
    <w:rsid w:val="006B36CC"/>
    <w:rsid w:val="006B3B84"/>
    <w:rsid w:val="006B4B6D"/>
    <w:rsid w:val="006B4E7C"/>
    <w:rsid w:val="006B5D8C"/>
    <w:rsid w:val="006B72D4"/>
    <w:rsid w:val="006C11CC"/>
    <w:rsid w:val="006C14A9"/>
    <w:rsid w:val="006C1AEB"/>
    <w:rsid w:val="006C3336"/>
    <w:rsid w:val="006C46FD"/>
    <w:rsid w:val="006C57FE"/>
    <w:rsid w:val="006C5FEA"/>
    <w:rsid w:val="006C6F04"/>
    <w:rsid w:val="006C73D7"/>
    <w:rsid w:val="006C77D0"/>
    <w:rsid w:val="006D0614"/>
    <w:rsid w:val="006D1656"/>
    <w:rsid w:val="006D1B53"/>
    <w:rsid w:val="006D3B0B"/>
    <w:rsid w:val="006E01A6"/>
    <w:rsid w:val="006E056A"/>
    <w:rsid w:val="006E1B52"/>
    <w:rsid w:val="006E3595"/>
    <w:rsid w:val="006E4394"/>
    <w:rsid w:val="006E4B63"/>
    <w:rsid w:val="006F06E4"/>
    <w:rsid w:val="006F3AB6"/>
    <w:rsid w:val="006F5F55"/>
    <w:rsid w:val="006F7B41"/>
    <w:rsid w:val="00702778"/>
    <w:rsid w:val="00702B5D"/>
    <w:rsid w:val="00703EA6"/>
    <w:rsid w:val="00703ED2"/>
    <w:rsid w:val="00705EA6"/>
    <w:rsid w:val="00707B8D"/>
    <w:rsid w:val="00710437"/>
    <w:rsid w:val="00710966"/>
    <w:rsid w:val="007128B6"/>
    <w:rsid w:val="00712B40"/>
    <w:rsid w:val="00712C24"/>
    <w:rsid w:val="00713636"/>
    <w:rsid w:val="00714B8C"/>
    <w:rsid w:val="0071675D"/>
    <w:rsid w:val="00720A84"/>
    <w:rsid w:val="00721BF1"/>
    <w:rsid w:val="007224A1"/>
    <w:rsid w:val="00724323"/>
    <w:rsid w:val="007301CE"/>
    <w:rsid w:val="00731617"/>
    <w:rsid w:val="00732833"/>
    <w:rsid w:val="00733063"/>
    <w:rsid w:val="00734BC0"/>
    <w:rsid w:val="0073582B"/>
    <w:rsid w:val="00735CF5"/>
    <w:rsid w:val="0073619A"/>
    <w:rsid w:val="00737C40"/>
    <w:rsid w:val="007403EE"/>
    <w:rsid w:val="0074063A"/>
    <w:rsid w:val="007428AE"/>
    <w:rsid w:val="00742AA4"/>
    <w:rsid w:val="007437E2"/>
    <w:rsid w:val="00743BA1"/>
    <w:rsid w:val="00745802"/>
    <w:rsid w:val="00745F1E"/>
    <w:rsid w:val="00746131"/>
    <w:rsid w:val="007515FE"/>
    <w:rsid w:val="0075236B"/>
    <w:rsid w:val="007600AF"/>
    <w:rsid w:val="007601D0"/>
    <w:rsid w:val="0076109D"/>
    <w:rsid w:val="00767107"/>
    <w:rsid w:val="00771105"/>
    <w:rsid w:val="0077264E"/>
    <w:rsid w:val="007728A0"/>
    <w:rsid w:val="00773AE9"/>
    <w:rsid w:val="00773BFD"/>
    <w:rsid w:val="007743B3"/>
    <w:rsid w:val="00774490"/>
    <w:rsid w:val="00774B1C"/>
    <w:rsid w:val="0077706C"/>
    <w:rsid w:val="00777B4A"/>
    <w:rsid w:val="007819FF"/>
    <w:rsid w:val="00782061"/>
    <w:rsid w:val="007844D3"/>
    <w:rsid w:val="00784A4C"/>
    <w:rsid w:val="00784BC6"/>
    <w:rsid w:val="0078523D"/>
    <w:rsid w:val="007931DF"/>
    <w:rsid w:val="007A0172"/>
    <w:rsid w:val="007A01AC"/>
    <w:rsid w:val="007A021C"/>
    <w:rsid w:val="007A2511"/>
    <w:rsid w:val="007A260E"/>
    <w:rsid w:val="007A30B9"/>
    <w:rsid w:val="007A3559"/>
    <w:rsid w:val="007A38E8"/>
    <w:rsid w:val="007A3D6C"/>
    <w:rsid w:val="007A4D4C"/>
    <w:rsid w:val="007A4DD6"/>
    <w:rsid w:val="007A5CB9"/>
    <w:rsid w:val="007A5EC6"/>
    <w:rsid w:val="007A616F"/>
    <w:rsid w:val="007A6986"/>
    <w:rsid w:val="007A6F98"/>
    <w:rsid w:val="007A760C"/>
    <w:rsid w:val="007B04D3"/>
    <w:rsid w:val="007B0EB0"/>
    <w:rsid w:val="007B109E"/>
    <w:rsid w:val="007B2FA3"/>
    <w:rsid w:val="007B6191"/>
    <w:rsid w:val="007B6836"/>
    <w:rsid w:val="007B6B07"/>
    <w:rsid w:val="007B6D43"/>
    <w:rsid w:val="007B749A"/>
    <w:rsid w:val="007B7C6E"/>
    <w:rsid w:val="007C1095"/>
    <w:rsid w:val="007D2735"/>
    <w:rsid w:val="007D44D7"/>
    <w:rsid w:val="007D4EB4"/>
    <w:rsid w:val="007D621A"/>
    <w:rsid w:val="007E02CB"/>
    <w:rsid w:val="007E058A"/>
    <w:rsid w:val="007E09D8"/>
    <w:rsid w:val="007E1DF9"/>
    <w:rsid w:val="007E2887"/>
    <w:rsid w:val="007E3BF7"/>
    <w:rsid w:val="007E3F13"/>
    <w:rsid w:val="007E5278"/>
    <w:rsid w:val="007E7209"/>
    <w:rsid w:val="007E749C"/>
    <w:rsid w:val="007E7985"/>
    <w:rsid w:val="007F00AF"/>
    <w:rsid w:val="007F1B5C"/>
    <w:rsid w:val="007F218C"/>
    <w:rsid w:val="007F2903"/>
    <w:rsid w:val="007F2E50"/>
    <w:rsid w:val="007F7F42"/>
    <w:rsid w:val="008001B1"/>
    <w:rsid w:val="00800711"/>
    <w:rsid w:val="00801257"/>
    <w:rsid w:val="0080253C"/>
    <w:rsid w:val="00802E6A"/>
    <w:rsid w:val="00803B0A"/>
    <w:rsid w:val="0080429C"/>
    <w:rsid w:val="00804554"/>
    <w:rsid w:val="00804A77"/>
    <w:rsid w:val="00804DED"/>
    <w:rsid w:val="0080500A"/>
    <w:rsid w:val="00805B96"/>
    <w:rsid w:val="008065FB"/>
    <w:rsid w:val="008077F6"/>
    <w:rsid w:val="008103EE"/>
    <w:rsid w:val="008105BE"/>
    <w:rsid w:val="00810C42"/>
    <w:rsid w:val="008115A5"/>
    <w:rsid w:val="00811D46"/>
    <w:rsid w:val="00812D45"/>
    <w:rsid w:val="0081415D"/>
    <w:rsid w:val="008164EA"/>
    <w:rsid w:val="00816738"/>
    <w:rsid w:val="008170B8"/>
    <w:rsid w:val="008173AB"/>
    <w:rsid w:val="00820229"/>
    <w:rsid w:val="00822448"/>
    <w:rsid w:val="008228BC"/>
    <w:rsid w:val="00822ABE"/>
    <w:rsid w:val="00822E6A"/>
    <w:rsid w:val="00823C1D"/>
    <w:rsid w:val="008243EF"/>
    <w:rsid w:val="008244D1"/>
    <w:rsid w:val="00826CC1"/>
    <w:rsid w:val="00827284"/>
    <w:rsid w:val="0082735D"/>
    <w:rsid w:val="00827F51"/>
    <w:rsid w:val="0083104E"/>
    <w:rsid w:val="00831EE8"/>
    <w:rsid w:val="00833C7E"/>
    <w:rsid w:val="008343BE"/>
    <w:rsid w:val="00836D6A"/>
    <w:rsid w:val="008400E5"/>
    <w:rsid w:val="00840FB4"/>
    <w:rsid w:val="008410B2"/>
    <w:rsid w:val="0084723E"/>
    <w:rsid w:val="008500A0"/>
    <w:rsid w:val="008518DC"/>
    <w:rsid w:val="008524E5"/>
    <w:rsid w:val="008526B9"/>
    <w:rsid w:val="0085351C"/>
    <w:rsid w:val="00854273"/>
    <w:rsid w:val="008549CA"/>
    <w:rsid w:val="00854CD6"/>
    <w:rsid w:val="008556C3"/>
    <w:rsid w:val="0085687C"/>
    <w:rsid w:val="00856C41"/>
    <w:rsid w:val="008576A0"/>
    <w:rsid w:val="00864917"/>
    <w:rsid w:val="008706C5"/>
    <w:rsid w:val="00873707"/>
    <w:rsid w:val="00874B20"/>
    <w:rsid w:val="008763E1"/>
    <w:rsid w:val="0087642B"/>
    <w:rsid w:val="008766D9"/>
    <w:rsid w:val="0087691A"/>
    <w:rsid w:val="0087775C"/>
    <w:rsid w:val="00877EC8"/>
    <w:rsid w:val="00880F36"/>
    <w:rsid w:val="00881A10"/>
    <w:rsid w:val="0088469D"/>
    <w:rsid w:val="00885530"/>
    <w:rsid w:val="00890593"/>
    <w:rsid w:val="00890A6C"/>
    <w:rsid w:val="008910D1"/>
    <w:rsid w:val="0089296C"/>
    <w:rsid w:val="00895098"/>
    <w:rsid w:val="008952D8"/>
    <w:rsid w:val="00896ABD"/>
    <w:rsid w:val="008A0487"/>
    <w:rsid w:val="008A3380"/>
    <w:rsid w:val="008A6C29"/>
    <w:rsid w:val="008A7A9C"/>
    <w:rsid w:val="008A7C18"/>
    <w:rsid w:val="008B3F04"/>
    <w:rsid w:val="008B5218"/>
    <w:rsid w:val="008B5E13"/>
    <w:rsid w:val="008B7102"/>
    <w:rsid w:val="008C226F"/>
    <w:rsid w:val="008C3B7D"/>
    <w:rsid w:val="008C424D"/>
    <w:rsid w:val="008C51AA"/>
    <w:rsid w:val="008C66A2"/>
    <w:rsid w:val="008D0735"/>
    <w:rsid w:val="008D0F90"/>
    <w:rsid w:val="008D1FCA"/>
    <w:rsid w:val="008D22C8"/>
    <w:rsid w:val="008D3715"/>
    <w:rsid w:val="008D3F87"/>
    <w:rsid w:val="008D3FEF"/>
    <w:rsid w:val="008D4886"/>
    <w:rsid w:val="008D4B4B"/>
    <w:rsid w:val="008D5465"/>
    <w:rsid w:val="008D566A"/>
    <w:rsid w:val="008D6E21"/>
    <w:rsid w:val="008D7EB7"/>
    <w:rsid w:val="008E09A4"/>
    <w:rsid w:val="008E3684"/>
    <w:rsid w:val="008E3A8A"/>
    <w:rsid w:val="008E3D2D"/>
    <w:rsid w:val="008E44A8"/>
    <w:rsid w:val="008E57F5"/>
    <w:rsid w:val="008E5B78"/>
    <w:rsid w:val="008E636B"/>
    <w:rsid w:val="008E7606"/>
    <w:rsid w:val="008F048D"/>
    <w:rsid w:val="008F1DAA"/>
    <w:rsid w:val="008F3EBD"/>
    <w:rsid w:val="008F60B2"/>
    <w:rsid w:val="008F6858"/>
    <w:rsid w:val="008F6C04"/>
    <w:rsid w:val="008F7C41"/>
    <w:rsid w:val="009031E2"/>
    <w:rsid w:val="00903A22"/>
    <w:rsid w:val="009041EE"/>
    <w:rsid w:val="00904C29"/>
    <w:rsid w:val="00905168"/>
    <w:rsid w:val="0091276C"/>
    <w:rsid w:val="00912ED6"/>
    <w:rsid w:val="0091396A"/>
    <w:rsid w:val="00914577"/>
    <w:rsid w:val="00915376"/>
    <w:rsid w:val="009165AC"/>
    <w:rsid w:val="00917C34"/>
    <w:rsid w:val="0092053F"/>
    <w:rsid w:val="0092120F"/>
    <w:rsid w:val="00921212"/>
    <w:rsid w:val="00922AB8"/>
    <w:rsid w:val="00922BFD"/>
    <w:rsid w:val="0092340A"/>
    <w:rsid w:val="00925F08"/>
    <w:rsid w:val="00926A0F"/>
    <w:rsid w:val="00930BE1"/>
    <w:rsid w:val="009313D9"/>
    <w:rsid w:val="00931D0E"/>
    <w:rsid w:val="00932A0B"/>
    <w:rsid w:val="00934087"/>
    <w:rsid w:val="00935642"/>
    <w:rsid w:val="00935B7F"/>
    <w:rsid w:val="0093631C"/>
    <w:rsid w:val="00937B86"/>
    <w:rsid w:val="00941293"/>
    <w:rsid w:val="0094492C"/>
    <w:rsid w:val="00944AD5"/>
    <w:rsid w:val="009462BA"/>
    <w:rsid w:val="00946372"/>
    <w:rsid w:val="00947FF2"/>
    <w:rsid w:val="009501F3"/>
    <w:rsid w:val="00950AB1"/>
    <w:rsid w:val="00950C17"/>
    <w:rsid w:val="00951932"/>
    <w:rsid w:val="00951FAF"/>
    <w:rsid w:val="0095473C"/>
    <w:rsid w:val="00954740"/>
    <w:rsid w:val="00960BDA"/>
    <w:rsid w:val="00963ABC"/>
    <w:rsid w:val="0096502C"/>
    <w:rsid w:val="00965D21"/>
    <w:rsid w:val="00966968"/>
    <w:rsid w:val="00966E9B"/>
    <w:rsid w:val="00967764"/>
    <w:rsid w:val="00970B0E"/>
    <w:rsid w:val="00970BB9"/>
    <w:rsid w:val="009726EE"/>
    <w:rsid w:val="00975573"/>
    <w:rsid w:val="00976D03"/>
    <w:rsid w:val="00977B30"/>
    <w:rsid w:val="009807AA"/>
    <w:rsid w:val="00982F41"/>
    <w:rsid w:val="00985090"/>
    <w:rsid w:val="009854F9"/>
    <w:rsid w:val="00985FED"/>
    <w:rsid w:val="00987710"/>
    <w:rsid w:val="00987F1E"/>
    <w:rsid w:val="009904AB"/>
    <w:rsid w:val="009946E3"/>
    <w:rsid w:val="009950C6"/>
    <w:rsid w:val="0099529B"/>
    <w:rsid w:val="00995688"/>
    <w:rsid w:val="009958A6"/>
    <w:rsid w:val="00996456"/>
    <w:rsid w:val="009A04F5"/>
    <w:rsid w:val="009A15EF"/>
    <w:rsid w:val="009A2ADF"/>
    <w:rsid w:val="009A2DF8"/>
    <w:rsid w:val="009A2F26"/>
    <w:rsid w:val="009A38A5"/>
    <w:rsid w:val="009A3ECD"/>
    <w:rsid w:val="009A47D1"/>
    <w:rsid w:val="009B118B"/>
    <w:rsid w:val="009B1737"/>
    <w:rsid w:val="009B2FB8"/>
    <w:rsid w:val="009B371C"/>
    <w:rsid w:val="009B3D4B"/>
    <w:rsid w:val="009B4F9B"/>
    <w:rsid w:val="009B5B99"/>
    <w:rsid w:val="009B6EFC"/>
    <w:rsid w:val="009B7592"/>
    <w:rsid w:val="009C2DF8"/>
    <w:rsid w:val="009C31BF"/>
    <w:rsid w:val="009C4019"/>
    <w:rsid w:val="009C5FF1"/>
    <w:rsid w:val="009C64B5"/>
    <w:rsid w:val="009C68B7"/>
    <w:rsid w:val="009C768C"/>
    <w:rsid w:val="009D0834"/>
    <w:rsid w:val="009D0A1E"/>
    <w:rsid w:val="009D1A95"/>
    <w:rsid w:val="009D2AE3"/>
    <w:rsid w:val="009D52BC"/>
    <w:rsid w:val="009D6AFC"/>
    <w:rsid w:val="009D7737"/>
    <w:rsid w:val="009D7D0A"/>
    <w:rsid w:val="009E09D9"/>
    <w:rsid w:val="009E10A3"/>
    <w:rsid w:val="009E1DB7"/>
    <w:rsid w:val="009E510A"/>
    <w:rsid w:val="009E763A"/>
    <w:rsid w:val="009E7640"/>
    <w:rsid w:val="009F01B1"/>
    <w:rsid w:val="009F0CF9"/>
    <w:rsid w:val="009F0DBB"/>
    <w:rsid w:val="009F213F"/>
    <w:rsid w:val="009F3887"/>
    <w:rsid w:val="009F3DAD"/>
    <w:rsid w:val="009F4872"/>
    <w:rsid w:val="009F565F"/>
    <w:rsid w:val="009F584B"/>
    <w:rsid w:val="009F6A80"/>
    <w:rsid w:val="009F732B"/>
    <w:rsid w:val="009F74C9"/>
    <w:rsid w:val="009F7AFD"/>
    <w:rsid w:val="00A00D69"/>
    <w:rsid w:val="00A01FE0"/>
    <w:rsid w:val="00A02CCD"/>
    <w:rsid w:val="00A03236"/>
    <w:rsid w:val="00A058A6"/>
    <w:rsid w:val="00A0599C"/>
    <w:rsid w:val="00A06F48"/>
    <w:rsid w:val="00A10656"/>
    <w:rsid w:val="00A113C0"/>
    <w:rsid w:val="00A12FA6"/>
    <w:rsid w:val="00A1339B"/>
    <w:rsid w:val="00A1415A"/>
    <w:rsid w:val="00A14ABA"/>
    <w:rsid w:val="00A22294"/>
    <w:rsid w:val="00A23102"/>
    <w:rsid w:val="00A24298"/>
    <w:rsid w:val="00A24CB6"/>
    <w:rsid w:val="00A26CD2"/>
    <w:rsid w:val="00A27667"/>
    <w:rsid w:val="00A31372"/>
    <w:rsid w:val="00A32979"/>
    <w:rsid w:val="00A33AC0"/>
    <w:rsid w:val="00A34A67"/>
    <w:rsid w:val="00A37462"/>
    <w:rsid w:val="00A37BC1"/>
    <w:rsid w:val="00A37CC1"/>
    <w:rsid w:val="00A440A7"/>
    <w:rsid w:val="00A459E1"/>
    <w:rsid w:val="00A45F29"/>
    <w:rsid w:val="00A47457"/>
    <w:rsid w:val="00A4797A"/>
    <w:rsid w:val="00A51283"/>
    <w:rsid w:val="00A52296"/>
    <w:rsid w:val="00A5334B"/>
    <w:rsid w:val="00A53923"/>
    <w:rsid w:val="00A55661"/>
    <w:rsid w:val="00A61B70"/>
    <w:rsid w:val="00A61C1C"/>
    <w:rsid w:val="00A61F5A"/>
    <w:rsid w:val="00A61FA8"/>
    <w:rsid w:val="00A637F4"/>
    <w:rsid w:val="00A6459A"/>
    <w:rsid w:val="00A65485"/>
    <w:rsid w:val="00A66E05"/>
    <w:rsid w:val="00A670F6"/>
    <w:rsid w:val="00A70753"/>
    <w:rsid w:val="00A712D2"/>
    <w:rsid w:val="00A726CA"/>
    <w:rsid w:val="00A740C2"/>
    <w:rsid w:val="00A745E7"/>
    <w:rsid w:val="00A75F98"/>
    <w:rsid w:val="00A82C8A"/>
    <w:rsid w:val="00A8346B"/>
    <w:rsid w:val="00A84B66"/>
    <w:rsid w:val="00A851F0"/>
    <w:rsid w:val="00A852FF"/>
    <w:rsid w:val="00A85EA0"/>
    <w:rsid w:val="00A85F50"/>
    <w:rsid w:val="00A87337"/>
    <w:rsid w:val="00A90402"/>
    <w:rsid w:val="00A90C97"/>
    <w:rsid w:val="00A9301F"/>
    <w:rsid w:val="00A94361"/>
    <w:rsid w:val="00A960C8"/>
    <w:rsid w:val="00A96604"/>
    <w:rsid w:val="00A96831"/>
    <w:rsid w:val="00A973CC"/>
    <w:rsid w:val="00A9793E"/>
    <w:rsid w:val="00A9794F"/>
    <w:rsid w:val="00AA03DF"/>
    <w:rsid w:val="00AA08B9"/>
    <w:rsid w:val="00AA0EA3"/>
    <w:rsid w:val="00AA1B4F"/>
    <w:rsid w:val="00AA1CCB"/>
    <w:rsid w:val="00AA21D8"/>
    <w:rsid w:val="00AA3036"/>
    <w:rsid w:val="00AA3197"/>
    <w:rsid w:val="00AA51C0"/>
    <w:rsid w:val="00AA54F3"/>
    <w:rsid w:val="00AA6977"/>
    <w:rsid w:val="00AA6B43"/>
    <w:rsid w:val="00AB33E0"/>
    <w:rsid w:val="00AB367A"/>
    <w:rsid w:val="00AB3E36"/>
    <w:rsid w:val="00AB5A84"/>
    <w:rsid w:val="00AC01D1"/>
    <w:rsid w:val="00AC0249"/>
    <w:rsid w:val="00AC1339"/>
    <w:rsid w:val="00AC1625"/>
    <w:rsid w:val="00AC5119"/>
    <w:rsid w:val="00AC52A5"/>
    <w:rsid w:val="00AC6EFD"/>
    <w:rsid w:val="00AC7151"/>
    <w:rsid w:val="00AC7423"/>
    <w:rsid w:val="00AC7595"/>
    <w:rsid w:val="00AD01DD"/>
    <w:rsid w:val="00AD180F"/>
    <w:rsid w:val="00AD255A"/>
    <w:rsid w:val="00AD460A"/>
    <w:rsid w:val="00AD5587"/>
    <w:rsid w:val="00AD5E05"/>
    <w:rsid w:val="00AD6A05"/>
    <w:rsid w:val="00AD74CA"/>
    <w:rsid w:val="00AD7E38"/>
    <w:rsid w:val="00AE272B"/>
    <w:rsid w:val="00AE32E8"/>
    <w:rsid w:val="00AE3E3A"/>
    <w:rsid w:val="00AE552F"/>
    <w:rsid w:val="00AE77B4"/>
    <w:rsid w:val="00AE7C1A"/>
    <w:rsid w:val="00AE7DF8"/>
    <w:rsid w:val="00AE7FF7"/>
    <w:rsid w:val="00AF0D9C"/>
    <w:rsid w:val="00AF13AB"/>
    <w:rsid w:val="00AF1D36"/>
    <w:rsid w:val="00AF280B"/>
    <w:rsid w:val="00AF5F75"/>
    <w:rsid w:val="00AF6001"/>
    <w:rsid w:val="00AF6492"/>
    <w:rsid w:val="00B012AE"/>
    <w:rsid w:val="00B01A16"/>
    <w:rsid w:val="00B02956"/>
    <w:rsid w:val="00B03725"/>
    <w:rsid w:val="00B05844"/>
    <w:rsid w:val="00B05ABE"/>
    <w:rsid w:val="00B068CA"/>
    <w:rsid w:val="00B06C59"/>
    <w:rsid w:val="00B06FCD"/>
    <w:rsid w:val="00B07F45"/>
    <w:rsid w:val="00B07FA9"/>
    <w:rsid w:val="00B1021A"/>
    <w:rsid w:val="00B1481A"/>
    <w:rsid w:val="00B15A1F"/>
    <w:rsid w:val="00B15FE9"/>
    <w:rsid w:val="00B2148A"/>
    <w:rsid w:val="00B21BA4"/>
    <w:rsid w:val="00B21D0A"/>
    <w:rsid w:val="00B220C2"/>
    <w:rsid w:val="00B23372"/>
    <w:rsid w:val="00B25698"/>
    <w:rsid w:val="00B25B32"/>
    <w:rsid w:val="00B26962"/>
    <w:rsid w:val="00B32616"/>
    <w:rsid w:val="00B32C2E"/>
    <w:rsid w:val="00B33417"/>
    <w:rsid w:val="00B36097"/>
    <w:rsid w:val="00B36C42"/>
    <w:rsid w:val="00B415A7"/>
    <w:rsid w:val="00B419C6"/>
    <w:rsid w:val="00B42EA7"/>
    <w:rsid w:val="00B444AD"/>
    <w:rsid w:val="00B4568D"/>
    <w:rsid w:val="00B4589E"/>
    <w:rsid w:val="00B47823"/>
    <w:rsid w:val="00B5168B"/>
    <w:rsid w:val="00B52515"/>
    <w:rsid w:val="00B5337C"/>
    <w:rsid w:val="00B537A6"/>
    <w:rsid w:val="00B53FDE"/>
    <w:rsid w:val="00B56397"/>
    <w:rsid w:val="00B6027B"/>
    <w:rsid w:val="00B61247"/>
    <w:rsid w:val="00B62873"/>
    <w:rsid w:val="00B65351"/>
    <w:rsid w:val="00B65EDB"/>
    <w:rsid w:val="00B6668E"/>
    <w:rsid w:val="00B67AFF"/>
    <w:rsid w:val="00B70B59"/>
    <w:rsid w:val="00B72381"/>
    <w:rsid w:val="00B73657"/>
    <w:rsid w:val="00B76E6D"/>
    <w:rsid w:val="00B777AB"/>
    <w:rsid w:val="00B81568"/>
    <w:rsid w:val="00B83870"/>
    <w:rsid w:val="00B84292"/>
    <w:rsid w:val="00B84861"/>
    <w:rsid w:val="00B90CA2"/>
    <w:rsid w:val="00B90EEC"/>
    <w:rsid w:val="00B94D3B"/>
    <w:rsid w:val="00B951AF"/>
    <w:rsid w:val="00BA1735"/>
    <w:rsid w:val="00BA19FA"/>
    <w:rsid w:val="00BA4288"/>
    <w:rsid w:val="00BA6D78"/>
    <w:rsid w:val="00BB48E5"/>
    <w:rsid w:val="00BB5607"/>
    <w:rsid w:val="00BB5ACA"/>
    <w:rsid w:val="00BB627F"/>
    <w:rsid w:val="00BB6580"/>
    <w:rsid w:val="00BB7C75"/>
    <w:rsid w:val="00BC012C"/>
    <w:rsid w:val="00BC3823"/>
    <w:rsid w:val="00BC53E7"/>
    <w:rsid w:val="00BC5841"/>
    <w:rsid w:val="00BC68FA"/>
    <w:rsid w:val="00BC7811"/>
    <w:rsid w:val="00BC7C91"/>
    <w:rsid w:val="00BD2BD1"/>
    <w:rsid w:val="00BD3ACE"/>
    <w:rsid w:val="00BD45B9"/>
    <w:rsid w:val="00BD60B4"/>
    <w:rsid w:val="00BD6B63"/>
    <w:rsid w:val="00BD796B"/>
    <w:rsid w:val="00BD7AD3"/>
    <w:rsid w:val="00BD7D7B"/>
    <w:rsid w:val="00BE2920"/>
    <w:rsid w:val="00BE40C0"/>
    <w:rsid w:val="00BE41A3"/>
    <w:rsid w:val="00BE5F4A"/>
    <w:rsid w:val="00BE7AEF"/>
    <w:rsid w:val="00BF09B0"/>
    <w:rsid w:val="00BF1544"/>
    <w:rsid w:val="00BF1B53"/>
    <w:rsid w:val="00BF246D"/>
    <w:rsid w:val="00BF6290"/>
    <w:rsid w:val="00BF6622"/>
    <w:rsid w:val="00C032A5"/>
    <w:rsid w:val="00C04DF1"/>
    <w:rsid w:val="00C06F06"/>
    <w:rsid w:val="00C15B26"/>
    <w:rsid w:val="00C20FAD"/>
    <w:rsid w:val="00C2375F"/>
    <w:rsid w:val="00C23EE0"/>
    <w:rsid w:val="00C247CB"/>
    <w:rsid w:val="00C25F3C"/>
    <w:rsid w:val="00C27B52"/>
    <w:rsid w:val="00C27ED0"/>
    <w:rsid w:val="00C32E66"/>
    <w:rsid w:val="00C33301"/>
    <w:rsid w:val="00C3355F"/>
    <w:rsid w:val="00C3569A"/>
    <w:rsid w:val="00C379DC"/>
    <w:rsid w:val="00C404BF"/>
    <w:rsid w:val="00C41A48"/>
    <w:rsid w:val="00C425D1"/>
    <w:rsid w:val="00C43211"/>
    <w:rsid w:val="00C43F48"/>
    <w:rsid w:val="00C44680"/>
    <w:rsid w:val="00C448FF"/>
    <w:rsid w:val="00C45E57"/>
    <w:rsid w:val="00C460C4"/>
    <w:rsid w:val="00C52182"/>
    <w:rsid w:val="00C52F29"/>
    <w:rsid w:val="00C53C8B"/>
    <w:rsid w:val="00C56CE6"/>
    <w:rsid w:val="00C5745F"/>
    <w:rsid w:val="00C60005"/>
    <w:rsid w:val="00C606F4"/>
    <w:rsid w:val="00C61A98"/>
    <w:rsid w:val="00C63201"/>
    <w:rsid w:val="00C641BC"/>
    <w:rsid w:val="00C64E62"/>
    <w:rsid w:val="00C651D5"/>
    <w:rsid w:val="00C6535D"/>
    <w:rsid w:val="00C65CCC"/>
    <w:rsid w:val="00C6664B"/>
    <w:rsid w:val="00C67CB9"/>
    <w:rsid w:val="00C70A22"/>
    <w:rsid w:val="00C73D07"/>
    <w:rsid w:val="00C7561B"/>
    <w:rsid w:val="00C75D07"/>
    <w:rsid w:val="00C7618F"/>
    <w:rsid w:val="00C765A9"/>
    <w:rsid w:val="00C7751A"/>
    <w:rsid w:val="00C8033D"/>
    <w:rsid w:val="00C8162D"/>
    <w:rsid w:val="00C83149"/>
    <w:rsid w:val="00C83A0B"/>
    <w:rsid w:val="00C842D0"/>
    <w:rsid w:val="00C84ED1"/>
    <w:rsid w:val="00C85A54"/>
    <w:rsid w:val="00C8660D"/>
    <w:rsid w:val="00C87C46"/>
    <w:rsid w:val="00C9038F"/>
    <w:rsid w:val="00C909B7"/>
    <w:rsid w:val="00C92AAB"/>
    <w:rsid w:val="00C940D6"/>
    <w:rsid w:val="00C94401"/>
    <w:rsid w:val="00C96970"/>
    <w:rsid w:val="00C97FFE"/>
    <w:rsid w:val="00CA0732"/>
    <w:rsid w:val="00CA2435"/>
    <w:rsid w:val="00CA3A7E"/>
    <w:rsid w:val="00CA4068"/>
    <w:rsid w:val="00CA472D"/>
    <w:rsid w:val="00CB37F8"/>
    <w:rsid w:val="00CB4427"/>
    <w:rsid w:val="00CB51DA"/>
    <w:rsid w:val="00CB51DC"/>
    <w:rsid w:val="00CB7450"/>
    <w:rsid w:val="00CB7DC3"/>
    <w:rsid w:val="00CC216D"/>
    <w:rsid w:val="00CC3C77"/>
    <w:rsid w:val="00CC5D3C"/>
    <w:rsid w:val="00CC5E93"/>
    <w:rsid w:val="00CD0A2E"/>
    <w:rsid w:val="00CD0E2F"/>
    <w:rsid w:val="00CD1D49"/>
    <w:rsid w:val="00CD2F20"/>
    <w:rsid w:val="00CD6B20"/>
    <w:rsid w:val="00CD7F07"/>
    <w:rsid w:val="00CE1339"/>
    <w:rsid w:val="00CE360E"/>
    <w:rsid w:val="00CE61CC"/>
    <w:rsid w:val="00CE62A3"/>
    <w:rsid w:val="00CE64E2"/>
    <w:rsid w:val="00CE6E42"/>
    <w:rsid w:val="00CF20B7"/>
    <w:rsid w:val="00CF238D"/>
    <w:rsid w:val="00CF39D6"/>
    <w:rsid w:val="00CF6252"/>
    <w:rsid w:val="00CF6692"/>
    <w:rsid w:val="00CF7441"/>
    <w:rsid w:val="00D00A2D"/>
    <w:rsid w:val="00D00CDE"/>
    <w:rsid w:val="00D00D16"/>
    <w:rsid w:val="00D03C6C"/>
    <w:rsid w:val="00D04528"/>
    <w:rsid w:val="00D04760"/>
    <w:rsid w:val="00D04A95"/>
    <w:rsid w:val="00D04CCF"/>
    <w:rsid w:val="00D05F0A"/>
    <w:rsid w:val="00D06288"/>
    <w:rsid w:val="00D068C7"/>
    <w:rsid w:val="00D102B0"/>
    <w:rsid w:val="00D103B2"/>
    <w:rsid w:val="00D126F4"/>
    <w:rsid w:val="00D128A4"/>
    <w:rsid w:val="00D135B1"/>
    <w:rsid w:val="00D14C32"/>
    <w:rsid w:val="00D14E48"/>
    <w:rsid w:val="00D15131"/>
    <w:rsid w:val="00D16CA0"/>
    <w:rsid w:val="00D16FA2"/>
    <w:rsid w:val="00D1750F"/>
    <w:rsid w:val="00D20954"/>
    <w:rsid w:val="00D20C49"/>
    <w:rsid w:val="00D21C39"/>
    <w:rsid w:val="00D21FC6"/>
    <w:rsid w:val="00D2243A"/>
    <w:rsid w:val="00D31812"/>
    <w:rsid w:val="00D331EA"/>
    <w:rsid w:val="00D33393"/>
    <w:rsid w:val="00D33D36"/>
    <w:rsid w:val="00D34D94"/>
    <w:rsid w:val="00D35507"/>
    <w:rsid w:val="00D36A2B"/>
    <w:rsid w:val="00D409E2"/>
    <w:rsid w:val="00D411DE"/>
    <w:rsid w:val="00D427D7"/>
    <w:rsid w:val="00D42C05"/>
    <w:rsid w:val="00D44E62"/>
    <w:rsid w:val="00D506EF"/>
    <w:rsid w:val="00D51570"/>
    <w:rsid w:val="00D522F6"/>
    <w:rsid w:val="00D526D3"/>
    <w:rsid w:val="00D5418B"/>
    <w:rsid w:val="00D554A1"/>
    <w:rsid w:val="00D554D8"/>
    <w:rsid w:val="00D556AD"/>
    <w:rsid w:val="00D60381"/>
    <w:rsid w:val="00D61696"/>
    <w:rsid w:val="00D616DE"/>
    <w:rsid w:val="00D62201"/>
    <w:rsid w:val="00D646DC"/>
    <w:rsid w:val="00D6472A"/>
    <w:rsid w:val="00D651D1"/>
    <w:rsid w:val="00D6621E"/>
    <w:rsid w:val="00D70065"/>
    <w:rsid w:val="00D717BB"/>
    <w:rsid w:val="00D7226B"/>
    <w:rsid w:val="00D72707"/>
    <w:rsid w:val="00D7548A"/>
    <w:rsid w:val="00D75A9C"/>
    <w:rsid w:val="00D825DF"/>
    <w:rsid w:val="00D83CD1"/>
    <w:rsid w:val="00D85182"/>
    <w:rsid w:val="00D8677E"/>
    <w:rsid w:val="00D90871"/>
    <w:rsid w:val="00D90BD1"/>
    <w:rsid w:val="00D9155F"/>
    <w:rsid w:val="00D916DB"/>
    <w:rsid w:val="00D9238C"/>
    <w:rsid w:val="00D9403F"/>
    <w:rsid w:val="00D95563"/>
    <w:rsid w:val="00D959B4"/>
    <w:rsid w:val="00D9730F"/>
    <w:rsid w:val="00DA1FB0"/>
    <w:rsid w:val="00DA3907"/>
    <w:rsid w:val="00DA44DE"/>
    <w:rsid w:val="00DA6CEF"/>
    <w:rsid w:val="00DB5E91"/>
    <w:rsid w:val="00DB620A"/>
    <w:rsid w:val="00DC03B7"/>
    <w:rsid w:val="00DC2E64"/>
    <w:rsid w:val="00DC3832"/>
    <w:rsid w:val="00DC5488"/>
    <w:rsid w:val="00DC60F0"/>
    <w:rsid w:val="00DC680A"/>
    <w:rsid w:val="00DC6E28"/>
    <w:rsid w:val="00DC6FC0"/>
    <w:rsid w:val="00DC7A51"/>
    <w:rsid w:val="00DD0376"/>
    <w:rsid w:val="00DD0C30"/>
    <w:rsid w:val="00DD16F8"/>
    <w:rsid w:val="00DD3B1E"/>
    <w:rsid w:val="00DE3CFC"/>
    <w:rsid w:val="00DE432F"/>
    <w:rsid w:val="00DE5B5F"/>
    <w:rsid w:val="00DE5C5F"/>
    <w:rsid w:val="00DF0014"/>
    <w:rsid w:val="00DF16B2"/>
    <w:rsid w:val="00DF171A"/>
    <w:rsid w:val="00DF2938"/>
    <w:rsid w:val="00DF3A34"/>
    <w:rsid w:val="00DF6278"/>
    <w:rsid w:val="00E00696"/>
    <w:rsid w:val="00E03252"/>
    <w:rsid w:val="00E03651"/>
    <w:rsid w:val="00E03808"/>
    <w:rsid w:val="00E060C2"/>
    <w:rsid w:val="00E06324"/>
    <w:rsid w:val="00E106C6"/>
    <w:rsid w:val="00E1083A"/>
    <w:rsid w:val="00E12FB0"/>
    <w:rsid w:val="00E14814"/>
    <w:rsid w:val="00E14AFE"/>
    <w:rsid w:val="00E1591B"/>
    <w:rsid w:val="00E160AF"/>
    <w:rsid w:val="00E16A2E"/>
    <w:rsid w:val="00E16A50"/>
    <w:rsid w:val="00E214E5"/>
    <w:rsid w:val="00E249D5"/>
    <w:rsid w:val="00E267F1"/>
    <w:rsid w:val="00E26CF4"/>
    <w:rsid w:val="00E26F73"/>
    <w:rsid w:val="00E27885"/>
    <w:rsid w:val="00E27A4F"/>
    <w:rsid w:val="00E30239"/>
    <w:rsid w:val="00E307BA"/>
    <w:rsid w:val="00E33C68"/>
    <w:rsid w:val="00E34EEB"/>
    <w:rsid w:val="00E35ADF"/>
    <w:rsid w:val="00E3687C"/>
    <w:rsid w:val="00E37BED"/>
    <w:rsid w:val="00E42925"/>
    <w:rsid w:val="00E43A6B"/>
    <w:rsid w:val="00E44EB9"/>
    <w:rsid w:val="00E46358"/>
    <w:rsid w:val="00E467AE"/>
    <w:rsid w:val="00E471DC"/>
    <w:rsid w:val="00E47FDC"/>
    <w:rsid w:val="00E50EB4"/>
    <w:rsid w:val="00E51BF9"/>
    <w:rsid w:val="00E52231"/>
    <w:rsid w:val="00E532FC"/>
    <w:rsid w:val="00E5440D"/>
    <w:rsid w:val="00E55375"/>
    <w:rsid w:val="00E55662"/>
    <w:rsid w:val="00E559B4"/>
    <w:rsid w:val="00E55BB0"/>
    <w:rsid w:val="00E57385"/>
    <w:rsid w:val="00E609E5"/>
    <w:rsid w:val="00E60E60"/>
    <w:rsid w:val="00E60F27"/>
    <w:rsid w:val="00E615B4"/>
    <w:rsid w:val="00E62EA6"/>
    <w:rsid w:val="00E63D6B"/>
    <w:rsid w:val="00E64D93"/>
    <w:rsid w:val="00E65EDB"/>
    <w:rsid w:val="00E66927"/>
    <w:rsid w:val="00E6715C"/>
    <w:rsid w:val="00E677B8"/>
    <w:rsid w:val="00E67FA1"/>
    <w:rsid w:val="00E72472"/>
    <w:rsid w:val="00E7387D"/>
    <w:rsid w:val="00E73B48"/>
    <w:rsid w:val="00E73D53"/>
    <w:rsid w:val="00E73D90"/>
    <w:rsid w:val="00E75111"/>
    <w:rsid w:val="00E75806"/>
    <w:rsid w:val="00E75D05"/>
    <w:rsid w:val="00E76402"/>
    <w:rsid w:val="00E76C1E"/>
    <w:rsid w:val="00E77296"/>
    <w:rsid w:val="00E8047A"/>
    <w:rsid w:val="00E820EA"/>
    <w:rsid w:val="00E866ED"/>
    <w:rsid w:val="00E8753F"/>
    <w:rsid w:val="00E927E0"/>
    <w:rsid w:val="00E93763"/>
    <w:rsid w:val="00E94FA4"/>
    <w:rsid w:val="00E95A39"/>
    <w:rsid w:val="00E9680E"/>
    <w:rsid w:val="00E9696B"/>
    <w:rsid w:val="00E96C4C"/>
    <w:rsid w:val="00E97CF8"/>
    <w:rsid w:val="00EA00C9"/>
    <w:rsid w:val="00EA1039"/>
    <w:rsid w:val="00EA2AAE"/>
    <w:rsid w:val="00EA2EC0"/>
    <w:rsid w:val="00EA3903"/>
    <w:rsid w:val="00EA427A"/>
    <w:rsid w:val="00EA723B"/>
    <w:rsid w:val="00EA74C2"/>
    <w:rsid w:val="00EA74D0"/>
    <w:rsid w:val="00EB06EF"/>
    <w:rsid w:val="00EB2534"/>
    <w:rsid w:val="00EB48DE"/>
    <w:rsid w:val="00EB4A58"/>
    <w:rsid w:val="00EB6350"/>
    <w:rsid w:val="00EB687A"/>
    <w:rsid w:val="00EB7D20"/>
    <w:rsid w:val="00EC1508"/>
    <w:rsid w:val="00EC2F62"/>
    <w:rsid w:val="00EC390F"/>
    <w:rsid w:val="00EC5BDC"/>
    <w:rsid w:val="00EC62EB"/>
    <w:rsid w:val="00EC66D4"/>
    <w:rsid w:val="00EC6E9F"/>
    <w:rsid w:val="00ED023E"/>
    <w:rsid w:val="00ED202E"/>
    <w:rsid w:val="00ED44F0"/>
    <w:rsid w:val="00ED4B33"/>
    <w:rsid w:val="00ED76D1"/>
    <w:rsid w:val="00ED7DD6"/>
    <w:rsid w:val="00EE060B"/>
    <w:rsid w:val="00EE15A1"/>
    <w:rsid w:val="00EE2A7C"/>
    <w:rsid w:val="00EE2C42"/>
    <w:rsid w:val="00EE341B"/>
    <w:rsid w:val="00EE4453"/>
    <w:rsid w:val="00EE5FCE"/>
    <w:rsid w:val="00EE6BBD"/>
    <w:rsid w:val="00EE6E1E"/>
    <w:rsid w:val="00EE705F"/>
    <w:rsid w:val="00EF0F7A"/>
    <w:rsid w:val="00EF1462"/>
    <w:rsid w:val="00EF1FCC"/>
    <w:rsid w:val="00EF20AE"/>
    <w:rsid w:val="00EF2835"/>
    <w:rsid w:val="00EF54FD"/>
    <w:rsid w:val="00EF640D"/>
    <w:rsid w:val="00F01CDB"/>
    <w:rsid w:val="00F03D9B"/>
    <w:rsid w:val="00F0736F"/>
    <w:rsid w:val="00F073FE"/>
    <w:rsid w:val="00F13112"/>
    <w:rsid w:val="00F16FE6"/>
    <w:rsid w:val="00F17A58"/>
    <w:rsid w:val="00F2043A"/>
    <w:rsid w:val="00F211C3"/>
    <w:rsid w:val="00F23041"/>
    <w:rsid w:val="00F238BD"/>
    <w:rsid w:val="00F24992"/>
    <w:rsid w:val="00F261D7"/>
    <w:rsid w:val="00F2707C"/>
    <w:rsid w:val="00F32F2F"/>
    <w:rsid w:val="00F33F3F"/>
    <w:rsid w:val="00F3425D"/>
    <w:rsid w:val="00F353B7"/>
    <w:rsid w:val="00F358E4"/>
    <w:rsid w:val="00F35BDD"/>
    <w:rsid w:val="00F36831"/>
    <w:rsid w:val="00F37A50"/>
    <w:rsid w:val="00F403FD"/>
    <w:rsid w:val="00F4057E"/>
    <w:rsid w:val="00F41E72"/>
    <w:rsid w:val="00F44076"/>
    <w:rsid w:val="00F44A57"/>
    <w:rsid w:val="00F45BDF"/>
    <w:rsid w:val="00F50300"/>
    <w:rsid w:val="00F5038F"/>
    <w:rsid w:val="00F50AF7"/>
    <w:rsid w:val="00F52734"/>
    <w:rsid w:val="00F5329D"/>
    <w:rsid w:val="00F53B19"/>
    <w:rsid w:val="00F53F24"/>
    <w:rsid w:val="00F544F2"/>
    <w:rsid w:val="00F56E39"/>
    <w:rsid w:val="00F57050"/>
    <w:rsid w:val="00F57B31"/>
    <w:rsid w:val="00F608E3"/>
    <w:rsid w:val="00F623B5"/>
    <w:rsid w:val="00F623E9"/>
    <w:rsid w:val="00F63807"/>
    <w:rsid w:val="00F63951"/>
    <w:rsid w:val="00F63C86"/>
    <w:rsid w:val="00F71CA5"/>
    <w:rsid w:val="00F7348D"/>
    <w:rsid w:val="00F74A8D"/>
    <w:rsid w:val="00F75B0C"/>
    <w:rsid w:val="00F766BE"/>
    <w:rsid w:val="00F7716F"/>
    <w:rsid w:val="00F77EB9"/>
    <w:rsid w:val="00F80635"/>
    <w:rsid w:val="00F80E86"/>
    <w:rsid w:val="00F815D1"/>
    <w:rsid w:val="00F81E7E"/>
    <w:rsid w:val="00F81F0F"/>
    <w:rsid w:val="00F825F4"/>
    <w:rsid w:val="00F83793"/>
    <w:rsid w:val="00F90AC8"/>
    <w:rsid w:val="00F92693"/>
    <w:rsid w:val="00F92AA1"/>
    <w:rsid w:val="00F932DE"/>
    <w:rsid w:val="00F94224"/>
    <w:rsid w:val="00F94C15"/>
    <w:rsid w:val="00F963DD"/>
    <w:rsid w:val="00F9641A"/>
    <w:rsid w:val="00F96D82"/>
    <w:rsid w:val="00F97004"/>
    <w:rsid w:val="00FA0D40"/>
    <w:rsid w:val="00FA14B3"/>
    <w:rsid w:val="00FA2045"/>
    <w:rsid w:val="00FA3CC8"/>
    <w:rsid w:val="00FA436D"/>
    <w:rsid w:val="00FA638B"/>
    <w:rsid w:val="00FA7A66"/>
    <w:rsid w:val="00FB1AA9"/>
    <w:rsid w:val="00FB45C5"/>
    <w:rsid w:val="00FB48AA"/>
    <w:rsid w:val="00FB49DC"/>
    <w:rsid w:val="00FB4B5A"/>
    <w:rsid w:val="00FB5963"/>
    <w:rsid w:val="00FB5DAA"/>
    <w:rsid w:val="00FB6750"/>
    <w:rsid w:val="00FB7098"/>
    <w:rsid w:val="00FB70E7"/>
    <w:rsid w:val="00FB748A"/>
    <w:rsid w:val="00FC04B9"/>
    <w:rsid w:val="00FC08B1"/>
    <w:rsid w:val="00FC1305"/>
    <w:rsid w:val="00FC161A"/>
    <w:rsid w:val="00FC23D5"/>
    <w:rsid w:val="00FC28ED"/>
    <w:rsid w:val="00FC43BA"/>
    <w:rsid w:val="00FC4C1A"/>
    <w:rsid w:val="00FC6468"/>
    <w:rsid w:val="00FC6D49"/>
    <w:rsid w:val="00FD0033"/>
    <w:rsid w:val="00FD239B"/>
    <w:rsid w:val="00FD4922"/>
    <w:rsid w:val="00FD54C7"/>
    <w:rsid w:val="00FD6461"/>
    <w:rsid w:val="00FD6C12"/>
    <w:rsid w:val="00FD74FB"/>
    <w:rsid w:val="00FD7A6B"/>
    <w:rsid w:val="00FE0141"/>
    <w:rsid w:val="00FE0281"/>
    <w:rsid w:val="00FE3B6D"/>
    <w:rsid w:val="00FE5AFF"/>
    <w:rsid w:val="00FE7083"/>
    <w:rsid w:val="00FF019F"/>
    <w:rsid w:val="00FF1B2A"/>
    <w:rsid w:val="00FF2CA6"/>
    <w:rsid w:val="00FF30DE"/>
    <w:rsid w:val="00FF38D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Jove_text"/>
    <w:qFormat/>
    <w:rsid w:val="00F261D7"/>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table" w:styleId="TableGrid">
    <w:name w:val="Table Grid"/>
    <w:basedOn w:val="TableNormal"/>
    <w:uiPriority w:val="59"/>
    <w:rsid w:val="009B3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881A10"/>
    <w:pPr>
      <w:numPr>
        <w:numId w:val="18"/>
      </w:numPr>
    </w:pPr>
  </w:style>
  <w:style w:type="numbering" w:customStyle="1" w:styleId="Style2">
    <w:name w:val="Style2"/>
    <w:uiPriority w:val="99"/>
    <w:rsid w:val="00B05ABE"/>
    <w:pPr>
      <w:numPr>
        <w:numId w:val="19"/>
      </w:numPr>
    </w:pPr>
  </w:style>
  <w:style w:type="numbering" w:customStyle="1" w:styleId="Style3">
    <w:name w:val="Style3"/>
    <w:uiPriority w:val="99"/>
    <w:rsid w:val="00B81568"/>
    <w:pPr>
      <w:numPr>
        <w:numId w:val="25"/>
      </w:numPr>
    </w:pPr>
  </w:style>
  <w:style w:type="numbering" w:customStyle="1" w:styleId="Style4">
    <w:name w:val="Style4"/>
    <w:uiPriority w:val="99"/>
    <w:rsid w:val="004A0ABE"/>
    <w:pPr>
      <w:numPr>
        <w:numId w:val="28"/>
      </w:numPr>
    </w:pPr>
  </w:style>
  <w:style w:type="numbering" w:customStyle="1" w:styleId="Style5">
    <w:name w:val="Style5"/>
    <w:uiPriority w:val="99"/>
    <w:rsid w:val="004A0ABE"/>
    <w:pPr>
      <w:numPr>
        <w:numId w:val="29"/>
      </w:numPr>
    </w:pPr>
  </w:style>
  <w:style w:type="numbering" w:customStyle="1" w:styleId="Style6">
    <w:name w:val="Style6"/>
    <w:uiPriority w:val="99"/>
    <w:rsid w:val="004A0ABE"/>
    <w:pPr>
      <w:numPr>
        <w:numId w:val="30"/>
      </w:numPr>
    </w:pPr>
  </w:style>
  <w:style w:type="paragraph" w:customStyle="1" w:styleId="Jove-Heading2">
    <w:name w:val="Jove-Heading2"/>
    <w:basedOn w:val="Heading2"/>
    <w:link w:val="Jove-Heading2Char"/>
    <w:rsid w:val="00D6621E"/>
    <w:pPr>
      <w:numPr>
        <w:ilvl w:val="1"/>
        <w:numId w:val="20"/>
      </w:numPr>
    </w:pPr>
    <w:rPr>
      <w:rFonts w:ascii="Arial" w:hAnsi="Arial" w:cstheme="minorHAnsi"/>
      <w:color w:val="000000" w:themeColor="text1"/>
    </w:rPr>
  </w:style>
  <w:style w:type="paragraph" w:customStyle="1" w:styleId="Jove1">
    <w:name w:val="Jove_1"/>
    <w:basedOn w:val="Heading1"/>
    <w:link w:val="Jove1Char"/>
    <w:qFormat/>
    <w:rsid w:val="00AC0249"/>
    <w:pPr>
      <w:numPr>
        <w:numId w:val="20"/>
      </w:numPr>
    </w:pPr>
  </w:style>
  <w:style w:type="character" w:customStyle="1" w:styleId="Jove-Heading2Char">
    <w:name w:val="Jove-Heading2 Char"/>
    <w:basedOn w:val="Heading2Char"/>
    <w:link w:val="Jove-Heading2"/>
    <w:rsid w:val="00D6621E"/>
    <w:rPr>
      <w:rFonts w:ascii="Arial" w:eastAsia="Times New Roman" w:hAnsi="Arial" w:cstheme="minorHAnsi"/>
      <w:b/>
      <w:bCs/>
      <w:iCs/>
      <w:color w:val="000000" w:themeColor="text1"/>
      <w:sz w:val="24"/>
      <w:szCs w:val="28"/>
    </w:rPr>
  </w:style>
  <w:style w:type="paragraph" w:customStyle="1" w:styleId="Jove-2">
    <w:name w:val="Jove-2"/>
    <w:basedOn w:val="Jove-Heading2"/>
    <w:next w:val="Jove-Heading2"/>
    <w:link w:val="Jove-2Char"/>
    <w:qFormat/>
    <w:rsid w:val="007E7209"/>
    <w:pPr>
      <w:spacing w:before="240" w:after="120"/>
      <w:ind w:left="782" w:hanging="782"/>
    </w:pPr>
  </w:style>
  <w:style w:type="character" w:customStyle="1" w:styleId="Jove1Char">
    <w:name w:val="Jove_1 Char"/>
    <w:basedOn w:val="Heading1Char"/>
    <w:link w:val="Jove1"/>
    <w:rsid w:val="00AC0249"/>
    <w:rPr>
      <w:rFonts w:ascii="Calibri" w:eastAsia="Times New Roman" w:hAnsi="Calibri" w:cs="Times New Roman"/>
      <w:b/>
      <w:bCs/>
      <w:color w:val="000000"/>
      <w:kern w:val="32"/>
      <w:sz w:val="28"/>
      <w:szCs w:val="32"/>
    </w:rPr>
  </w:style>
  <w:style w:type="paragraph" w:customStyle="1" w:styleId="JOve-3">
    <w:name w:val="JOve-3"/>
    <w:basedOn w:val="ListParagraph"/>
    <w:link w:val="JOve-3Char"/>
    <w:qFormat/>
    <w:rsid w:val="0043429F"/>
    <w:pPr>
      <w:numPr>
        <w:ilvl w:val="2"/>
        <w:numId w:val="26"/>
      </w:numPr>
    </w:pPr>
    <w:rPr>
      <w:b/>
    </w:rPr>
  </w:style>
  <w:style w:type="character" w:customStyle="1" w:styleId="Jove-2Char">
    <w:name w:val="Jove-2 Char"/>
    <w:basedOn w:val="Jove-Heading2Char"/>
    <w:link w:val="Jove-2"/>
    <w:rsid w:val="007E7209"/>
    <w:rPr>
      <w:rFonts w:ascii="Arial" w:eastAsia="Times New Roman" w:hAnsi="Arial" w:cstheme="minorHAnsi"/>
      <w:b/>
      <w:bCs/>
      <w:iCs/>
      <w:color w:val="000000" w:themeColor="text1"/>
      <w:sz w:val="24"/>
      <w:szCs w:val="28"/>
    </w:rPr>
  </w:style>
  <w:style w:type="character" w:customStyle="1" w:styleId="ListParagraphChar">
    <w:name w:val="List Paragraph Char"/>
    <w:basedOn w:val="DefaultParagraphFont"/>
    <w:link w:val="ListParagraph"/>
    <w:uiPriority w:val="34"/>
    <w:rsid w:val="00AA3197"/>
    <w:rPr>
      <w:rFonts w:ascii="Calibri" w:hAnsi="Calibri" w:cs="Calibri"/>
      <w:color w:val="000000"/>
      <w:sz w:val="24"/>
      <w:szCs w:val="24"/>
    </w:rPr>
  </w:style>
  <w:style w:type="character" w:customStyle="1" w:styleId="JOve-3Char">
    <w:name w:val="JOve-3 Char"/>
    <w:basedOn w:val="ListParagraphChar"/>
    <w:link w:val="JOve-3"/>
    <w:rsid w:val="0043429F"/>
    <w:rPr>
      <w:rFonts w:ascii="Calibri" w:hAnsi="Calibri" w:cs="Calibri"/>
      <w:b/>
      <w:color w:val="000000"/>
      <w:sz w:val="24"/>
      <w:szCs w:val="24"/>
    </w:rPr>
  </w:style>
  <w:style w:type="paragraph" w:customStyle="1" w:styleId="EndNoteBibliographyTitle">
    <w:name w:val="EndNote Bibliography Title"/>
    <w:basedOn w:val="Normal"/>
    <w:rsid w:val="002C3560"/>
    <w:pPr>
      <w:jc w:val="center"/>
    </w:pPr>
    <w:rPr>
      <w:lang w:val="en-US"/>
    </w:rPr>
  </w:style>
  <w:style w:type="paragraph" w:customStyle="1" w:styleId="EndNoteBibliography">
    <w:name w:val="EndNote Bibliography"/>
    <w:basedOn w:val="Normal"/>
    <w:rsid w:val="002C3560"/>
    <w:rPr>
      <w:lang w:val="en-US"/>
    </w:rPr>
  </w:style>
  <w:style w:type="character" w:styleId="PlaceholderText">
    <w:name w:val="Placeholder Text"/>
    <w:basedOn w:val="DefaultParagraphFont"/>
    <w:uiPriority w:val="99"/>
    <w:semiHidden/>
    <w:rsid w:val="00335F7E"/>
    <w:rPr>
      <w:color w:val="808080"/>
    </w:rPr>
  </w:style>
  <w:style w:type="character" w:styleId="LineNumber">
    <w:name w:val="line number"/>
    <w:basedOn w:val="DefaultParagraphFont"/>
    <w:uiPriority w:val="99"/>
    <w:semiHidden/>
    <w:unhideWhenUsed/>
    <w:rsid w:val="001A28CA"/>
  </w:style>
  <w:style w:type="character" w:styleId="UnresolvedMention">
    <w:name w:val="Unresolved Mention"/>
    <w:basedOn w:val="DefaultParagraphFont"/>
    <w:uiPriority w:val="99"/>
    <w:semiHidden/>
    <w:unhideWhenUsed/>
    <w:rsid w:val="009462B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25199">
      <w:bodyDiv w:val="1"/>
      <w:marLeft w:val="0"/>
      <w:marRight w:val="0"/>
      <w:marTop w:val="0"/>
      <w:marBottom w:val="0"/>
      <w:divBdr>
        <w:top w:val="none" w:sz="0" w:space="0" w:color="auto"/>
        <w:left w:val="none" w:sz="0" w:space="0" w:color="auto"/>
        <w:bottom w:val="none" w:sz="0" w:space="0" w:color="auto"/>
        <w:right w:val="none" w:sz="0" w:space="0" w:color="auto"/>
      </w:divBdr>
    </w:div>
    <w:div w:id="247808074">
      <w:bodyDiv w:val="1"/>
      <w:marLeft w:val="0"/>
      <w:marRight w:val="0"/>
      <w:marTop w:val="0"/>
      <w:marBottom w:val="0"/>
      <w:divBdr>
        <w:top w:val="none" w:sz="0" w:space="0" w:color="auto"/>
        <w:left w:val="none" w:sz="0" w:space="0" w:color="auto"/>
        <w:bottom w:val="none" w:sz="0" w:space="0" w:color="auto"/>
        <w:right w:val="none" w:sz="0" w:space="0" w:color="auto"/>
      </w:divBdr>
    </w:div>
    <w:div w:id="532692052">
      <w:bodyDiv w:val="1"/>
      <w:marLeft w:val="0"/>
      <w:marRight w:val="0"/>
      <w:marTop w:val="0"/>
      <w:marBottom w:val="0"/>
      <w:divBdr>
        <w:top w:val="none" w:sz="0" w:space="0" w:color="auto"/>
        <w:left w:val="none" w:sz="0" w:space="0" w:color="auto"/>
        <w:bottom w:val="none" w:sz="0" w:space="0" w:color="auto"/>
        <w:right w:val="none" w:sz="0" w:space="0" w:color="auto"/>
      </w:divBdr>
      <w:divsChild>
        <w:div w:id="1598295235">
          <w:marLeft w:val="0"/>
          <w:marRight w:val="0"/>
          <w:marTop w:val="0"/>
          <w:marBottom w:val="0"/>
          <w:divBdr>
            <w:top w:val="none" w:sz="0" w:space="0" w:color="auto"/>
            <w:left w:val="none" w:sz="0" w:space="0" w:color="auto"/>
            <w:bottom w:val="none" w:sz="0" w:space="0" w:color="auto"/>
            <w:right w:val="none" w:sz="0" w:space="0" w:color="auto"/>
          </w:divBdr>
          <w:divsChild>
            <w:div w:id="74326147">
              <w:marLeft w:val="0"/>
              <w:marRight w:val="0"/>
              <w:marTop w:val="0"/>
              <w:marBottom w:val="0"/>
              <w:divBdr>
                <w:top w:val="none" w:sz="0" w:space="0" w:color="auto"/>
                <w:left w:val="none" w:sz="0" w:space="0" w:color="auto"/>
                <w:bottom w:val="none" w:sz="0" w:space="0" w:color="auto"/>
                <w:right w:val="none" w:sz="0" w:space="0" w:color="auto"/>
              </w:divBdr>
              <w:divsChild>
                <w:div w:id="9333591">
                  <w:marLeft w:val="2250"/>
                  <w:marRight w:val="2250"/>
                  <w:marTop w:val="0"/>
                  <w:marBottom w:val="0"/>
                  <w:divBdr>
                    <w:top w:val="none" w:sz="0" w:space="0" w:color="auto"/>
                    <w:left w:val="none" w:sz="0" w:space="0" w:color="auto"/>
                    <w:bottom w:val="none" w:sz="0" w:space="0" w:color="auto"/>
                    <w:right w:val="none" w:sz="0" w:space="0" w:color="auto"/>
                  </w:divBdr>
                </w:div>
              </w:divsChild>
            </w:div>
          </w:divsChild>
        </w:div>
      </w:divsChild>
    </w:div>
    <w:div w:id="691614856">
      <w:bodyDiv w:val="1"/>
      <w:marLeft w:val="0"/>
      <w:marRight w:val="0"/>
      <w:marTop w:val="0"/>
      <w:marBottom w:val="0"/>
      <w:divBdr>
        <w:top w:val="none" w:sz="0" w:space="0" w:color="auto"/>
        <w:left w:val="none" w:sz="0" w:space="0" w:color="auto"/>
        <w:bottom w:val="none" w:sz="0" w:space="0" w:color="auto"/>
        <w:right w:val="none" w:sz="0" w:space="0" w:color="auto"/>
      </w:divBdr>
    </w:div>
    <w:div w:id="74634763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485873">
      <w:bodyDiv w:val="1"/>
      <w:marLeft w:val="0"/>
      <w:marRight w:val="0"/>
      <w:marTop w:val="0"/>
      <w:marBottom w:val="0"/>
      <w:divBdr>
        <w:top w:val="none" w:sz="0" w:space="0" w:color="auto"/>
        <w:left w:val="none" w:sz="0" w:space="0" w:color="auto"/>
        <w:bottom w:val="none" w:sz="0" w:space="0" w:color="auto"/>
        <w:right w:val="none" w:sz="0" w:space="0" w:color="auto"/>
      </w:divBdr>
      <w:divsChild>
        <w:div w:id="285892633">
          <w:marLeft w:val="0"/>
          <w:marRight w:val="0"/>
          <w:marTop w:val="0"/>
          <w:marBottom w:val="0"/>
          <w:divBdr>
            <w:top w:val="none" w:sz="0" w:space="0" w:color="auto"/>
            <w:left w:val="none" w:sz="0" w:space="0" w:color="auto"/>
            <w:bottom w:val="none" w:sz="0" w:space="0" w:color="auto"/>
            <w:right w:val="none" w:sz="0" w:space="0" w:color="auto"/>
          </w:divBdr>
          <w:divsChild>
            <w:div w:id="965693396">
              <w:marLeft w:val="0"/>
              <w:marRight w:val="0"/>
              <w:marTop w:val="0"/>
              <w:marBottom w:val="0"/>
              <w:divBdr>
                <w:top w:val="none" w:sz="0" w:space="0" w:color="auto"/>
                <w:left w:val="none" w:sz="0" w:space="0" w:color="auto"/>
                <w:bottom w:val="none" w:sz="0" w:space="0" w:color="auto"/>
                <w:right w:val="none" w:sz="0" w:space="0" w:color="auto"/>
              </w:divBdr>
              <w:divsChild>
                <w:div w:id="869143992">
                  <w:marLeft w:val="0"/>
                  <w:marRight w:val="0"/>
                  <w:marTop w:val="0"/>
                  <w:marBottom w:val="0"/>
                  <w:divBdr>
                    <w:top w:val="none" w:sz="0" w:space="0" w:color="auto"/>
                    <w:left w:val="none" w:sz="0" w:space="0" w:color="auto"/>
                    <w:bottom w:val="none" w:sz="0" w:space="0" w:color="auto"/>
                    <w:right w:val="none" w:sz="0" w:space="0" w:color="auto"/>
                  </w:divBdr>
                  <w:divsChild>
                    <w:div w:id="1571575662">
                      <w:marLeft w:val="0"/>
                      <w:marRight w:val="0"/>
                      <w:marTop w:val="0"/>
                      <w:marBottom w:val="0"/>
                      <w:divBdr>
                        <w:top w:val="none" w:sz="0" w:space="0" w:color="auto"/>
                        <w:left w:val="none" w:sz="0" w:space="0" w:color="auto"/>
                        <w:bottom w:val="none" w:sz="0" w:space="0" w:color="auto"/>
                        <w:right w:val="none" w:sz="0" w:space="0" w:color="auto"/>
                      </w:divBdr>
                      <w:divsChild>
                        <w:div w:id="2033916322">
                          <w:marLeft w:val="120"/>
                          <w:marRight w:val="120"/>
                          <w:marTop w:val="120"/>
                          <w:marBottom w:val="120"/>
                          <w:divBdr>
                            <w:top w:val="none" w:sz="0" w:space="0" w:color="auto"/>
                            <w:left w:val="none" w:sz="0" w:space="0" w:color="auto"/>
                            <w:bottom w:val="none" w:sz="0" w:space="0" w:color="auto"/>
                            <w:right w:val="none" w:sz="0" w:space="0" w:color="auto"/>
                          </w:divBdr>
                          <w:divsChild>
                            <w:div w:id="832843185">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sChild>
                </w:div>
              </w:divsChild>
            </w:div>
          </w:divsChild>
        </w:div>
      </w:divsChild>
    </w:div>
    <w:div w:id="86641298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b84@cam.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jkms@cam.ac.uk" TargetMode="External"/><Relationship Id="rId4" Type="http://schemas.openxmlformats.org/officeDocument/2006/relationships/settings" Target="settings.xml"/><Relationship Id="rId9" Type="http://schemas.openxmlformats.org/officeDocument/2006/relationships/hyperlink" Target="mailto:gil21@cam.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342807-72CC-448D-B075-C6A875B8D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508</Words>
  <Characters>65598</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7695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7-06-21T10:43:00Z</cp:lastPrinted>
  <dcterms:created xsi:type="dcterms:W3CDTF">2017-09-15T05:10:00Z</dcterms:created>
  <dcterms:modified xsi:type="dcterms:W3CDTF">2017-09-27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